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D8F7B9" w14:textId="73847CF1" w:rsidR="007F17F2" w:rsidRPr="006A7E6A" w:rsidRDefault="00362946" w:rsidP="007F17F2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bookmarkStart w:id="0" w:name="OLE_LINK22"/>
      <w:bookmarkStart w:id="1" w:name="OLE_LINK23"/>
      <w:bookmarkStart w:id="2" w:name="OLE_LINK235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EE311</w:t>
      </w:r>
      <w:r w:rsidR="002F7C23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FZ </w:t>
      </w:r>
      <w:r w:rsidR="00C6421C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Control System Design</w:t>
      </w:r>
      <w:r w:rsidR="0062301A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 </w:t>
      </w:r>
      <w:bookmarkStart w:id="3" w:name="OLE_LINK236"/>
      <w:bookmarkStart w:id="4" w:name="OLE_LINK237"/>
      <w:r w:rsidR="0062301A"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bookmarkEnd w:id="3"/>
      <w:bookmarkEnd w:id="4"/>
      <w:r w:rsidR="0062301A"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Pro</w:t>
      </w:r>
      <w:r w:rsidR="0062301A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ject 1</w:t>
      </w:r>
    </w:p>
    <w:bookmarkEnd w:id="0"/>
    <w:bookmarkEnd w:id="1"/>
    <w:bookmarkEnd w:id="2"/>
    <w:p w14:paraId="292BB925" w14:textId="6E9CAF0A" w:rsidR="00FE471C" w:rsidRPr="005F4D35" w:rsidRDefault="00E41F8C" w:rsidP="00306CB9">
      <w:pPr>
        <w:pStyle w:val="a9"/>
        <w:spacing w:after="0"/>
        <w:rPr>
          <w:rFonts w:ascii="Georgia" w:eastAsia="宋体" w:hAnsi="Georgia"/>
          <w:i w:val="0"/>
          <w:iCs w:val="0"/>
          <w:lang w:eastAsia="zh-CN"/>
        </w:rPr>
      </w:pPr>
      <w:r w:rsidRPr="005F4D35">
        <w:rPr>
          <w:rFonts w:ascii="Georgia" w:eastAsia="宋体" w:hAnsi="Georgia"/>
          <w:i w:val="0"/>
          <w:iCs w:val="0"/>
          <w:lang w:eastAsia="zh-CN"/>
        </w:rPr>
        <w:t>HANLIN</w:t>
      </w:r>
      <w:r w:rsidR="007F17F2" w:rsidRPr="005F4D35">
        <w:rPr>
          <w:rFonts w:ascii="Georgia" w:eastAsia="宋体" w:hAnsi="Georgia"/>
          <w:i w:val="0"/>
          <w:iCs w:val="0"/>
          <w:lang w:eastAsia="zh-CN"/>
        </w:rPr>
        <w:t xml:space="preserve"> CAI (20122161)</w:t>
      </w:r>
      <w:r w:rsidR="00826F6C">
        <w:rPr>
          <w:rFonts w:ascii="Georgia" w:eastAsia="宋体" w:hAnsi="Georgia"/>
          <w:i w:val="0"/>
          <w:iCs w:val="0"/>
          <w:lang w:eastAsia="zh-CN"/>
        </w:rPr>
        <w:t xml:space="preserve"> </w:t>
      </w:r>
      <w:r w:rsidR="00D927C3">
        <w:rPr>
          <w:rFonts w:ascii="Georgia" w:eastAsia="宋体" w:hAnsi="Georgia"/>
          <w:i w:val="0"/>
          <w:iCs w:val="0"/>
          <w:lang w:eastAsia="zh-CN"/>
        </w:rPr>
        <w:t xml:space="preserve"> </w:t>
      </w:r>
      <w:r w:rsidR="000669D1">
        <w:rPr>
          <w:rFonts w:ascii="Georgia" w:eastAsia="宋体" w:hAnsi="Georgia"/>
          <w:i w:val="0"/>
          <w:iCs w:val="0"/>
          <w:lang w:eastAsia="zh-CN"/>
        </w:rPr>
        <w:t xml:space="preserve"> </w:t>
      </w:r>
      <w:bookmarkStart w:id="5" w:name="OLE_LINK605"/>
      <w:bookmarkStart w:id="6" w:name="OLE_LINK608"/>
      <w:bookmarkStart w:id="7" w:name="OLE_LINK603"/>
      <w:bookmarkStart w:id="8" w:name="OLE_LINK604"/>
      <w:r w:rsidR="00C72D78">
        <w:rPr>
          <w:rFonts w:ascii="Georgia" w:eastAsia="宋体" w:hAnsi="Georgia"/>
          <w:i w:val="0"/>
          <w:iCs w:val="0"/>
          <w:lang w:eastAsia="zh-CN"/>
        </w:rPr>
        <w:t>18</w:t>
      </w:r>
      <w:r w:rsidR="00C72D78" w:rsidRPr="00C72D78">
        <w:rPr>
          <w:rFonts w:ascii="Georgia" w:eastAsia="宋体" w:hAnsi="Georgia"/>
          <w:i w:val="0"/>
          <w:iCs w:val="0"/>
          <w:vertAlign w:val="superscript"/>
          <w:lang w:eastAsia="zh-CN"/>
        </w:rPr>
        <w:t>th</w:t>
      </w:r>
      <w:r w:rsidR="00C72D78">
        <w:rPr>
          <w:rFonts w:ascii="Georgia" w:eastAsia="宋体" w:hAnsi="Georgia"/>
          <w:i w:val="0"/>
          <w:iCs w:val="0"/>
          <w:lang w:eastAsia="zh-CN"/>
        </w:rPr>
        <w:t xml:space="preserve"> Nov.</w:t>
      </w:r>
      <w:bookmarkEnd w:id="5"/>
      <w:bookmarkEnd w:id="6"/>
      <w:r w:rsidR="00D40B7A">
        <w:rPr>
          <w:rFonts w:ascii="Georgia" w:eastAsia="宋体" w:hAnsi="Georgia"/>
          <w:i w:val="0"/>
          <w:iCs w:val="0"/>
          <w:lang w:eastAsia="zh-CN"/>
        </w:rPr>
        <w:t xml:space="preserve"> 2022</w:t>
      </w:r>
    </w:p>
    <w:bookmarkEnd w:id="7"/>
    <w:bookmarkEnd w:id="8"/>
    <w:p w14:paraId="3B65178D" w14:textId="30455DEE" w:rsidR="005204F3" w:rsidRDefault="005204F3">
      <w:pPr>
        <w:rPr>
          <w:rFonts w:ascii="Cambria" w:eastAsiaTheme="minorEastAsia" w:hAnsi="Cambria" w:cs="Mshtakan"/>
          <w:color w:val="228B22"/>
          <w:sz w:val="26"/>
          <w:szCs w:val="26"/>
          <w:lang w:eastAsia="zh-CN"/>
        </w:rPr>
      </w:pPr>
    </w:p>
    <w:p w14:paraId="2FD095B4" w14:textId="77777777" w:rsidR="00A85B0E" w:rsidRDefault="00A85B0E" w:rsidP="00A85B0E">
      <w:pPr>
        <w:keepNext/>
        <w:jc w:val="center"/>
      </w:pPr>
      <w:bookmarkStart w:id="9" w:name="OLE_LINK54"/>
      <w:bookmarkStart w:id="10" w:name="OLE_LINK55"/>
      <w:bookmarkStart w:id="11" w:name="OLE_LINK307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4BC629D8" wp14:editId="00636C88">
            <wp:extent cx="4750429" cy="1638000"/>
            <wp:effectExtent l="0" t="0" r="0" b="635"/>
            <wp:docPr id="15" name="图片 15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图示&#10;&#10;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0429" cy="163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F96F78" w14:textId="075D71F2" w:rsidR="00A85B0E" w:rsidRDefault="00A85B0E" w:rsidP="00CE5F84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 w:rsidRPr="007D54EC">
        <w:rPr>
          <w:rFonts w:ascii="Georgia" w:hAnsi="Georgia"/>
          <w:sz w:val="21"/>
          <w:szCs w:val="21"/>
        </w:rPr>
        <w:fldChar w:fldCharType="begin"/>
      </w:r>
      <w:r w:rsidRPr="007D54EC">
        <w:rPr>
          <w:rFonts w:ascii="Georgia" w:hAnsi="Georgia"/>
          <w:sz w:val="21"/>
          <w:szCs w:val="21"/>
        </w:rPr>
        <w:instrText xml:space="preserve"> SEQ Figure \* ARABIC </w:instrText>
      </w:r>
      <w:r w:rsidRPr="007D54EC">
        <w:rPr>
          <w:rFonts w:ascii="Georgia" w:hAnsi="Georgia"/>
          <w:sz w:val="21"/>
          <w:szCs w:val="21"/>
        </w:rPr>
        <w:fldChar w:fldCharType="separate"/>
      </w:r>
      <w:r w:rsidRPr="007D54EC">
        <w:rPr>
          <w:rFonts w:ascii="Georgia" w:hAnsi="Georgia"/>
          <w:noProof/>
          <w:sz w:val="21"/>
          <w:szCs w:val="21"/>
        </w:rPr>
        <w:t>1</w:t>
      </w:r>
      <w:r w:rsidRPr="007D54EC">
        <w:rPr>
          <w:rFonts w:ascii="Georgia" w:hAnsi="Georgia"/>
          <w:sz w:val="21"/>
          <w:szCs w:val="21"/>
        </w:rPr>
        <w:fldChar w:fldCharType="end"/>
      </w:r>
      <w:r w:rsidRPr="007D54EC">
        <w:rPr>
          <w:rFonts w:ascii="Georgia" w:hAnsi="Georgia"/>
          <w:sz w:val="21"/>
          <w:szCs w:val="21"/>
        </w:rPr>
        <w:t xml:space="preserve"> </w:t>
      </w:r>
      <w:bookmarkStart w:id="12" w:name="OLE_LINK270"/>
      <w:bookmarkStart w:id="13" w:name="OLE_LINK271"/>
      <w:r w:rsidR="0097366A">
        <w:rPr>
          <w:rFonts w:ascii="Georgia" w:hAnsi="Georgia"/>
          <w:sz w:val="21"/>
          <w:szCs w:val="21"/>
        </w:rPr>
        <w:t>The</w:t>
      </w:r>
      <w:r w:rsidR="00694D80">
        <w:rPr>
          <w:rFonts w:ascii="Georgia" w:hAnsi="Georgia"/>
          <w:sz w:val="21"/>
          <w:szCs w:val="21"/>
        </w:rPr>
        <w:t xml:space="preserve"> Target</w:t>
      </w:r>
      <w:r w:rsidR="0097366A">
        <w:rPr>
          <w:rFonts w:ascii="Georgia" w:hAnsi="Georgia"/>
          <w:sz w:val="21"/>
          <w:szCs w:val="21"/>
        </w:rPr>
        <w:t xml:space="preserve"> </w:t>
      </w:r>
      <w:r w:rsidR="00587991">
        <w:rPr>
          <w:rFonts w:ascii="Georgia" w:hAnsi="Georgia"/>
          <w:sz w:val="21"/>
          <w:szCs w:val="21"/>
        </w:rPr>
        <w:t>Feedback System</w:t>
      </w:r>
    </w:p>
    <w:p w14:paraId="26E9183F" w14:textId="688179FF" w:rsidR="0031781E" w:rsidRDefault="00734C13" w:rsidP="00BF75DC">
      <w:pPr>
        <w:spacing w:afterLines="50" w:after="156"/>
      </w:pPr>
      <w:bookmarkStart w:id="14" w:name="OLE_LINK3"/>
      <w:bookmarkStart w:id="15" w:name="OLE_LINK4"/>
      <w:bookmarkEnd w:id="9"/>
      <w:bookmarkEnd w:id="10"/>
      <w:bookmarkEnd w:id="11"/>
      <w:r>
        <w:t>The c</w:t>
      </w:r>
      <w:r w:rsidRPr="00734C13">
        <w:t>omponents</w:t>
      </w:r>
      <w:r>
        <w:t xml:space="preserve"> of</w:t>
      </w:r>
      <w:r w:rsidR="0047578A">
        <w:t xml:space="preserve"> this </w:t>
      </w:r>
      <w:r w:rsidR="00691119">
        <w:t xml:space="preserve">feedback </w:t>
      </w:r>
      <w:r w:rsidR="0047578A">
        <w:t>system</w:t>
      </w:r>
      <w:r w:rsidR="006361A3">
        <w:t xml:space="preserve"> are</w:t>
      </w:r>
      <w:r w:rsidR="000D3DE8">
        <w:t xml:space="preserve"> as follow</w:t>
      </w:r>
      <w:r w:rsidR="00CB3C5A">
        <w:t>s</w:t>
      </w:r>
      <w:r w:rsidR="000D3DE8">
        <w:t>:</w:t>
      </w:r>
    </w:p>
    <w:p w14:paraId="63AA69F4" w14:textId="742BFB8D" w:rsidR="00CA37FC" w:rsidRPr="00EA6132" w:rsidRDefault="008F4249" w:rsidP="0031781E">
      <w:bookmarkStart w:id="16" w:name="OLE_LINK170"/>
      <w:bookmarkStart w:id="17" w:name="OLE_LINK198"/>
      <w:bookmarkEnd w:id="14"/>
      <w:bookmarkEnd w:id="15"/>
      <m:oMathPara>
        <m:oMath>
          <m:r>
            <w:rPr>
              <w:rFonts w:ascii="Cambria Math" w:hAnsi="Cambria Math"/>
            </w:rPr>
            <m:t>G(s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6</m:t>
              </m:r>
            </m:num>
            <m:den>
              <m:r>
                <w:rPr>
                  <w:rFonts w:ascii="Cambria Math" w:hAnsi="Cambria Math"/>
                </w:rPr>
                <m:t>s(s+3)</m:t>
              </m:r>
            </m:den>
          </m:f>
        </m:oMath>
      </m:oMathPara>
    </w:p>
    <w:p w14:paraId="565E3C1E" w14:textId="77777777" w:rsidR="00EA6132" w:rsidRDefault="00EA6132" w:rsidP="0031781E">
      <w:bookmarkStart w:id="18" w:name="OLE_LINK8"/>
      <w:bookmarkStart w:id="19" w:name="OLE_LINK9"/>
      <w:bookmarkEnd w:id="16"/>
      <w:bookmarkEnd w:id="17"/>
    </w:p>
    <w:p w14:paraId="56803BD7" w14:textId="2928CF6E" w:rsidR="00CA37FC" w:rsidRPr="00E0644A" w:rsidRDefault="00BC64BA" w:rsidP="0031781E">
      <m:oMathPara>
        <m:oMath>
          <m:r>
            <w:rPr>
              <w:rFonts w:ascii="Cambria Math" w:hAnsi="Cambria Math"/>
            </w:rPr>
            <m:t>H(s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s+1</m:t>
              </m:r>
            </m:den>
          </m:f>
        </m:oMath>
      </m:oMathPara>
    </w:p>
    <w:p w14:paraId="3039DB1B" w14:textId="77777777" w:rsidR="00E0644A" w:rsidRPr="0031781E" w:rsidRDefault="00E0644A" w:rsidP="0031781E"/>
    <w:p w14:paraId="16F7B705" w14:textId="12D477CF" w:rsidR="00590CEC" w:rsidRPr="006A7E6A" w:rsidRDefault="002858DB" w:rsidP="00590CEC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bookmarkStart w:id="20" w:name="OLE_LINK242"/>
      <w:bookmarkStart w:id="21" w:name="OLE_LINK243"/>
      <w:bookmarkStart w:id="22" w:name="OLE_LINK238"/>
      <w:bookmarkStart w:id="23" w:name="OLE_LINK239"/>
      <w:bookmarkStart w:id="24" w:name="OLE_LINK244"/>
      <w:bookmarkStart w:id="25" w:name="OLE_LINK245"/>
      <w:bookmarkEnd w:id="12"/>
      <w:bookmarkEnd w:id="13"/>
      <w:bookmarkEnd w:id="18"/>
      <w:bookmarkEnd w:id="19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Pro</w:t>
      </w:r>
      <w:r w:rsidR="00604F8D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ce</w:t>
      </w:r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dur</w:t>
      </w:r>
      <w:r w:rsidR="00604F8D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e</w:t>
      </w:r>
      <w:bookmarkEnd w:id="20"/>
      <w:bookmarkEnd w:id="21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 </w:t>
      </w:r>
      <w:bookmarkEnd w:id="22"/>
      <w:bookmarkEnd w:id="23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1</w:t>
      </w:r>
      <w:r w:rsidR="00212556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 </w:t>
      </w:r>
      <w:r w:rsidR="00212556"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 w:rsidR="00212556"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</w:t>
      </w:r>
      <w:r w:rsidR="007B70DB" w:rsidRPr="007B70DB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Routh criterion</w:t>
      </w:r>
    </w:p>
    <w:bookmarkEnd w:id="24"/>
    <w:bookmarkEnd w:id="25"/>
    <w:p w14:paraId="3C07EC0E" w14:textId="77777777" w:rsidR="00590CEC" w:rsidRDefault="00590CEC">
      <w:pPr>
        <w:rPr>
          <w:rFonts w:ascii="Cambria" w:eastAsiaTheme="minorEastAsia" w:hAnsi="Cambria" w:cs="Mshtakan"/>
          <w:color w:val="228B22"/>
          <w:sz w:val="26"/>
          <w:szCs w:val="26"/>
          <w:lang w:eastAsia="zh-CN"/>
        </w:rPr>
      </w:pPr>
    </w:p>
    <w:p w14:paraId="6AE1B0B6" w14:textId="6BBCAE72" w:rsidR="00E43AB2" w:rsidRDefault="00950463">
      <w:pPr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A</w:t>
      </w:r>
      <w:r>
        <w:rPr>
          <w:rFonts w:eastAsia="Yu Mincho"/>
          <w:lang w:eastAsia="zh-CN"/>
        </w:rPr>
        <w:t xml:space="preserve">s </w:t>
      </w:r>
      <w:bookmarkStart w:id="26" w:name="OLE_LINK5"/>
      <w:r>
        <w:rPr>
          <w:rFonts w:eastAsia="Yu Mincho"/>
          <w:lang w:eastAsia="zh-CN"/>
        </w:rPr>
        <w:t>Figure 1</w:t>
      </w:r>
      <w:bookmarkEnd w:id="26"/>
      <w:r>
        <w:rPr>
          <w:rFonts w:eastAsia="Yu Mincho"/>
          <w:lang w:eastAsia="zh-CN"/>
        </w:rPr>
        <w:t xml:space="preserve"> shown, we can </w:t>
      </w:r>
      <w:r w:rsidR="00864F47">
        <w:rPr>
          <w:rFonts w:eastAsia="Yu Mincho"/>
          <w:lang w:eastAsia="zh-CN"/>
        </w:rPr>
        <w:t xml:space="preserve">easily get </w:t>
      </w:r>
      <w:bookmarkStart w:id="27" w:name="OLE_LINK50"/>
      <w:bookmarkStart w:id="28" w:name="OLE_LINK51"/>
      <w:r w:rsidR="00864F47">
        <w:rPr>
          <w:rFonts w:eastAsia="Yu Mincho"/>
          <w:lang w:eastAsia="zh-CN"/>
        </w:rPr>
        <w:t xml:space="preserve">the </w:t>
      </w:r>
      <w:bookmarkStart w:id="29" w:name="OLE_LINK74"/>
      <w:bookmarkStart w:id="30" w:name="OLE_LINK75"/>
      <w:r w:rsidR="00EF7D14">
        <w:rPr>
          <w:rFonts w:eastAsia="Yu Mincho"/>
          <w:lang w:eastAsia="zh-CN"/>
        </w:rPr>
        <w:t>closed-loop transfer function of the system</w:t>
      </w:r>
      <w:bookmarkEnd w:id="27"/>
      <w:bookmarkEnd w:id="28"/>
      <w:r w:rsidR="00EF7D14">
        <w:rPr>
          <w:rFonts w:eastAsia="Yu Mincho"/>
          <w:lang w:eastAsia="zh-CN"/>
        </w:rPr>
        <w:t>:</w:t>
      </w:r>
      <w:bookmarkEnd w:id="29"/>
      <w:bookmarkEnd w:id="30"/>
    </w:p>
    <w:p w14:paraId="407D4087" w14:textId="77777777" w:rsidR="00C3755E" w:rsidRDefault="00C3755E">
      <w:pPr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0"/>
        <w:gridCol w:w="606"/>
      </w:tblGrid>
      <w:tr w:rsidR="00C26A98" w14:paraId="19A3D6E8" w14:textId="77777777" w:rsidTr="00AC7F61">
        <w:trPr>
          <w:jc w:val="center"/>
        </w:trPr>
        <w:tc>
          <w:tcPr>
            <w:tcW w:w="8027" w:type="dxa"/>
            <w:vAlign w:val="center"/>
          </w:tcPr>
          <w:p w14:paraId="096E2609" w14:textId="68D51D14" w:rsidR="00C26A98" w:rsidRPr="0051597F" w:rsidRDefault="005423DD" w:rsidP="00AC7F61">
            <w:bookmarkStart w:id="31" w:name="_Hlk120630163"/>
            <m:oMathPara>
              <m:oMath>
                <m:r>
                  <w:rPr>
                    <w:rFonts w:ascii="Cambria Math" w:hAnsi="Cambria Math"/>
                  </w:rPr>
                  <m:t>C(s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∙G(s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1+k∙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∙H(s)</m:t>
                    </m:r>
                  </m:den>
                </m:f>
              </m:oMath>
            </m:oMathPara>
          </w:p>
        </w:tc>
        <w:tc>
          <w:tcPr>
            <w:tcW w:w="613" w:type="dxa"/>
            <w:vAlign w:val="center"/>
          </w:tcPr>
          <w:p w14:paraId="61B5E1C9" w14:textId="77777777" w:rsidR="00C26A98" w:rsidRPr="0051597F" w:rsidRDefault="00C26A98" w:rsidP="00AC7F61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bookmarkEnd w:id="31"/>
    <w:p w14:paraId="5E374565" w14:textId="526D5CE7" w:rsidR="00C26A98" w:rsidRPr="00824194" w:rsidRDefault="007465FB">
      <w:pPr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S</w:t>
      </w:r>
      <w:r>
        <w:rPr>
          <w:rFonts w:eastAsia="Yu Mincho"/>
          <w:lang w:eastAsia="zh-CN"/>
        </w:rPr>
        <w:t>o,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0"/>
        <w:gridCol w:w="606"/>
      </w:tblGrid>
      <w:tr w:rsidR="00D35780" w14:paraId="66C7CC87" w14:textId="77777777" w:rsidTr="00ED7AD3">
        <w:trPr>
          <w:jc w:val="center"/>
        </w:trPr>
        <w:tc>
          <w:tcPr>
            <w:tcW w:w="8027" w:type="dxa"/>
            <w:vAlign w:val="center"/>
          </w:tcPr>
          <w:p w14:paraId="712B8194" w14:textId="08D9863A" w:rsidR="00D35780" w:rsidRPr="0051597F" w:rsidRDefault="002E5940" w:rsidP="00ED7AD3">
            <w:bookmarkStart w:id="32" w:name="OLE_LINK487"/>
            <w:bookmarkStart w:id="33" w:name="OLE_LINK488"/>
            <w:bookmarkStart w:id="34" w:name="OLE_LINK37"/>
            <w:bookmarkStart w:id="35" w:name="OLE_LINK38"/>
            <w:bookmarkStart w:id="36" w:name="OLE_LINK26"/>
            <w:bookmarkStart w:id="37" w:name="OLE_LINK27"/>
            <w:bookmarkStart w:id="38" w:name="OLE_LINK30"/>
            <w:bookmarkStart w:id="39" w:name="OLE_LINK33"/>
            <w:bookmarkStart w:id="40" w:name="OLE_LINK12"/>
            <w:bookmarkStart w:id="41" w:name="OLE_LINK15"/>
            <w:bookmarkStart w:id="42" w:name="OLE_LINK66"/>
            <w:bookmarkStart w:id="43" w:name="OLE_LINK67"/>
            <w:bookmarkStart w:id="44" w:name="OLE_LINK6"/>
            <w:bookmarkStart w:id="45" w:name="OLE_LINK7"/>
            <m:oMathPara>
              <m:oMath>
                <m:r>
                  <w:rPr>
                    <w:rFonts w:ascii="Cambria Math" w:hAnsi="Cambria Math"/>
                  </w:rPr>
                  <m:t>C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k∙(s+1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s(s+1)(s+3)+6k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w:bookmarkStart w:id="46" w:name="OLE_LINK562"/>
                <w:bookmarkStart w:id="47" w:name="OLE_LINK563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k</m:t>
                    </m:r>
                    <w:bookmarkStart w:id="48" w:name="OLE_LINK428"/>
                    <w:bookmarkStart w:id="49" w:name="OLE_LINK429"/>
                    <w:bookmarkStart w:id="50" w:name="OLE_LINK561"/>
                    <m:r>
                      <w:rPr>
                        <w:rFonts w:ascii="Cambria Math" w:hAnsi="Cambria Math"/>
                      </w:rPr>
                      <m:t>∙</m:t>
                    </m:r>
                    <w:bookmarkEnd w:id="48"/>
                    <w:bookmarkEnd w:id="49"/>
                    <w:bookmarkEnd w:id="50"/>
                    <m:r>
                      <w:rPr>
                        <w:rFonts w:ascii="Cambria Math" w:hAnsi="Cambria Math"/>
                      </w:rPr>
                      <m:t>(s+1)</m:t>
                    </m:r>
                  </m:num>
                  <m:den>
                    <w:bookmarkStart w:id="51" w:name="OLE_LINK10"/>
                    <w:bookmarkStart w:id="52" w:name="OLE_LINK11"/>
                    <w:bookmarkStart w:id="53" w:name="OLE_LINK20"/>
                    <w:bookmarkStart w:id="54" w:name="OLE_LINK13"/>
                    <w:bookmarkStart w:id="55" w:name="OLE_LINK14"/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  <w:bookmarkEnd w:id="51"/>
                    <w:bookmarkEnd w:id="52"/>
                    <w:bookmarkEnd w:id="53"/>
                    <m:r>
                      <w:rPr>
                        <w:rFonts w:ascii="Cambria Math" w:hAnsi="Cambria Math"/>
                      </w:rPr>
                      <m:t>+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3s+6k</m:t>
                    </m:r>
                    <w:bookmarkEnd w:id="54"/>
                    <w:bookmarkEnd w:id="55"/>
                  </m:den>
                </m:f>
              </m:oMath>
            </m:oMathPara>
            <w:bookmarkEnd w:id="32"/>
            <w:bookmarkEnd w:id="33"/>
            <w:bookmarkEnd w:id="34"/>
            <w:bookmarkEnd w:id="35"/>
            <w:bookmarkEnd w:id="46"/>
            <w:bookmarkEnd w:id="47"/>
          </w:p>
        </w:tc>
        <w:tc>
          <w:tcPr>
            <w:tcW w:w="613" w:type="dxa"/>
            <w:vAlign w:val="center"/>
          </w:tcPr>
          <w:p w14:paraId="2D170281" w14:textId="2A85AFD1" w:rsidR="00D35780" w:rsidRPr="0051597F" w:rsidRDefault="00D35780" w:rsidP="00AC7F61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36"/>
      <w:bookmarkEnd w:id="37"/>
      <w:bookmarkEnd w:id="38"/>
      <w:bookmarkEnd w:id="39"/>
      <w:bookmarkEnd w:id="40"/>
      <w:bookmarkEnd w:id="41"/>
      <w:bookmarkEnd w:id="42"/>
      <w:bookmarkEnd w:id="43"/>
    </w:tbl>
    <w:p w14:paraId="41D3F68B" w14:textId="28AAFF71" w:rsidR="00224F79" w:rsidRDefault="00224F79">
      <w:pPr>
        <w:rPr>
          <w:rFonts w:eastAsia="Yu Mincho"/>
        </w:rPr>
      </w:pPr>
    </w:p>
    <w:p w14:paraId="352D22A0" w14:textId="1CD8A42C" w:rsidR="009B4F0F" w:rsidRDefault="00044C15">
      <w:pPr>
        <w:rPr>
          <w:rFonts w:eastAsia="Yu Mincho"/>
        </w:rPr>
      </w:pPr>
      <w:bookmarkStart w:id="56" w:name="OLE_LINK16"/>
      <w:bookmarkStart w:id="57" w:name="OLE_LINK17"/>
      <w:bookmarkEnd w:id="44"/>
      <w:bookmarkEnd w:id="45"/>
      <w:r>
        <w:rPr>
          <w:rFonts w:eastAsia="Yu Mincho"/>
        </w:rPr>
        <w:t>And</w:t>
      </w:r>
      <w:r w:rsidR="00947A9F">
        <w:rPr>
          <w:rFonts w:eastAsia="Yu Mincho"/>
        </w:rPr>
        <w:t xml:space="preserve"> </w:t>
      </w:r>
      <w:r>
        <w:rPr>
          <w:rFonts w:eastAsia="Yu Mincho"/>
        </w:rPr>
        <w:t>t</w:t>
      </w:r>
      <w:r w:rsidR="00877129">
        <w:rPr>
          <w:rFonts w:eastAsia="Yu Mincho"/>
        </w:rPr>
        <w:t xml:space="preserve">he </w:t>
      </w:r>
      <w:bookmarkStart w:id="58" w:name="OLE_LINK18"/>
      <w:bookmarkStart w:id="59" w:name="OLE_LINK19"/>
      <w:r w:rsidR="00236774" w:rsidRPr="00236774">
        <w:rPr>
          <w:rFonts w:eastAsia="Yu Mincho"/>
        </w:rPr>
        <w:t>characteristic equation</w:t>
      </w:r>
      <w:bookmarkEnd w:id="58"/>
      <w:bookmarkEnd w:id="59"/>
      <w:r w:rsidR="00236774" w:rsidRPr="00236774">
        <w:rPr>
          <w:rFonts w:eastAsia="Yu Mincho"/>
        </w:rPr>
        <w:t xml:space="preserve"> of the system</w:t>
      </w:r>
      <w:r w:rsidR="00236774">
        <w:rPr>
          <w:rFonts w:eastAsia="Yu Mincho"/>
        </w:rPr>
        <w:t xml:space="preserve"> is</w:t>
      </w:r>
      <w:r w:rsidR="006043CA">
        <w:rPr>
          <w:rFonts w:eastAsia="Yu Mincho"/>
        </w:rPr>
        <w:t>,</w:t>
      </w:r>
    </w:p>
    <w:bookmarkEnd w:id="56"/>
    <w:bookmarkEnd w:id="57"/>
    <w:p w14:paraId="5FD582F5" w14:textId="77777777" w:rsidR="00333B5F" w:rsidRDefault="00333B5F">
      <w:pPr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8"/>
        <w:gridCol w:w="608"/>
      </w:tblGrid>
      <w:tr w:rsidR="00333B5F" w14:paraId="583D42ED" w14:textId="77777777" w:rsidTr="00AC7F61">
        <w:trPr>
          <w:jc w:val="center"/>
        </w:trPr>
        <w:tc>
          <w:tcPr>
            <w:tcW w:w="8027" w:type="dxa"/>
            <w:vAlign w:val="center"/>
          </w:tcPr>
          <w:p w14:paraId="79EA5473" w14:textId="3ACA60DA" w:rsidR="00333B5F" w:rsidRPr="0051597F" w:rsidRDefault="0044247E" w:rsidP="00AC7F61">
            <w:bookmarkStart w:id="60" w:name="OLE_LINK64"/>
            <w:bookmarkStart w:id="61" w:name="OLE_LINK65"/>
            <w:bookmarkStart w:id="62" w:name="OLE_LINK42"/>
            <w:bookmarkStart w:id="63" w:name="OLE_LINK43"/>
            <w:bookmarkStart w:id="64" w:name="OLE_LINK40"/>
            <w:bookmarkStart w:id="65" w:name="OLE_LINK41"/>
            <w:bookmarkStart w:id="66" w:name="OLE_LINK128"/>
            <w:bookmarkStart w:id="67" w:name="OLE_LINK129"/>
            <m:oMathPara>
              <m:oMath>
                <m:r>
                  <w:rPr>
                    <w:rFonts w:ascii="Cambria Math" w:hAnsi="Cambria Math"/>
                  </w:rPr>
                  <m:t>D(s)</m:t>
                </m:r>
                <w:bookmarkEnd w:id="60"/>
                <w:bookmarkEnd w:id="61"/>
                <m:r>
                  <w:rPr>
                    <w:rFonts w:ascii="Cambria Math" w:hAnsi="Cambria Math"/>
                  </w:rPr>
                  <m:t>=</m:t>
                </m:r>
                <w:bookmarkStart w:id="68" w:name="OLE_LINK21"/>
                <w:bookmarkStart w:id="69" w:name="OLE_LINK24"/>
                <w:bookmarkStart w:id="70" w:name="OLE_LINK35"/>
                <w:bookmarkStart w:id="71" w:name="OLE_LINK36"/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  <w:bookmarkEnd w:id="68"/>
                <w:bookmarkEnd w:id="69"/>
                <m:r>
                  <w:rPr>
                    <w:rFonts w:ascii="Cambria Math" w:hAnsi="Cambria Math"/>
                  </w:rPr>
                  <m:t>+</m:t>
                </m:r>
                <w:bookmarkStart w:id="72" w:name="OLE_LINK25"/>
                <w:bookmarkStart w:id="73" w:name="OLE_LINK28"/>
                <m:r>
                  <w:rPr>
                    <w:rFonts w:ascii="Cambria Math" w:hAnsi="Cambria Math"/>
                  </w:rPr>
                  <m:t>4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w:bookmarkEnd w:id="72"/>
                <w:bookmarkEnd w:id="73"/>
                <m:r>
                  <w:rPr>
                    <w:rFonts w:ascii="Cambria Math" w:hAnsi="Cambria Math"/>
                  </w:rPr>
                  <m:t>+</m:t>
                </m:r>
                <w:bookmarkStart w:id="74" w:name="OLE_LINK29"/>
                <w:bookmarkStart w:id="75" w:name="OLE_LINK31"/>
                <m:r>
                  <w:rPr>
                    <w:rFonts w:ascii="Cambria Math" w:hAnsi="Cambria Math"/>
                  </w:rPr>
                  <m:t>3s</m:t>
                </m:r>
                <w:bookmarkEnd w:id="74"/>
                <w:bookmarkEnd w:id="75"/>
                <m:r>
                  <w:rPr>
                    <w:rFonts w:ascii="Cambria Math" w:hAnsi="Cambria Math"/>
                  </w:rPr>
                  <m:t>+</m:t>
                </m:r>
                <w:bookmarkStart w:id="76" w:name="OLE_LINK32"/>
                <w:bookmarkStart w:id="77" w:name="OLE_LINK34"/>
                <m:r>
                  <w:rPr>
                    <w:rFonts w:ascii="Cambria Math" w:hAnsi="Cambria Math"/>
                  </w:rPr>
                  <m:t>6k</m:t>
                </m:r>
              </m:oMath>
            </m:oMathPara>
            <w:bookmarkEnd w:id="70"/>
            <w:bookmarkEnd w:id="71"/>
            <w:bookmarkEnd w:id="76"/>
            <w:bookmarkEnd w:id="77"/>
          </w:p>
        </w:tc>
        <w:tc>
          <w:tcPr>
            <w:tcW w:w="613" w:type="dxa"/>
            <w:vAlign w:val="center"/>
          </w:tcPr>
          <w:p w14:paraId="2DB6C8AC" w14:textId="77777777" w:rsidR="00333B5F" w:rsidRPr="0051597F" w:rsidRDefault="00333B5F" w:rsidP="00AC7F61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62"/>
      <w:bookmarkEnd w:id="63"/>
      <w:bookmarkEnd w:id="64"/>
      <w:bookmarkEnd w:id="65"/>
    </w:tbl>
    <w:p w14:paraId="229F3661" w14:textId="50F5EAD3" w:rsidR="002A650F" w:rsidRDefault="002A650F">
      <w:pPr>
        <w:rPr>
          <w:rFonts w:eastAsia="Yu Mincho"/>
        </w:rPr>
      </w:pPr>
    </w:p>
    <w:bookmarkEnd w:id="66"/>
    <w:bookmarkEnd w:id="67"/>
    <w:p w14:paraId="5DF2230E" w14:textId="4FD08C9F" w:rsidR="00E969CD" w:rsidRDefault="006A0170">
      <w:pPr>
        <w:rPr>
          <w:rFonts w:eastAsia="Yu Mincho"/>
          <w:lang w:eastAsia="zh-CN"/>
        </w:rPr>
      </w:pPr>
      <w:r>
        <w:rPr>
          <w:rFonts w:eastAsia="Yu Mincho"/>
          <w:lang w:eastAsia="zh-CN"/>
        </w:rPr>
        <w:t>W</w:t>
      </w:r>
      <w:r w:rsidR="00E76E18">
        <w:rPr>
          <w:rFonts w:eastAsia="Yu Mincho"/>
          <w:lang w:eastAsia="zh-CN"/>
        </w:rPr>
        <w:t xml:space="preserve">e can draw the </w:t>
      </w:r>
      <w:r w:rsidR="00275322">
        <w:rPr>
          <w:rFonts w:eastAsia="Yu Mincho"/>
          <w:lang w:eastAsia="zh-CN"/>
        </w:rPr>
        <w:t>R</w:t>
      </w:r>
      <w:r w:rsidR="00275322" w:rsidRPr="00275322">
        <w:rPr>
          <w:rFonts w:eastAsia="Yu Mincho"/>
          <w:lang w:eastAsia="zh-CN"/>
        </w:rPr>
        <w:t>outh table</w:t>
      </w:r>
      <w:r w:rsidR="00275322">
        <w:rPr>
          <w:rFonts w:eastAsia="Yu Mincho"/>
          <w:lang w:eastAsia="zh-CN"/>
        </w:rPr>
        <w:t xml:space="preserve"> of th</w:t>
      </w:r>
      <w:r w:rsidR="00DE0F48">
        <w:rPr>
          <w:rFonts w:eastAsia="Yu Mincho"/>
          <w:lang w:eastAsia="zh-CN"/>
        </w:rPr>
        <w:t>is</w:t>
      </w:r>
      <w:r w:rsidR="00275322">
        <w:rPr>
          <w:rFonts w:eastAsia="Yu Mincho"/>
          <w:lang w:eastAsia="zh-CN"/>
        </w:rPr>
        <w:t xml:space="preserve"> </w:t>
      </w:r>
      <w:bookmarkStart w:id="78" w:name="OLE_LINK62"/>
      <w:bookmarkStart w:id="79" w:name="OLE_LINK63"/>
      <w:bookmarkStart w:id="80" w:name="OLE_LINK582"/>
      <w:r w:rsidR="006317DC" w:rsidRPr="00236774">
        <w:rPr>
          <w:rFonts w:eastAsia="Yu Mincho"/>
        </w:rPr>
        <w:t>characteristic equation</w:t>
      </w:r>
      <w:bookmarkEnd w:id="78"/>
      <w:bookmarkEnd w:id="79"/>
      <w:bookmarkEnd w:id="80"/>
      <w:r w:rsidR="00754EC6">
        <w:rPr>
          <w:rFonts w:eastAsia="Yu Mincho"/>
        </w:rPr>
        <w:t>, as shown in Table 1.</w:t>
      </w:r>
    </w:p>
    <w:bookmarkStart w:id="81" w:name="OLE_LINK104"/>
    <w:bookmarkStart w:id="82" w:name="OLE_LINK105"/>
    <w:bookmarkStart w:id="83" w:name="_MON_1729428234"/>
    <w:bookmarkEnd w:id="83"/>
    <w:p w14:paraId="3786D95A" w14:textId="3A3A1261" w:rsidR="00374A54" w:rsidRPr="00477116" w:rsidRDefault="00C806E9" w:rsidP="00477116">
      <w:pPr>
        <w:keepNext/>
        <w:jc w:val="center"/>
      </w:pPr>
      <w:r>
        <w:rPr>
          <w:rFonts w:eastAsia="Yu Mincho"/>
          <w:noProof/>
          <w:lang w:eastAsia="zh-CN"/>
        </w:rPr>
        <w:object w:dxaOrig="8640" w:dyaOrig="2860" w14:anchorId="4040D4A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9" type="#_x0000_t75" alt="" style="width:6in;height:143.2pt;mso-width-percent:0;mso-height-percent:0;mso-width-percent:0;mso-height-percent:0" o:ole="">
            <v:imagedata r:id="rId9" o:title=""/>
          </v:shape>
          <o:OLEObject Type="Embed" ProgID="Word.Document.12" ShapeID="_x0000_i1029" DrawAspect="Content" ObjectID="_1733006736" r:id="rId10">
            <o:FieldCodes>\s</o:FieldCodes>
          </o:OLEObject>
        </w:object>
      </w:r>
      <w:bookmarkEnd w:id="81"/>
      <w:bookmarkEnd w:id="82"/>
    </w:p>
    <w:p w14:paraId="683BD315" w14:textId="1DD3DFCF" w:rsidR="00374A54" w:rsidRDefault="003B39F4">
      <w:pPr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T</w:t>
      </w:r>
      <w:r>
        <w:rPr>
          <w:rFonts w:eastAsia="Yu Mincho"/>
          <w:lang w:eastAsia="zh-CN"/>
        </w:rPr>
        <w:t xml:space="preserve">o make sure the system can be </w:t>
      </w:r>
      <w:r w:rsidR="00BF65F4">
        <w:rPr>
          <w:rFonts w:eastAsia="Yu Mincho"/>
          <w:lang w:eastAsia="zh-CN"/>
        </w:rPr>
        <w:t>stable</w:t>
      </w:r>
      <w:r w:rsidR="004A5BF6">
        <w:rPr>
          <w:rFonts w:eastAsia="Yu Mincho"/>
          <w:lang w:eastAsia="zh-CN"/>
        </w:rPr>
        <w:t>, we need:</w:t>
      </w:r>
    </w:p>
    <w:p w14:paraId="3F349382" w14:textId="5F0BAA88" w:rsidR="00374A54" w:rsidRDefault="00374A54">
      <w:pPr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9"/>
        <w:gridCol w:w="607"/>
      </w:tblGrid>
      <w:tr w:rsidR="00896EC2" w14:paraId="1CC0F22B" w14:textId="77777777" w:rsidTr="0045385F">
        <w:trPr>
          <w:trHeight w:hRule="exact" w:val="567"/>
          <w:jc w:val="center"/>
        </w:trPr>
        <w:tc>
          <w:tcPr>
            <w:tcW w:w="8027" w:type="dxa"/>
            <w:vAlign w:val="center"/>
          </w:tcPr>
          <w:bookmarkStart w:id="84" w:name="OLE_LINK44"/>
          <w:bookmarkStart w:id="85" w:name="OLE_LINK45"/>
          <w:p w14:paraId="7D7530AF" w14:textId="4E42B031" w:rsidR="00896EC2" w:rsidRPr="0051597F" w:rsidRDefault="00000000" w:rsidP="00AC7F61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6-3k&gt;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k&gt;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613" w:type="dxa"/>
            <w:vAlign w:val="center"/>
          </w:tcPr>
          <w:p w14:paraId="13D991F4" w14:textId="77777777" w:rsidR="00896EC2" w:rsidRPr="0051597F" w:rsidRDefault="00896EC2" w:rsidP="00AC7F61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84"/>
      <w:bookmarkEnd w:id="85"/>
    </w:tbl>
    <w:p w14:paraId="5D9A081C" w14:textId="1688D94E" w:rsidR="00374A54" w:rsidRDefault="00374A54">
      <w:pPr>
        <w:rPr>
          <w:rFonts w:eastAsia="Yu Mincho"/>
          <w:lang w:eastAsia="zh-CN"/>
        </w:rPr>
      </w:pPr>
    </w:p>
    <w:p w14:paraId="2696E07D" w14:textId="4D00EE52" w:rsidR="00374A54" w:rsidRDefault="006B138F">
      <w:pPr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S</w:t>
      </w:r>
      <w:r>
        <w:rPr>
          <w:rFonts w:eastAsia="Yu Mincho"/>
          <w:lang w:eastAsia="zh-CN"/>
        </w:rPr>
        <w:t xml:space="preserve">o, we </w:t>
      </w:r>
      <w:r w:rsidR="00AE726B">
        <w:rPr>
          <w:rFonts w:eastAsia="Yu Mincho"/>
          <w:lang w:eastAsia="zh-CN"/>
        </w:rPr>
        <w:t>get that</w:t>
      </w:r>
      <w:r w:rsidR="00983C2B">
        <w:rPr>
          <w:rFonts w:eastAsia="Yu Mincho"/>
          <w:lang w:eastAsia="zh-CN"/>
        </w:rPr>
        <w:t xml:space="preserve"> the </w:t>
      </w:r>
      <w:r w:rsidR="00983C2B" w:rsidRPr="00983C2B">
        <w:rPr>
          <w:rFonts w:eastAsia="Yu Mincho"/>
          <w:lang w:eastAsia="zh-CN"/>
        </w:rPr>
        <w:t xml:space="preserve">range of the </w:t>
      </w:r>
      <w:bookmarkStart w:id="86" w:name="OLE_LINK46"/>
      <w:bookmarkStart w:id="87" w:name="OLE_LINK47"/>
      <w:r w:rsidR="00983C2B" w:rsidRPr="00983C2B">
        <w:rPr>
          <w:rFonts w:eastAsia="Yu Mincho"/>
          <w:lang w:eastAsia="zh-CN"/>
        </w:rPr>
        <w:t>proportional gain k</w:t>
      </w:r>
      <w:bookmarkEnd w:id="86"/>
      <w:bookmarkEnd w:id="87"/>
      <w:r w:rsidR="00AE726B">
        <w:rPr>
          <w:rFonts w:eastAsia="Yu Mincho"/>
          <w:lang w:eastAsia="zh-CN"/>
        </w:rPr>
        <w:t xml:space="preserve"> </w:t>
      </w:r>
      <w:r w:rsidR="00A85038">
        <w:rPr>
          <w:rFonts w:eastAsia="Yu Mincho"/>
          <w:lang w:eastAsia="zh-CN"/>
        </w:rPr>
        <w:t>should be</w:t>
      </w:r>
      <w:r w:rsidR="00D072AC">
        <w:rPr>
          <w:rFonts w:eastAsia="Yu Mincho"/>
          <w:lang w:eastAsia="zh-CN"/>
        </w:rPr>
        <w:t>:</w:t>
      </w:r>
    </w:p>
    <w:p w14:paraId="37C3A6BE" w14:textId="77777777" w:rsidR="00D8652D" w:rsidRDefault="00D8652D">
      <w:pPr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8"/>
        <w:gridCol w:w="608"/>
      </w:tblGrid>
      <w:tr w:rsidR="00D8652D" w14:paraId="3C5EB07D" w14:textId="77777777" w:rsidTr="00D8652D">
        <w:trPr>
          <w:trHeight w:hRule="exact" w:val="567"/>
          <w:jc w:val="center"/>
        </w:trPr>
        <w:tc>
          <w:tcPr>
            <w:tcW w:w="7698" w:type="dxa"/>
            <w:vAlign w:val="center"/>
          </w:tcPr>
          <w:p w14:paraId="632D143B" w14:textId="2A10AE9E" w:rsidR="00A96546" w:rsidRPr="0051597F" w:rsidRDefault="00A96546" w:rsidP="00AC7F61">
            <m:oMathPara>
              <m:oMath>
                <m:r>
                  <w:rPr>
                    <w:rFonts w:ascii="Cambria Math" w:hAnsi="Cambria Math"/>
                  </w:rPr>
                  <m:t>0</m:t>
                </m:r>
                <w:bookmarkStart w:id="88" w:name="OLE_LINK48"/>
                <w:bookmarkStart w:id="89" w:name="OLE_LINK49"/>
                <m:r>
                  <w:rPr>
                    <w:rFonts w:ascii="Cambria Math" w:hAnsi="Cambria Math"/>
                  </w:rPr>
                  <m:t>&lt;k&lt;2</m:t>
                </m:r>
              </m:oMath>
            </m:oMathPara>
            <w:bookmarkEnd w:id="88"/>
            <w:bookmarkEnd w:id="89"/>
          </w:p>
        </w:tc>
        <w:tc>
          <w:tcPr>
            <w:tcW w:w="608" w:type="dxa"/>
            <w:vAlign w:val="center"/>
          </w:tcPr>
          <w:p w14:paraId="536DF50C" w14:textId="77777777" w:rsidR="00A96546" w:rsidRPr="0051597F" w:rsidRDefault="00A96546" w:rsidP="00AC7F61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679CBE6B" w14:textId="77777777" w:rsidR="00D8652D" w:rsidRPr="006A7E6A" w:rsidRDefault="00D8652D" w:rsidP="00D8652D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bookmarkStart w:id="90" w:name="OLE_LINK246"/>
      <w:bookmarkStart w:id="91" w:name="OLE_LINK247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Procedure 2 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</w:t>
      </w:r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Nyquist Stability Criterion</w:t>
      </w:r>
    </w:p>
    <w:bookmarkEnd w:id="90"/>
    <w:bookmarkEnd w:id="91"/>
    <w:p w14:paraId="07094E5B" w14:textId="4242EFC0" w:rsidR="009B4F0F" w:rsidRDefault="009B4F0F">
      <w:pPr>
        <w:rPr>
          <w:rFonts w:eastAsia="Yu Mincho"/>
          <w:lang w:eastAsia="zh-CN"/>
        </w:rPr>
      </w:pPr>
    </w:p>
    <w:p w14:paraId="2554EE81" w14:textId="77777777" w:rsidR="002A3060" w:rsidRDefault="002A3060" w:rsidP="002A3060">
      <w:pPr>
        <w:rPr>
          <w:rFonts w:eastAsia="Yu Mincho"/>
        </w:rPr>
      </w:pPr>
      <w:bookmarkStart w:id="92" w:name="OLE_LINK53"/>
      <w:bookmarkStart w:id="93" w:name="OLE_LINK58"/>
      <w:bookmarkStart w:id="94" w:name="OLE_LINK451"/>
      <w:r>
        <w:rPr>
          <w:rFonts w:eastAsia="Yu Mincho" w:hint="eastAsia"/>
        </w:rPr>
        <w:t>W</w:t>
      </w:r>
      <w:r>
        <w:rPr>
          <w:rFonts w:eastAsia="Yu Mincho"/>
        </w:rPr>
        <w:t xml:space="preserve">hen the </w:t>
      </w:r>
      <w:r w:rsidRPr="00983C2B">
        <w:rPr>
          <w:rFonts w:eastAsia="Yu Mincho"/>
          <w:lang w:eastAsia="zh-CN"/>
        </w:rPr>
        <w:t xml:space="preserve">proportional gain </w:t>
      </w:r>
      <m:oMath>
        <m:r>
          <w:rPr>
            <w:rFonts w:ascii="Cambria Math" w:hAnsi="Cambria Math"/>
          </w:rPr>
          <m:t>k=1</m:t>
        </m:r>
      </m:oMath>
      <w:r>
        <w:rPr>
          <w:rFonts w:eastAsia="Yu Mincho" w:hint="eastAsia"/>
        </w:rPr>
        <w:t>,</w:t>
      </w:r>
      <w:r>
        <w:rPr>
          <w:rFonts w:eastAsia="Yu Mincho"/>
        </w:rPr>
        <w:t xml:space="preserve"> </w:t>
      </w:r>
      <w:r>
        <w:rPr>
          <w:rFonts w:eastAsia="Yu Mincho"/>
          <w:lang w:eastAsia="zh-CN"/>
        </w:rPr>
        <w:t>the open-loop transfer function of the system is:</w:t>
      </w:r>
    </w:p>
    <w:p w14:paraId="464E9CD6" w14:textId="77777777" w:rsidR="002A3060" w:rsidRDefault="002A3060" w:rsidP="002A3060">
      <w:pPr>
        <w:rPr>
          <w:rFonts w:eastAsia="Yu Mincho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0"/>
        <w:gridCol w:w="606"/>
      </w:tblGrid>
      <w:tr w:rsidR="002A3060" w:rsidRPr="0051597F" w14:paraId="7C722DD2" w14:textId="77777777" w:rsidTr="00EB761A">
        <w:trPr>
          <w:trHeight w:val="768"/>
          <w:jc w:val="center"/>
        </w:trPr>
        <w:tc>
          <w:tcPr>
            <w:tcW w:w="7700" w:type="dxa"/>
            <w:vAlign w:val="center"/>
          </w:tcPr>
          <w:p w14:paraId="50E38CA4" w14:textId="77777777" w:rsidR="002A3060" w:rsidRPr="0051597F" w:rsidRDefault="002A3060" w:rsidP="00EB761A">
            <w:bookmarkStart w:id="95" w:name="OLE_LINK466"/>
            <w:bookmarkStart w:id="96" w:name="OLE_LINK467"/>
            <w:bookmarkStart w:id="97" w:name="_Hlk119317264"/>
            <m:oMathPara>
              <m:oMath>
                <m:r>
                  <w:rPr>
                    <w:rFonts w:ascii="Cambria Math" w:hAnsi="Cambria Math"/>
                  </w:rPr>
                  <m:t>G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</w:rPr>
                  <m:t>H(s)</m:t>
                </m:r>
                <w:bookmarkEnd w:id="95"/>
                <w:bookmarkEnd w:id="96"/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s)∙(s+1)∙(s+3)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w:bookmarkStart w:id="98" w:name="OLE_LINK426"/>
                <w:bookmarkStart w:id="99" w:name="OLE_LINK427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3s</m:t>
                    </m:r>
                  </m:den>
                </m:f>
              </m:oMath>
            </m:oMathPara>
            <w:bookmarkEnd w:id="98"/>
            <w:bookmarkEnd w:id="99"/>
          </w:p>
        </w:tc>
        <w:tc>
          <w:tcPr>
            <w:tcW w:w="606" w:type="dxa"/>
            <w:vAlign w:val="center"/>
          </w:tcPr>
          <w:p w14:paraId="449753AF" w14:textId="77777777" w:rsidR="002A3060" w:rsidRPr="0051597F" w:rsidRDefault="002A3060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92"/>
      <w:bookmarkEnd w:id="93"/>
      <w:bookmarkEnd w:id="94"/>
      <w:bookmarkEnd w:id="97"/>
    </w:tbl>
    <w:p w14:paraId="72E996F1" w14:textId="5F1E3F4A" w:rsidR="00B66495" w:rsidRDefault="00B66495">
      <w:pPr>
        <w:rPr>
          <w:rFonts w:eastAsia="Yu Mincho"/>
          <w:lang w:eastAsia="zh-CN"/>
        </w:rPr>
      </w:pPr>
    </w:p>
    <w:p w14:paraId="6468AD25" w14:textId="0174CCFA" w:rsidR="00901E8E" w:rsidRDefault="001234AA">
      <w:pPr>
        <w:rPr>
          <w:rFonts w:eastAsia="Yu Mincho"/>
          <w:lang w:eastAsia="zh-CN"/>
        </w:rPr>
      </w:pPr>
      <w:r>
        <w:rPr>
          <w:rFonts w:eastAsia="Yu Mincho"/>
        </w:rPr>
        <w:t>In this case, t</w:t>
      </w:r>
      <w:r w:rsidR="00C1676B">
        <w:rPr>
          <w:rFonts w:eastAsia="Yu Mincho"/>
        </w:rPr>
        <w:t xml:space="preserve">he </w:t>
      </w:r>
      <w:bookmarkStart w:id="100" w:name="OLE_LINK56"/>
      <w:bookmarkStart w:id="101" w:name="OLE_LINK57"/>
      <w:r w:rsidRPr="001234AA">
        <w:rPr>
          <w:rFonts w:eastAsia="Yu Mincho"/>
        </w:rPr>
        <w:t>Nyquist plot for the system</w:t>
      </w:r>
      <w:bookmarkEnd w:id="100"/>
      <w:bookmarkEnd w:id="101"/>
      <w:r w:rsidR="00D65F01">
        <w:rPr>
          <w:rFonts w:eastAsia="Yu Mincho"/>
        </w:rPr>
        <w:t xml:space="preserve"> is shown in Figure 2</w:t>
      </w:r>
      <w:r w:rsidR="004C5735">
        <w:rPr>
          <w:rFonts w:eastAsia="Yu Mincho"/>
        </w:rPr>
        <w:t>,</w:t>
      </w:r>
    </w:p>
    <w:p w14:paraId="78E838CE" w14:textId="77777777" w:rsidR="00E75CB6" w:rsidRDefault="00E75CB6">
      <w:pPr>
        <w:rPr>
          <w:rFonts w:eastAsia="Yu Mincho"/>
          <w:lang w:eastAsia="zh-CN"/>
        </w:rPr>
      </w:pPr>
    </w:p>
    <w:p w14:paraId="3D5A15EF" w14:textId="77777777" w:rsidR="003D67B3" w:rsidRDefault="003D67B3" w:rsidP="003D67B3">
      <w:pPr>
        <w:keepNext/>
        <w:jc w:val="center"/>
        <w:rPr>
          <w:lang w:eastAsia="zh-CN"/>
        </w:rPr>
      </w:pPr>
      <w:bookmarkStart w:id="102" w:name="OLE_LINK82"/>
      <w:bookmarkStart w:id="103" w:name="OLE_LINK83"/>
      <w:bookmarkStart w:id="104" w:name="OLE_LINK280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0C6594C7" wp14:editId="0B899DC5">
            <wp:extent cx="3056172" cy="2370455"/>
            <wp:effectExtent l="0" t="0" r="5080" b="4445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4530" cy="2376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0845AB" w14:textId="08C747F7" w:rsidR="003D67B3" w:rsidRDefault="003D67B3" w:rsidP="003D67B3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 w:rsidR="00AF03EF">
        <w:rPr>
          <w:rFonts w:ascii="Georgia" w:hAnsi="Georgia"/>
          <w:sz w:val="21"/>
          <w:szCs w:val="21"/>
        </w:rPr>
        <w:t>2</w:t>
      </w:r>
      <w:r w:rsidRPr="007D54EC">
        <w:rPr>
          <w:rFonts w:ascii="Georgia" w:hAnsi="Georgia"/>
          <w:sz w:val="21"/>
          <w:szCs w:val="21"/>
        </w:rPr>
        <w:t xml:space="preserve"> </w:t>
      </w:r>
      <w:r>
        <w:rPr>
          <w:rFonts w:ascii="Georgia" w:hAnsi="Georgia"/>
          <w:sz w:val="21"/>
          <w:szCs w:val="21"/>
        </w:rPr>
        <w:t xml:space="preserve">The </w:t>
      </w:r>
      <w:r w:rsidR="00AF6F07" w:rsidRPr="00AF6F07">
        <w:rPr>
          <w:rFonts w:ascii="Georgia" w:hAnsi="Georgia"/>
          <w:sz w:val="21"/>
          <w:szCs w:val="21"/>
        </w:rPr>
        <w:t xml:space="preserve">Nyquist </w:t>
      </w:r>
      <w:r w:rsidR="00AF6F07">
        <w:rPr>
          <w:rFonts w:ascii="Georgia" w:hAnsi="Georgia"/>
          <w:sz w:val="21"/>
          <w:szCs w:val="21"/>
        </w:rPr>
        <w:t>P</w:t>
      </w:r>
      <w:r w:rsidR="00AF6F07" w:rsidRPr="00AF6F07">
        <w:rPr>
          <w:rFonts w:ascii="Georgia" w:hAnsi="Georgia"/>
          <w:sz w:val="21"/>
          <w:szCs w:val="21"/>
        </w:rPr>
        <w:t xml:space="preserve">lot </w:t>
      </w:r>
      <w:r w:rsidR="00E57E26">
        <w:rPr>
          <w:rFonts w:ascii="Georgia" w:hAnsi="Georgia"/>
          <w:sz w:val="21"/>
          <w:szCs w:val="21"/>
        </w:rPr>
        <w:t>of</w:t>
      </w:r>
      <w:r w:rsidR="00AF6F07" w:rsidRPr="00AF6F07">
        <w:rPr>
          <w:rFonts w:ascii="Georgia" w:hAnsi="Georgia"/>
          <w:sz w:val="21"/>
          <w:szCs w:val="21"/>
        </w:rPr>
        <w:t xml:space="preserve"> the </w:t>
      </w:r>
      <w:r w:rsidR="00AF6F07">
        <w:rPr>
          <w:rFonts w:ascii="Georgia" w:hAnsi="Georgia"/>
          <w:sz w:val="21"/>
          <w:szCs w:val="21"/>
        </w:rPr>
        <w:t>S</w:t>
      </w:r>
      <w:r w:rsidR="00AF6F07" w:rsidRPr="00AF6F07">
        <w:rPr>
          <w:rFonts w:ascii="Georgia" w:hAnsi="Georgia"/>
          <w:sz w:val="21"/>
          <w:szCs w:val="21"/>
        </w:rPr>
        <w:t>ystem</w:t>
      </w:r>
      <w:r w:rsidR="00AF6F07">
        <w:rPr>
          <w:rFonts w:ascii="Georgia" w:hAnsi="Georgia"/>
          <w:sz w:val="21"/>
          <w:szCs w:val="21"/>
        </w:rPr>
        <w:t xml:space="preserve"> (when k=1)</w:t>
      </w:r>
    </w:p>
    <w:p w14:paraId="1E3BEE67" w14:textId="6A973D1B" w:rsidR="00E63397" w:rsidRDefault="0002262A" w:rsidP="00B4684F">
      <w:pPr>
        <w:jc w:val="both"/>
        <w:rPr>
          <w:szCs w:val="24"/>
        </w:rPr>
      </w:pPr>
      <w:bookmarkStart w:id="105" w:name="OLE_LINK116"/>
      <w:bookmarkStart w:id="106" w:name="OLE_LINK59"/>
      <w:bookmarkEnd w:id="102"/>
      <w:bookmarkEnd w:id="103"/>
      <w:bookmarkEnd w:id="104"/>
      <w:r>
        <w:rPr>
          <w:rFonts w:hint="eastAsia"/>
        </w:rPr>
        <w:lastRenderedPageBreak/>
        <w:t>T</w:t>
      </w:r>
      <w:r>
        <w:t xml:space="preserve">he following Table 2 shows the MATLAB program used to </w:t>
      </w:r>
      <w:r w:rsidR="00FD2DAD">
        <w:rPr>
          <w:szCs w:val="24"/>
        </w:rPr>
        <w:t>draw the Nyquist Plot:</w:t>
      </w:r>
    </w:p>
    <w:p w14:paraId="4710377C" w14:textId="77777777" w:rsidR="00B0370B" w:rsidRPr="00166E38" w:rsidRDefault="00B0370B" w:rsidP="00E63397"/>
    <w:p w14:paraId="48194A82" w14:textId="789B8F17" w:rsidR="00901E8E" w:rsidRPr="00392CFC" w:rsidRDefault="0040437B" w:rsidP="00392CFC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bookmarkStart w:id="107" w:name="OLE_LINK102"/>
      <w:bookmarkStart w:id="108" w:name="OLE_LINK103"/>
      <w:bookmarkStart w:id="109" w:name="OLE_LINK308"/>
      <w:bookmarkStart w:id="110" w:name="OLE_LINK119"/>
      <w:bookmarkStart w:id="111" w:name="OLE_LINK120"/>
      <w:r w:rsidRPr="00392CFC">
        <w:rPr>
          <w:rFonts w:ascii="Georgia" w:hAnsi="Georgia" w:hint="eastAsia"/>
          <w:sz w:val="21"/>
          <w:szCs w:val="21"/>
        </w:rPr>
        <w:t>T</w:t>
      </w:r>
      <w:r w:rsidRPr="00392CFC">
        <w:rPr>
          <w:rFonts w:ascii="Georgia" w:hAnsi="Georgia"/>
          <w:sz w:val="21"/>
          <w:szCs w:val="21"/>
        </w:rPr>
        <w:t xml:space="preserve">able 2 </w:t>
      </w:r>
      <w:bookmarkEnd w:id="105"/>
      <w:r w:rsidR="00627D06" w:rsidRPr="00392CFC">
        <w:rPr>
          <w:rFonts w:ascii="Georgia" w:hAnsi="Georgia"/>
          <w:sz w:val="21"/>
          <w:szCs w:val="21"/>
        </w:rPr>
        <w:t>MATLAB Program</w:t>
      </w:r>
      <w:r w:rsidR="00DC17AB" w:rsidRPr="00392CFC">
        <w:rPr>
          <w:rFonts w:ascii="Georgia" w:hAnsi="Georgia"/>
          <w:sz w:val="21"/>
          <w:szCs w:val="21"/>
        </w:rPr>
        <w:t xml:space="preserve"> 1</w:t>
      </w: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8296"/>
      </w:tblGrid>
      <w:tr w:rsidR="004338E6" w:rsidRPr="0005464B" w14:paraId="6A00526D" w14:textId="77777777" w:rsidTr="00AC7F61">
        <w:tc>
          <w:tcPr>
            <w:tcW w:w="8834" w:type="dxa"/>
            <w:shd w:val="clear" w:color="auto" w:fill="BFBFBF" w:themeFill="background1" w:themeFillShade="BF"/>
          </w:tcPr>
          <w:p w14:paraId="2BC2C4B0" w14:textId="54D73D46" w:rsidR="004338E6" w:rsidRPr="00955719" w:rsidRDefault="00FD3302" w:rsidP="00AC7F61">
            <w:pPr>
              <w:pStyle w:val="ad"/>
              <w:jc w:val="left"/>
              <w:rPr>
                <w:sz w:val="24"/>
                <w:szCs w:val="24"/>
              </w:rPr>
            </w:pPr>
            <w:bookmarkStart w:id="112" w:name="OLE_LINK1"/>
            <w:bookmarkStart w:id="113" w:name="OLE_LINK2"/>
            <w:r>
              <w:rPr>
                <w:sz w:val="24"/>
                <w:szCs w:val="24"/>
              </w:rPr>
              <w:t xml:space="preserve">Table 2: </w:t>
            </w:r>
            <w:r w:rsidR="0053514F" w:rsidRPr="00955719">
              <w:rPr>
                <w:sz w:val="24"/>
                <w:szCs w:val="24"/>
              </w:rPr>
              <w:t>MATLAB</w:t>
            </w:r>
            <w:r w:rsidR="0060700C" w:rsidRPr="00955719">
              <w:rPr>
                <w:sz w:val="24"/>
                <w:szCs w:val="24"/>
              </w:rPr>
              <w:t xml:space="preserve"> </w:t>
            </w:r>
            <w:r w:rsidR="0060700C" w:rsidRPr="00955719">
              <w:rPr>
                <w:rFonts w:hint="eastAsia"/>
                <w:sz w:val="24"/>
                <w:szCs w:val="24"/>
              </w:rPr>
              <w:t>P</w:t>
            </w:r>
            <w:r w:rsidR="0060700C" w:rsidRPr="00955719">
              <w:rPr>
                <w:sz w:val="24"/>
                <w:szCs w:val="24"/>
              </w:rPr>
              <w:t>rogram</w:t>
            </w:r>
            <w:bookmarkEnd w:id="112"/>
            <w:bookmarkEnd w:id="113"/>
            <w:r w:rsidR="0060700C" w:rsidRPr="00955719">
              <w:rPr>
                <w:sz w:val="24"/>
                <w:szCs w:val="24"/>
              </w:rPr>
              <w:t xml:space="preserve"> 1</w:t>
            </w:r>
          </w:p>
        </w:tc>
      </w:tr>
      <w:tr w:rsidR="004338E6" w:rsidRPr="00A13C77" w14:paraId="714AAF06" w14:textId="77777777" w:rsidTr="00AC7F61">
        <w:tc>
          <w:tcPr>
            <w:tcW w:w="8834" w:type="dxa"/>
            <w:shd w:val="clear" w:color="auto" w:fill="BFBFBF" w:themeFill="background1" w:themeFillShade="BF"/>
          </w:tcPr>
          <w:p w14:paraId="29670C2C" w14:textId="68AEE198" w:rsidR="004338E6" w:rsidRPr="00005E60" w:rsidRDefault="00955719" w:rsidP="00AC7F61">
            <w:pPr>
              <w:rPr>
                <w:i/>
                <w:iCs/>
                <w:szCs w:val="24"/>
              </w:rPr>
            </w:pPr>
            <w:r w:rsidRPr="00005E60">
              <w:rPr>
                <w:rFonts w:hint="eastAsia"/>
                <w:i/>
                <w:iCs/>
                <w:szCs w:val="24"/>
              </w:rPr>
              <w:t>T</w:t>
            </w:r>
            <w:r w:rsidRPr="00005E60">
              <w:rPr>
                <w:i/>
                <w:iCs/>
                <w:szCs w:val="24"/>
              </w:rPr>
              <w:t xml:space="preserve">his </w:t>
            </w:r>
            <w:r w:rsidR="00A13C77" w:rsidRPr="00005E60">
              <w:rPr>
                <w:i/>
                <w:iCs/>
                <w:szCs w:val="24"/>
              </w:rPr>
              <w:t xml:space="preserve">program is used to </w:t>
            </w:r>
            <w:bookmarkStart w:id="114" w:name="OLE_LINK39"/>
            <w:bookmarkStart w:id="115" w:name="OLE_LINK52"/>
            <w:r w:rsidR="00A13C77" w:rsidRPr="00005E60">
              <w:rPr>
                <w:i/>
                <w:iCs/>
                <w:szCs w:val="24"/>
              </w:rPr>
              <w:t xml:space="preserve">draw the </w:t>
            </w:r>
            <w:r w:rsidR="00CB48ED" w:rsidRPr="00005E60">
              <w:rPr>
                <w:i/>
                <w:iCs/>
                <w:szCs w:val="24"/>
              </w:rPr>
              <w:t>Nyquist Plot</w:t>
            </w:r>
            <w:bookmarkEnd w:id="114"/>
            <w:bookmarkEnd w:id="115"/>
          </w:p>
        </w:tc>
      </w:tr>
      <w:tr w:rsidR="004338E6" w:rsidRPr="000F5B72" w14:paraId="73BF75B6" w14:textId="77777777" w:rsidTr="00AC7F61">
        <w:tc>
          <w:tcPr>
            <w:tcW w:w="8834" w:type="dxa"/>
          </w:tcPr>
          <w:p w14:paraId="47834BCA" w14:textId="77777777" w:rsidR="009055B4" w:rsidRPr="00A22A63" w:rsidRDefault="009055B4" w:rsidP="009055B4">
            <w:pPr>
              <w:rPr>
                <w:rFonts w:ascii="Courier New" w:hAnsi="Courier New" w:cs="Courier New"/>
                <w:sz w:val="21"/>
                <w:szCs w:val="16"/>
                <w:lang w:eastAsia="zh-CN"/>
              </w:rPr>
            </w:pPr>
            <w:r w:rsidRPr="00A22A63">
              <w:rPr>
                <w:rFonts w:ascii="Courier New" w:hAnsi="Courier New" w:cs="Courier New"/>
                <w:color w:val="028009"/>
                <w:sz w:val="21"/>
                <w:szCs w:val="16"/>
              </w:rPr>
              <w:t>%% Q2 Nyquist Plot</w:t>
            </w:r>
          </w:p>
          <w:p w14:paraId="12FF621F" w14:textId="48E0799A" w:rsidR="009055B4" w:rsidRPr="00A22A63" w:rsidRDefault="009055B4" w:rsidP="009055B4">
            <w:pPr>
              <w:rPr>
                <w:rFonts w:ascii="Courier New" w:hAnsi="Courier New" w:cs="Courier New"/>
                <w:sz w:val="21"/>
                <w:szCs w:val="16"/>
                <w:lang w:eastAsia="zh-CN"/>
              </w:rPr>
            </w:pPr>
            <w:r w:rsidRPr="00A22A63">
              <w:rPr>
                <w:rFonts w:ascii="Courier New" w:hAnsi="Courier New" w:cs="Courier New"/>
                <w:sz w:val="21"/>
                <w:szCs w:val="16"/>
              </w:rPr>
              <w:t>num2 = [</w:t>
            </w:r>
            <w:r>
              <w:rPr>
                <w:rFonts w:ascii="Courier New" w:hAnsi="Courier New" w:cs="Courier New"/>
                <w:sz w:val="21"/>
                <w:szCs w:val="16"/>
              </w:rPr>
              <w:t>6</w:t>
            </w:r>
            <w:r w:rsidRPr="00A22A63">
              <w:rPr>
                <w:rFonts w:ascii="Courier New" w:hAnsi="Courier New" w:cs="Courier New"/>
                <w:sz w:val="21"/>
                <w:szCs w:val="16"/>
              </w:rPr>
              <w:t>];</w:t>
            </w:r>
          </w:p>
          <w:p w14:paraId="6A63FBA7" w14:textId="43893268" w:rsidR="009055B4" w:rsidRPr="00A22A63" w:rsidRDefault="009055B4" w:rsidP="009055B4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A22A63">
              <w:rPr>
                <w:rFonts w:ascii="Courier New" w:hAnsi="Courier New" w:cs="Courier New"/>
                <w:sz w:val="21"/>
                <w:szCs w:val="16"/>
              </w:rPr>
              <w:t>den2 = [1,4,3,</w:t>
            </w:r>
            <w:r w:rsidR="00EA4C0D">
              <w:rPr>
                <w:rFonts w:ascii="Courier New" w:hAnsi="Courier New" w:cs="Courier New"/>
                <w:sz w:val="21"/>
                <w:szCs w:val="16"/>
              </w:rPr>
              <w:t>0</w:t>
            </w:r>
            <w:r w:rsidRPr="00A22A63">
              <w:rPr>
                <w:rFonts w:ascii="Courier New" w:hAnsi="Courier New" w:cs="Courier New"/>
                <w:sz w:val="21"/>
                <w:szCs w:val="16"/>
              </w:rPr>
              <w:t>];</w:t>
            </w:r>
          </w:p>
          <w:p w14:paraId="18BA1EF2" w14:textId="77777777" w:rsidR="009055B4" w:rsidRPr="00A22A63" w:rsidRDefault="009055B4" w:rsidP="009055B4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A22A63">
              <w:rPr>
                <w:rFonts w:ascii="Courier New" w:hAnsi="Courier New" w:cs="Courier New"/>
                <w:sz w:val="21"/>
                <w:szCs w:val="16"/>
              </w:rPr>
              <w:t xml:space="preserve">sys2 = </w:t>
            </w:r>
            <w:proofErr w:type="spellStart"/>
            <w:r w:rsidRPr="00A22A63">
              <w:rPr>
                <w:rFonts w:ascii="Courier New" w:hAnsi="Courier New" w:cs="Courier New"/>
                <w:sz w:val="21"/>
                <w:szCs w:val="16"/>
              </w:rPr>
              <w:t>tf</w:t>
            </w:r>
            <w:proofErr w:type="spellEnd"/>
            <w:r w:rsidRPr="00A22A63">
              <w:rPr>
                <w:rFonts w:ascii="Courier New" w:hAnsi="Courier New" w:cs="Courier New"/>
                <w:sz w:val="21"/>
                <w:szCs w:val="16"/>
              </w:rPr>
              <w:t>(num2,den2);</w:t>
            </w:r>
          </w:p>
          <w:p w14:paraId="23BBB946" w14:textId="3741E542" w:rsidR="004338E6" w:rsidRPr="00511729" w:rsidRDefault="009055B4" w:rsidP="009055B4">
            <w:pPr>
              <w:rPr>
                <w:rFonts w:ascii="Courier New" w:hAnsi="Courier New" w:cs="Courier New"/>
              </w:rPr>
            </w:pPr>
            <w:proofErr w:type="spellStart"/>
            <w:r w:rsidRPr="00A22A63">
              <w:rPr>
                <w:rFonts w:ascii="Courier New" w:hAnsi="Courier New" w:cs="Courier New"/>
                <w:sz w:val="21"/>
                <w:szCs w:val="16"/>
              </w:rPr>
              <w:t>nyquist</w:t>
            </w:r>
            <w:proofErr w:type="spellEnd"/>
            <w:r w:rsidRPr="00A22A63">
              <w:rPr>
                <w:rFonts w:ascii="Courier New" w:hAnsi="Courier New" w:cs="Courier New"/>
                <w:sz w:val="21"/>
                <w:szCs w:val="16"/>
              </w:rPr>
              <w:t>(sys2);</w:t>
            </w:r>
          </w:p>
        </w:tc>
      </w:tr>
      <w:bookmarkEnd w:id="106"/>
      <w:bookmarkEnd w:id="107"/>
      <w:bookmarkEnd w:id="108"/>
      <w:bookmarkEnd w:id="109"/>
    </w:tbl>
    <w:p w14:paraId="07E94113" w14:textId="7BD52108" w:rsidR="001F6909" w:rsidRDefault="001F6909">
      <w:pPr>
        <w:rPr>
          <w:rFonts w:eastAsia="Yu Mincho"/>
          <w:lang w:eastAsia="zh-CN"/>
        </w:rPr>
      </w:pPr>
    </w:p>
    <w:bookmarkEnd w:id="110"/>
    <w:bookmarkEnd w:id="111"/>
    <w:p w14:paraId="3A6127A4" w14:textId="2C77F3CD" w:rsidR="001F6909" w:rsidRDefault="007D7817" w:rsidP="008462B0">
      <w:pPr>
        <w:tabs>
          <w:tab w:val="left" w:pos="4500"/>
        </w:tabs>
        <w:jc w:val="both"/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A</w:t>
      </w:r>
      <w:r>
        <w:rPr>
          <w:rFonts w:eastAsia="Yu Mincho"/>
          <w:lang w:eastAsia="zh-CN"/>
        </w:rPr>
        <w:t xml:space="preserve">s illustrated in the </w:t>
      </w:r>
      <w:r w:rsidR="00AA1132">
        <w:rPr>
          <w:rFonts w:eastAsia="Yu Mincho"/>
          <w:lang w:eastAsia="zh-CN"/>
        </w:rPr>
        <w:t xml:space="preserve">Figure </w:t>
      </w:r>
      <w:r w:rsidR="00727D92">
        <w:rPr>
          <w:rFonts w:eastAsia="Yu Mincho"/>
          <w:lang w:eastAsia="zh-CN"/>
        </w:rPr>
        <w:t>3</w:t>
      </w:r>
      <w:r w:rsidR="00AA1132">
        <w:rPr>
          <w:rFonts w:eastAsia="Yu Mincho"/>
          <w:lang w:eastAsia="zh-CN"/>
        </w:rPr>
        <w:t xml:space="preserve">, </w:t>
      </w:r>
      <w:r w:rsidR="00107E66">
        <w:rPr>
          <w:rFonts w:eastAsia="Yu Mincho"/>
          <w:lang w:eastAsia="zh-CN"/>
        </w:rPr>
        <w:t>the Nyquist Plot</w:t>
      </w:r>
      <w:r w:rsidR="00F84025">
        <w:rPr>
          <w:rFonts w:eastAsia="Yu Mincho"/>
          <w:lang w:eastAsia="zh-CN"/>
        </w:rPr>
        <w:t xml:space="preserve"> of the system (when k=1)</w:t>
      </w:r>
      <w:r w:rsidR="00107E66">
        <w:rPr>
          <w:rFonts w:eastAsia="Yu Mincho"/>
          <w:lang w:eastAsia="zh-CN"/>
        </w:rPr>
        <w:t xml:space="preserve"> </w:t>
      </w:r>
      <w:r w:rsidR="00A017A0">
        <w:rPr>
          <w:rFonts w:eastAsia="Yu Mincho"/>
          <w:lang w:eastAsia="zh-CN"/>
        </w:rPr>
        <w:t xml:space="preserve">does not enclose </w:t>
      </w:r>
      <w:r w:rsidR="00334731">
        <w:rPr>
          <w:rFonts w:eastAsia="Yu Mincho"/>
          <w:lang w:eastAsia="zh-CN"/>
        </w:rPr>
        <w:t>(-1,0)</w:t>
      </w:r>
      <w:r w:rsidR="00A85786">
        <w:rPr>
          <w:rFonts w:eastAsia="Yu Mincho"/>
          <w:lang w:eastAsia="zh-CN"/>
        </w:rPr>
        <w:t>. So</w:t>
      </w:r>
      <w:r w:rsidR="00AA468D">
        <w:rPr>
          <w:rFonts w:eastAsia="Yu Mincho"/>
          <w:lang w:eastAsia="zh-CN"/>
        </w:rPr>
        <w:t>, we can get that: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8"/>
        <w:gridCol w:w="608"/>
      </w:tblGrid>
      <w:tr w:rsidR="008A3BAA" w:rsidRPr="0051597F" w14:paraId="32F91226" w14:textId="77777777" w:rsidTr="006028BF">
        <w:trPr>
          <w:jc w:val="center"/>
        </w:trPr>
        <w:tc>
          <w:tcPr>
            <w:tcW w:w="8027" w:type="dxa"/>
            <w:vAlign w:val="center"/>
          </w:tcPr>
          <w:p w14:paraId="2A9EF82D" w14:textId="3BD13A8C" w:rsidR="008A3BAA" w:rsidRPr="0051597F" w:rsidRDefault="008A3BAA" w:rsidP="006028BF">
            <w:bookmarkStart w:id="116" w:name="_Hlk118827477"/>
            <m:oMathPara>
              <m:oMath>
                <m:r>
                  <w:rPr>
                    <w:rFonts w:ascii="Cambria Math" w:hAnsi="Cambria Math"/>
                  </w:rPr>
                  <m:t>N=0</m:t>
                </m:r>
              </m:oMath>
            </m:oMathPara>
          </w:p>
        </w:tc>
        <w:tc>
          <w:tcPr>
            <w:tcW w:w="613" w:type="dxa"/>
            <w:vAlign w:val="center"/>
          </w:tcPr>
          <w:p w14:paraId="2FA39E35" w14:textId="77777777" w:rsidR="008A3BAA" w:rsidRPr="0051597F" w:rsidRDefault="008A3BAA" w:rsidP="006028BF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116"/>
    </w:tbl>
    <w:p w14:paraId="320678AF" w14:textId="4C309E36" w:rsidR="00761D14" w:rsidRDefault="00761D14" w:rsidP="008462B0">
      <w:pPr>
        <w:tabs>
          <w:tab w:val="left" w:pos="4500"/>
        </w:tabs>
        <w:jc w:val="both"/>
        <w:rPr>
          <w:rFonts w:eastAsia="Yu Mincho"/>
          <w:lang w:eastAsia="zh-CN"/>
        </w:rPr>
      </w:pPr>
    </w:p>
    <w:p w14:paraId="739CDE77" w14:textId="77777777" w:rsidR="00F301B6" w:rsidRDefault="00F301B6" w:rsidP="00F301B6">
      <w:pPr>
        <w:keepNext/>
        <w:jc w:val="center"/>
      </w:pPr>
      <w:bookmarkStart w:id="117" w:name="OLE_LINK84"/>
      <w:bookmarkStart w:id="118" w:name="OLE_LINK85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406C8998" wp14:editId="727DB05E">
            <wp:extent cx="3326830" cy="2769235"/>
            <wp:effectExtent l="0" t="0" r="63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6217" cy="27770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132D45" w14:textId="75C24F13" w:rsidR="00F33F80" w:rsidRPr="00F301B6" w:rsidRDefault="00F301B6" w:rsidP="00F301B6">
      <w:pPr>
        <w:pStyle w:val="a3"/>
        <w:spacing w:afterLines="50" w:after="156"/>
        <w:jc w:val="center"/>
        <w:rPr>
          <w:rFonts w:ascii="Georgia" w:hAnsi="Georgia"/>
          <w:sz w:val="21"/>
          <w:szCs w:val="21"/>
          <w:lang w:eastAsia="zh-CN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>3</w:t>
      </w:r>
      <w:r w:rsidRPr="007D54EC">
        <w:rPr>
          <w:rFonts w:ascii="Georgia" w:hAnsi="Georgia"/>
          <w:sz w:val="21"/>
          <w:szCs w:val="21"/>
        </w:rPr>
        <w:t xml:space="preserve"> </w:t>
      </w:r>
      <w:r>
        <w:rPr>
          <w:rFonts w:ascii="Georgia" w:hAnsi="Georgia"/>
          <w:sz w:val="21"/>
          <w:szCs w:val="21"/>
        </w:rPr>
        <w:t xml:space="preserve">The </w:t>
      </w:r>
      <w:r w:rsidRPr="00AF6F07">
        <w:rPr>
          <w:rFonts w:ascii="Georgia" w:hAnsi="Georgia"/>
          <w:sz w:val="21"/>
          <w:szCs w:val="21"/>
        </w:rPr>
        <w:t xml:space="preserve">Nyquist </w:t>
      </w:r>
      <w:r>
        <w:rPr>
          <w:rFonts w:ascii="Georgia" w:hAnsi="Georgia"/>
          <w:sz w:val="21"/>
          <w:szCs w:val="21"/>
        </w:rPr>
        <w:t>P</w:t>
      </w:r>
      <w:r w:rsidRPr="00AF6F07">
        <w:rPr>
          <w:rFonts w:ascii="Georgia" w:hAnsi="Georgia"/>
          <w:sz w:val="21"/>
          <w:szCs w:val="21"/>
        </w:rPr>
        <w:t xml:space="preserve">lot </w:t>
      </w:r>
      <w:r>
        <w:rPr>
          <w:rFonts w:ascii="Georgia" w:hAnsi="Georgia"/>
          <w:sz w:val="21"/>
          <w:szCs w:val="21"/>
        </w:rPr>
        <w:t>of</w:t>
      </w:r>
      <w:r w:rsidRPr="00AF6F07">
        <w:rPr>
          <w:rFonts w:ascii="Georgia" w:hAnsi="Georgia"/>
          <w:sz w:val="21"/>
          <w:szCs w:val="21"/>
        </w:rPr>
        <w:t xml:space="preserve"> the </w:t>
      </w:r>
      <w:r>
        <w:rPr>
          <w:rFonts w:ascii="Georgia" w:hAnsi="Georgia"/>
          <w:sz w:val="21"/>
          <w:szCs w:val="21"/>
        </w:rPr>
        <w:t>S</w:t>
      </w:r>
      <w:r w:rsidRPr="00AF6F07">
        <w:rPr>
          <w:rFonts w:ascii="Georgia" w:hAnsi="Georgia"/>
          <w:sz w:val="21"/>
          <w:szCs w:val="21"/>
        </w:rPr>
        <w:t>ystem</w:t>
      </w:r>
      <w:r>
        <w:rPr>
          <w:rFonts w:ascii="Georgia" w:hAnsi="Georgia"/>
          <w:sz w:val="21"/>
          <w:szCs w:val="21"/>
        </w:rPr>
        <w:t xml:space="preserve"> (</w:t>
      </w:r>
      <w:r w:rsidR="00020585" w:rsidRPr="00020585">
        <w:rPr>
          <w:rFonts w:ascii="Georgia" w:hAnsi="Georgia"/>
          <w:sz w:val="21"/>
          <w:szCs w:val="21"/>
        </w:rPr>
        <w:t>After partial magnification</w:t>
      </w:r>
      <w:r>
        <w:rPr>
          <w:rFonts w:ascii="Georgia" w:hAnsi="Georgia"/>
          <w:sz w:val="21"/>
          <w:szCs w:val="21"/>
        </w:rPr>
        <w:t>)</w:t>
      </w:r>
    </w:p>
    <w:bookmarkEnd w:id="117"/>
    <w:bookmarkEnd w:id="118"/>
    <w:p w14:paraId="3550B15A" w14:textId="01DCA62E" w:rsidR="0051033B" w:rsidRDefault="0051033B" w:rsidP="0051033B">
      <w:pPr>
        <w:tabs>
          <w:tab w:val="left" w:pos="4500"/>
        </w:tabs>
        <w:jc w:val="both"/>
        <w:rPr>
          <w:rFonts w:eastAsia="Yu Mincho"/>
        </w:rPr>
      </w:pPr>
      <w:r>
        <w:rPr>
          <w:rFonts w:eastAsia="Yu Mincho"/>
          <w:lang w:eastAsia="zh-CN"/>
        </w:rPr>
        <w:t xml:space="preserve">And, considering the roots of </w:t>
      </w:r>
      <w:bookmarkStart w:id="119" w:name="OLE_LINK431"/>
      <w:bookmarkStart w:id="120" w:name="OLE_LINK432"/>
      <m:oMath>
        <m:r>
          <w:rPr>
            <w:rFonts w:ascii="Cambria Math" w:hAnsi="Cambria Math"/>
          </w:rPr>
          <m:t>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  <m:r>
          <w:rPr>
            <w:rFonts w:ascii="Cambria Math" w:hAnsi="Cambria Math"/>
          </w:rPr>
          <m:t>H(s)</m:t>
        </m:r>
      </m:oMath>
      <w:bookmarkEnd w:id="119"/>
      <w:bookmarkEnd w:id="120"/>
      <w:r>
        <w:rPr>
          <w:rFonts w:eastAsia="Yu Mincho"/>
        </w:rPr>
        <w:t xml:space="preserve">, </w:t>
      </w:r>
    </w:p>
    <w:p w14:paraId="73B09226" w14:textId="77777777" w:rsidR="0051033B" w:rsidRDefault="0051033B" w:rsidP="0051033B">
      <w:pPr>
        <w:tabs>
          <w:tab w:val="left" w:pos="4500"/>
        </w:tabs>
        <w:jc w:val="both"/>
        <w:rPr>
          <w:rFonts w:eastAsia="Yu Mincho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9"/>
        <w:gridCol w:w="607"/>
      </w:tblGrid>
      <w:tr w:rsidR="0051033B" w:rsidRPr="0051597F" w14:paraId="512B85FA" w14:textId="77777777" w:rsidTr="00EB761A">
        <w:trPr>
          <w:trHeight w:val="905"/>
          <w:jc w:val="center"/>
        </w:trPr>
        <w:tc>
          <w:tcPr>
            <w:tcW w:w="8027" w:type="dxa"/>
            <w:vAlign w:val="center"/>
          </w:tcPr>
          <w:bookmarkStart w:id="121" w:name="OLE_LINK70"/>
          <w:bookmarkStart w:id="122" w:name="OLE_LINK71"/>
          <w:bookmarkStart w:id="123" w:name="OLE_LINK132"/>
          <w:bookmarkStart w:id="124" w:name="OLE_LINK133"/>
          <w:p w14:paraId="57E3AE72" w14:textId="77777777" w:rsidR="0051033B" w:rsidRPr="001B3017" w:rsidRDefault="00000000" w:rsidP="00EB761A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w:bookmarkStart w:id="125" w:name="OLE_LINK68"/>
                        <w:bookmarkStart w:id="126" w:name="OLE_LINK69"/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w:bookmarkEnd w:id="125"/>
                        <w:bookmarkEnd w:id="126"/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w:bookmarkStart w:id="127" w:name="OLE_LINK72"/>
                        <w:bookmarkStart w:id="128" w:name="OLE_LINK73"/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w:bookmarkEnd w:id="127"/>
                        <w:bookmarkEnd w:id="128"/>
                        <m:r>
                          <w:rPr>
                            <w:rFonts w:ascii="Cambria Math" w:hAnsi="Cambria Math"/>
                          </w:rPr>
                          <m:t>1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=-3</m:t>
                        </m:r>
                      </m:e>
                    </m:eqArr>
                  </m:e>
                </m:d>
              </m:oMath>
            </m:oMathPara>
            <w:bookmarkEnd w:id="121"/>
            <w:bookmarkEnd w:id="122"/>
          </w:p>
        </w:tc>
        <w:tc>
          <w:tcPr>
            <w:tcW w:w="613" w:type="dxa"/>
            <w:vAlign w:val="center"/>
          </w:tcPr>
          <w:p w14:paraId="54A821F5" w14:textId="77777777" w:rsidR="0051033B" w:rsidRPr="001B3017" w:rsidRDefault="0051033B" w:rsidP="00EB761A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  <w:bookmarkEnd w:id="123"/>
      <w:bookmarkEnd w:id="124"/>
    </w:tbl>
    <w:p w14:paraId="7769859F" w14:textId="77777777" w:rsidR="009F651C" w:rsidRDefault="009F651C" w:rsidP="008462B0">
      <w:pPr>
        <w:tabs>
          <w:tab w:val="left" w:pos="4500"/>
        </w:tabs>
        <w:jc w:val="both"/>
        <w:rPr>
          <w:rFonts w:eastAsia="Yu Mincho"/>
          <w:lang w:eastAsia="zh-CN"/>
        </w:rPr>
      </w:pPr>
    </w:p>
    <w:p w14:paraId="07F0462D" w14:textId="6D2570A4" w:rsidR="00747143" w:rsidRDefault="00747143" w:rsidP="00747143">
      <w:pPr>
        <w:rPr>
          <w:rFonts w:eastAsia="Yu Mincho"/>
        </w:rPr>
      </w:pPr>
      <w:r>
        <w:rPr>
          <w:rFonts w:eastAsia="Yu Mincho"/>
        </w:rPr>
        <w:t xml:space="preserve">All of the roots of </w:t>
      </w:r>
      <m:oMath>
        <m:r>
          <w:rPr>
            <w:rFonts w:ascii="Cambria Math" w:hAnsi="Cambria Math"/>
          </w:rPr>
          <m:t>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  <m:r>
          <w:rPr>
            <w:rFonts w:ascii="Cambria Math" w:hAnsi="Cambria Math"/>
          </w:rPr>
          <m:t>H(s)</m:t>
        </m:r>
      </m:oMath>
      <w:r>
        <w:rPr>
          <w:rFonts w:eastAsia="Yu Mincho"/>
        </w:rPr>
        <w:t xml:space="preserve"> </w:t>
      </w:r>
      <w:r w:rsidR="007B66EA">
        <w:rPr>
          <w:rFonts w:eastAsia="Yu Mincho"/>
        </w:rPr>
        <w:t>meet</w:t>
      </w:r>
      <w:r>
        <w:rPr>
          <w:rFonts w:eastAsia="Yu Mincho"/>
        </w:rPr>
        <w:t xml:space="preserve"> </w:t>
      </w:r>
      <m:oMath>
        <m:r>
          <w:rPr>
            <w:rFonts w:ascii="Cambria Math" w:hAnsi="Cambria Math"/>
          </w:rPr>
          <m:t>p≤0</m:t>
        </m:r>
      </m:oMath>
      <w:r>
        <w:rPr>
          <w:rFonts w:eastAsia="Yu Mincho"/>
        </w:rPr>
        <w:t>, then</w:t>
      </w:r>
      <w:r w:rsidR="00B94966">
        <w:rPr>
          <w:rFonts w:eastAsia="Yu Mincho"/>
        </w:rPr>
        <w:t xml:space="preserve"> we know</w:t>
      </w:r>
    </w:p>
    <w:p w14:paraId="27C0F3FB" w14:textId="77777777" w:rsidR="00747143" w:rsidRDefault="00747143" w:rsidP="00747143">
      <w:pPr>
        <w:rPr>
          <w:rFonts w:eastAsia="Yu Mincho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8"/>
        <w:gridCol w:w="608"/>
      </w:tblGrid>
      <w:tr w:rsidR="00747143" w:rsidRPr="0051597F" w14:paraId="21E7B944" w14:textId="77777777" w:rsidTr="00EB761A">
        <w:trPr>
          <w:jc w:val="center"/>
        </w:trPr>
        <w:tc>
          <w:tcPr>
            <w:tcW w:w="8027" w:type="dxa"/>
            <w:vAlign w:val="center"/>
          </w:tcPr>
          <w:p w14:paraId="305CB089" w14:textId="77777777" w:rsidR="00747143" w:rsidRPr="0051597F" w:rsidRDefault="00747143" w:rsidP="00EB761A">
            <w:bookmarkStart w:id="129" w:name="OLE_LINK76"/>
            <w:bookmarkStart w:id="130" w:name="OLE_LINK77"/>
            <w:bookmarkStart w:id="131" w:name="OLE_LINK430"/>
            <w:bookmarkStart w:id="132" w:name="OLE_LINK78"/>
            <w:bookmarkStart w:id="133" w:name="OLE_LINK79"/>
            <m:oMathPara>
              <m:oMath>
                <m:r>
                  <w:rPr>
                    <w:rFonts w:ascii="Cambria Math" w:hAnsi="Cambria Math"/>
                  </w:rPr>
                  <m:t>P=0</m:t>
                </m:r>
              </m:oMath>
            </m:oMathPara>
            <w:bookmarkEnd w:id="129"/>
            <w:bookmarkEnd w:id="130"/>
            <w:bookmarkEnd w:id="131"/>
          </w:p>
        </w:tc>
        <w:tc>
          <w:tcPr>
            <w:tcW w:w="613" w:type="dxa"/>
            <w:vAlign w:val="center"/>
          </w:tcPr>
          <w:p w14:paraId="6EED5521" w14:textId="77777777" w:rsidR="00747143" w:rsidRPr="0051597F" w:rsidRDefault="00747143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132"/>
      <w:bookmarkEnd w:id="133"/>
    </w:tbl>
    <w:p w14:paraId="6DC686E5" w14:textId="593E5637" w:rsidR="001F6909" w:rsidRDefault="001F6909">
      <w:pPr>
        <w:rPr>
          <w:rFonts w:eastAsia="Yu Mincho"/>
        </w:rPr>
      </w:pPr>
    </w:p>
    <w:p w14:paraId="6BDDE9EC" w14:textId="53CDA73F" w:rsidR="00DA1075" w:rsidRDefault="003D7A89">
      <w:pPr>
        <w:rPr>
          <w:rFonts w:eastAsia="Yu Mincho"/>
        </w:rPr>
      </w:pPr>
      <w:bookmarkStart w:id="134" w:name="OLE_LINK199"/>
      <w:bookmarkStart w:id="135" w:name="OLE_LINK201"/>
      <w:r>
        <w:rPr>
          <w:rFonts w:eastAsia="Yu Mincho" w:hint="eastAsia"/>
        </w:rPr>
        <w:t>W</w:t>
      </w:r>
      <w:r>
        <w:rPr>
          <w:rFonts w:eastAsia="Yu Mincho"/>
        </w:rPr>
        <w:t>e have already known that</w:t>
      </w:r>
      <w:r w:rsidR="0051562E">
        <w:rPr>
          <w:rFonts w:ascii="Cambria Math" w:hAnsi="Cambria Math"/>
          <w:i/>
        </w:rPr>
        <w:t xml:space="preserve"> </w:t>
      </w:r>
      <m:oMath>
        <m:r>
          <w:rPr>
            <w:rFonts w:ascii="Cambria Math" w:hAnsi="Cambria Math"/>
          </w:rPr>
          <m:t>Z=P-N</m:t>
        </m:r>
      </m:oMath>
      <w:r w:rsidR="00F94EC6">
        <w:rPr>
          <w:rFonts w:eastAsia="Yu Mincho"/>
        </w:rPr>
        <w:t xml:space="preserve"> </w:t>
      </w:r>
      <w:r w:rsidR="00DA1075">
        <w:rPr>
          <w:rFonts w:eastAsia="Yu Mincho"/>
        </w:rPr>
        <w:t>, so</w:t>
      </w:r>
      <w:r w:rsidR="007B29F9">
        <w:rPr>
          <w:rFonts w:eastAsia="Yu Mincho"/>
        </w:rPr>
        <w:t xml:space="preserve"> we can get:</w:t>
      </w:r>
      <w:r w:rsidR="004E23C7">
        <w:rPr>
          <w:rFonts w:eastAsia="Yu Mincho"/>
        </w:rPr>
        <w:t xml:space="preserve"> </w:t>
      </w:r>
    </w:p>
    <w:p w14:paraId="1E4D1672" w14:textId="77777777" w:rsidR="007B29F9" w:rsidRDefault="007B29F9">
      <w:pPr>
        <w:rPr>
          <w:rFonts w:eastAsia="Yu Mincho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7B29F9" w:rsidRPr="0051597F" w14:paraId="2F75EBFB" w14:textId="77777777" w:rsidTr="006028BF">
        <w:trPr>
          <w:jc w:val="center"/>
        </w:trPr>
        <w:tc>
          <w:tcPr>
            <w:tcW w:w="8027" w:type="dxa"/>
            <w:vAlign w:val="center"/>
          </w:tcPr>
          <w:p w14:paraId="08F83DF7" w14:textId="50F6E584" w:rsidR="007B29F9" w:rsidRPr="0051597F" w:rsidRDefault="00463899" w:rsidP="006028BF">
            <w:bookmarkStart w:id="136" w:name="OLE_LINK80"/>
            <w:bookmarkStart w:id="137" w:name="OLE_LINK81"/>
            <m:oMathPara>
              <m:oMath>
                <m:r>
                  <w:rPr>
                    <w:rFonts w:ascii="Cambria Math" w:hAnsi="Cambria Math"/>
                  </w:rPr>
                  <m:t>Z=0</m:t>
                </m:r>
              </m:oMath>
            </m:oMathPara>
            <w:bookmarkEnd w:id="136"/>
            <w:bookmarkEnd w:id="137"/>
          </w:p>
        </w:tc>
        <w:tc>
          <w:tcPr>
            <w:tcW w:w="613" w:type="dxa"/>
            <w:vAlign w:val="center"/>
          </w:tcPr>
          <w:p w14:paraId="366DDAF6" w14:textId="77777777" w:rsidR="007B29F9" w:rsidRPr="0051597F" w:rsidRDefault="007B29F9" w:rsidP="006028BF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1C5E480D" w14:textId="0094E836" w:rsidR="00DA1075" w:rsidRDefault="00DA1075">
      <w:pPr>
        <w:rPr>
          <w:rFonts w:eastAsia="Yu Mincho"/>
        </w:rPr>
      </w:pPr>
    </w:p>
    <w:p w14:paraId="6B9D1A82" w14:textId="57AD630F" w:rsidR="005B4C4E" w:rsidRDefault="005B4C4E">
      <w:pPr>
        <w:rPr>
          <w:rFonts w:eastAsia="Yu Mincho"/>
          <w:lang w:eastAsia="zh-CN"/>
        </w:rPr>
      </w:pPr>
      <w:r>
        <w:rPr>
          <w:rFonts w:eastAsia="Yu Mincho"/>
          <w:lang w:eastAsia="zh-CN"/>
        </w:rPr>
        <w:t>T</w:t>
      </w:r>
      <w:r w:rsidRPr="005B4C4E">
        <w:rPr>
          <w:rFonts w:eastAsia="Yu Mincho"/>
          <w:lang w:eastAsia="zh-CN"/>
        </w:rPr>
        <w:t>o summarize</w:t>
      </w:r>
      <w:r>
        <w:rPr>
          <w:rFonts w:eastAsia="Yu Mincho"/>
          <w:lang w:eastAsia="zh-CN"/>
        </w:rPr>
        <w:t>, due to</w:t>
      </w:r>
      <w:r w:rsidR="00FB086D">
        <w:rPr>
          <w:rFonts w:eastAsia="Yu Mincho"/>
          <w:lang w:eastAsia="zh-CN"/>
        </w:rPr>
        <w:t xml:space="preserve"> </w:t>
      </w:r>
      <m:oMath>
        <m:r>
          <w:rPr>
            <w:rFonts w:ascii="Cambria Math" w:hAnsi="Cambria Math"/>
          </w:rPr>
          <m:t>Z=0</m:t>
        </m:r>
      </m:oMath>
      <w:r w:rsidR="00FB086D">
        <w:rPr>
          <w:rFonts w:eastAsia="Yu Mincho" w:hint="eastAsia"/>
        </w:rPr>
        <w:t>,</w:t>
      </w:r>
      <w:r w:rsidR="00FB086D">
        <w:rPr>
          <w:rFonts w:eastAsia="Yu Mincho"/>
        </w:rPr>
        <w:t xml:space="preserve"> </w:t>
      </w:r>
      <w:r w:rsidR="00E43E6C">
        <w:rPr>
          <w:rFonts w:eastAsia="Yu Mincho"/>
        </w:rPr>
        <w:t xml:space="preserve">we can confirm </w:t>
      </w:r>
      <w:r w:rsidR="00841D65">
        <w:rPr>
          <w:rFonts w:eastAsia="Yu Mincho"/>
        </w:rPr>
        <w:t xml:space="preserve">the system is </w:t>
      </w:r>
      <w:r w:rsidR="00A03F76">
        <w:rPr>
          <w:rFonts w:eastAsia="Yu Mincho"/>
        </w:rPr>
        <w:t>stable.</w:t>
      </w:r>
    </w:p>
    <w:p w14:paraId="7558FE1A" w14:textId="1B97B443" w:rsidR="00B66495" w:rsidRPr="006A7E6A" w:rsidRDefault="00B66495" w:rsidP="00B66495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bookmarkStart w:id="138" w:name="OLE_LINK248"/>
      <w:bookmarkStart w:id="139" w:name="OLE_LINK249"/>
      <w:bookmarkEnd w:id="134"/>
      <w:bookmarkEnd w:id="135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lastRenderedPageBreak/>
        <w:t xml:space="preserve">Procedure 3 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</w:t>
      </w:r>
      <w:r w:rsidR="00C543AE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Bode</w:t>
      </w:r>
      <w:r w:rsidR="00A21FF1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 Plot</w:t>
      </w:r>
    </w:p>
    <w:bookmarkEnd w:id="138"/>
    <w:bookmarkEnd w:id="139"/>
    <w:p w14:paraId="5E73E146" w14:textId="0275E503" w:rsidR="00B66495" w:rsidRDefault="00B66495">
      <w:pPr>
        <w:rPr>
          <w:rFonts w:eastAsia="Yu Mincho"/>
        </w:rPr>
      </w:pPr>
    </w:p>
    <w:p w14:paraId="0EA4A9E2" w14:textId="77777777" w:rsidR="006D0A08" w:rsidRDefault="006D0A08" w:rsidP="006D0A08">
      <w:pPr>
        <w:rPr>
          <w:rFonts w:eastAsia="Yu Mincho"/>
        </w:rPr>
      </w:pPr>
      <w:r>
        <w:rPr>
          <w:rFonts w:eastAsia="Yu Mincho" w:hint="eastAsia"/>
        </w:rPr>
        <w:t>W</w:t>
      </w:r>
      <w:r>
        <w:rPr>
          <w:rFonts w:eastAsia="Yu Mincho"/>
        </w:rPr>
        <w:t xml:space="preserve">hen the </w:t>
      </w:r>
      <w:r w:rsidRPr="00983C2B">
        <w:rPr>
          <w:rFonts w:eastAsia="Yu Mincho"/>
          <w:lang w:eastAsia="zh-CN"/>
        </w:rPr>
        <w:t xml:space="preserve">proportional gain </w:t>
      </w:r>
      <m:oMath>
        <m:r>
          <w:rPr>
            <w:rFonts w:ascii="Cambria Math" w:hAnsi="Cambria Math"/>
          </w:rPr>
          <m:t>k=1</m:t>
        </m:r>
      </m:oMath>
      <w:r>
        <w:rPr>
          <w:rFonts w:eastAsia="Yu Mincho" w:hint="eastAsia"/>
        </w:rPr>
        <w:t>,</w:t>
      </w:r>
      <w:r>
        <w:rPr>
          <w:rFonts w:eastAsia="Yu Mincho"/>
        </w:rPr>
        <w:t xml:space="preserve"> </w:t>
      </w:r>
      <w:r>
        <w:rPr>
          <w:rFonts w:eastAsia="Yu Mincho"/>
          <w:lang w:eastAsia="zh-CN"/>
        </w:rPr>
        <w:t>the open-loop transfer function of the system is:</w:t>
      </w:r>
    </w:p>
    <w:p w14:paraId="5E15FA66" w14:textId="77777777" w:rsidR="006D0A08" w:rsidRDefault="006D0A08" w:rsidP="006D0A08">
      <w:pPr>
        <w:rPr>
          <w:rFonts w:eastAsia="Yu Mincho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6D0A08" w:rsidRPr="0051597F" w14:paraId="296EA6D5" w14:textId="77777777" w:rsidTr="00EB761A">
        <w:trPr>
          <w:trHeight w:val="768"/>
          <w:jc w:val="center"/>
        </w:trPr>
        <w:tc>
          <w:tcPr>
            <w:tcW w:w="7700" w:type="dxa"/>
            <w:vAlign w:val="center"/>
          </w:tcPr>
          <w:p w14:paraId="0C33F6D8" w14:textId="60E6556C" w:rsidR="006D0A08" w:rsidRPr="0051597F" w:rsidRDefault="006D0A08" w:rsidP="00EB761A">
            <w:bookmarkStart w:id="140" w:name="OLE_LINK462"/>
            <w:bookmarkStart w:id="141" w:name="OLE_LINK463"/>
            <m:oMathPara>
              <m:oMath>
                <m:r>
                  <w:rPr>
                    <w:rFonts w:ascii="Cambria Math" w:hAnsi="Cambria Math"/>
                  </w:rPr>
                  <m:t>G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</w:rPr>
                  <m:t>H(s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</m:t>
                    </m:r>
                  </m:num>
                  <m:den>
                    <w:bookmarkStart w:id="142" w:name="OLE_LINK564"/>
                    <w:bookmarkStart w:id="143" w:name="OLE_LINK565"/>
                    <m:r>
                      <w:rPr>
                        <w:rFonts w:ascii="Cambria Math" w:hAnsi="Cambria Math"/>
                      </w:rPr>
                      <m:t>(s)∙</m:t>
                    </m:r>
                    <w:bookmarkStart w:id="144" w:name="OLE_LINK452"/>
                    <w:bookmarkStart w:id="145" w:name="OLE_LINK453"/>
                    <m:r>
                      <w:rPr>
                        <w:rFonts w:ascii="Cambria Math" w:hAnsi="Cambria Math"/>
                      </w:rPr>
                      <m:t>(s+1)</m:t>
                    </m:r>
                    <w:bookmarkStart w:id="146" w:name="OLE_LINK454"/>
                    <w:bookmarkStart w:id="147" w:name="OLE_LINK455"/>
                    <m:r>
                      <w:rPr>
                        <w:rFonts w:ascii="Cambria Math" w:hAnsi="Cambria Math"/>
                      </w:rPr>
                      <m:t>∙</m:t>
                    </m:r>
                    <w:bookmarkEnd w:id="146"/>
                    <w:bookmarkEnd w:id="147"/>
                    <m:r>
                      <w:rPr>
                        <w:rFonts w:ascii="Cambria Math" w:hAnsi="Cambria Math"/>
                      </w:rPr>
                      <m:t>(s+3)</m:t>
                    </m:r>
                    <w:bookmarkEnd w:id="142"/>
                    <w:bookmarkEnd w:id="143"/>
                    <w:bookmarkEnd w:id="144"/>
                    <w:bookmarkEnd w:id="145"/>
                  </m:den>
                </m:f>
                <m:r>
                  <w:rPr>
                    <w:rFonts w:ascii="Cambria Math" w:hAnsi="Cambria Math"/>
                  </w:rPr>
                  <m:t>=1∙</m:t>
                </m:r>
                <w:bookmarkStart w:id="148" w:name="OLE_LINK570"/>
                <w:bookmarkStart w:id="149" w:name="OLE_LINK571"/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  <m:r>
                  <w:rPr>
                    <w:rFonts w:ascii="Cambria Math" w:hAnsi="Cambria Math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s+1)(s+3)</m:t>
                    </m:r>
                  </m:den>
                </m:f>
              </m:oMath>
            </m:oMathPara>
            <w:bookmarkEnd w:id="148"/>
            <w:bookmarkEnd w:id="149"/>
          </w:p>
        </w:tc>
        <w:tc>
          <w:tcPr>
            <w:tcW w:w="606" w:type="dxa"/>
            <w:vAlign w:val="center"/>
          </w:tcPr>
          <w:p w14:paraId="40918380" w14:textId="77777777" w:rsidR="006D0A08" w:rsidRPr="0051597F" w:rsidRDefault="006D0A08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140"/>
      <w:bookmarkEnd w:id="141"/>
    </w:tbl>
    <w:p w14:paraId="48E2AEC9" w14:textId="77777777" w:rsidR="002F6272" w:rsidRDefault="002F6272">
      <w:pPr>
        <w:rPr>
          <w:rFonts w:eastAsia="Yu Mincho"/>
          <w:lang w:eastAsia="zh-CN"/>
        </w:rPr>
      </w:pPr>
    </w:p>
    <w:p w14:paraId="596476BA" w14:textId="216D6FF1" w:rsidR="00314C42" w:rsidRDefault="00BF29D7" w:rsidP="009E5BA4">
      <w:pPr>
        <w:jc w:val="both"/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S</w:t>
      </w:r>
      <w:r>
        <w:rPr>
          <w:rFonts w:eastAsia="Yu Mincho"/>
          <w:lang w:eastAsia="zh-CN"/>
        </w:rPr>
        <w:t>o, this function</w:t>
      </w:r>
      <w:r w:rsidR="00AF7F97">
        <w:rPr>
          <w:rFonts w:eastAsia="Yu Mincho"/>
          <w:lang w:eastAsia="zh-CN"/>
        </w:rPr>
        <w:t xml:space="preserve"> </w:t>
      </w:r>
      <m:oMath>
        <m:r>
          <w:rPr>
            <w:rFonts w:ascii="Cambria Math" w:hAnsi="Cambria Math"/>
          </w:rPr>
          <m:t>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</m:oMath>
      <w:r>
        <w:rPr>
          <w:rFonts w:eastAsia="Yu Mincho"/>
          <w:lang w:eastAsia="zh-CN"/>
        </w:rPr>
        <w:t xml:space="preserve"> </w:t>
      </w:r>
      <w:r w:rsidR="00AF7F97">
        <w:rPr>
          <w:rFonts w:eastAsia="Yu Mincho"/>
          <w:lang w:eastAsia="zh-CN"/>
        </w:rPr>
        <w:t>possesses</w:t>
      </w:r>
      <w:r w:rsidR="00250332">
        <w:rPr>
          <w:rFonts w:eastAsia="Yu Mincho"/>
          <w:lang w:eastAsia="zh-CN"/>
        </w:rPr>
        <w:t xml:space="preserve"> </w:t>
      </w:r>
      <w:r w:rsidR="009E57D4">
        <w:rPr>
          <w:rFonts w:eastAsia="Yu Mincho"/>
          <w:lang w:eastAsia="zh-CN"/>
        </w:rPr>
        <w:t xml:space="preserve">a constant of </w:t>
      </w:r>
      <w:bookmarkStart w:id="150" w:name="OLE_LINK456"/>
      <w:bookmarkStart w:id="151" w:name="OLE_LINK457"/>
      <w:bookmarkStart w:id="152" w:name="OLE_LINK458"/>
      <m:oMath>
        <m:r>
          <w:rPr>
            <w:rFonts w:ascii="Cambria Math" w:eastAsia="Yu Mincho" w:hAnsi="Cambria Math"/>
            <w:lang w:eastAsia="zh-CN"/>
          </w:rPr>
          <m:t>6</m:t>
        </m:r>
      </m:oMath>
      <w:bookmarkEnd w:id="150"/>
      <w:bookmarkEnd w:id="151"/>
      <w:bookmarkEnd w:id="152"/>
      <w:r w:rsidR="00250332">
        <w:rPr>
          <w:rFonts w:eastAsia="Yu Mincho" w:hint="eastAsia"/>
          <w:lang w:eastAsia="zh-CN"/>
        </w:rPr>
        <w:t>.</w:t>
      </w:r>
      <w:r w:rsidR="00250332">
        <w:rPr>
          <w:rFonts w:eastAsia="Yu Mincho"/>
          <w:lang w:eastAsia="zh-CN"/>
        </w:rPr>
        <w:t xml:space="preserve"> </w:t>
      </w:r>
      <w:r w:rsidR="00A24B9A">
        <w:rPr>
          <w:rFonts w:eastAsia="Yu Mincho"/>
          <w:lang w:eastAsia="zh-CN"/>
        </w:rPr>
        <w:t>And</w:t>
      </w:r>
      <w:r w:rsidR="00E07DD2">
        <w:rPr>
          <w:rFonts w:eastAsia="Yu Mincho"/>
          <w:lang w:eastAsia="zh-CN"/>
        </w:rPr>
        <w:t xml:space="preserve"> </w:t>
      </w:r>
      <w:r w:rsidR="00AB4B19">
        <w:rPr>
          <w:rFonts w:eastAsia="Yu Mincho"/>
          <w:lang w:eastAsia="zh-CN"/>
        </w:rPr>
        <w:t xml:space="preserve">two real pole at </w:t>
      </w:r>
      <m:oMath>
        <m:r>
          <w:rPr>
            <w:rFonts w:ascii="Cambria Math" w:eastAsia="Yu Mincho" w:hAnsi="Cambria Math"/>
            <w:lang w:eastAsia="zh-CN"/>
          </w:rPr>
          <m:t xml:space="preserve">p=-1 </m:t>
        </m:r>
        <m:r>
          <m:rPr>
            <m:sty m:val="p"/>
          </m:rPr>
          <w:rPr>
            <w:rFonts w:ascii="Cambria Math" w:eastAsia="Yu Mincho" w:hAnsi="Cambria Math"/>
            <w:lang w:eastAsia="zh-CN"/>
          </w:rPr>
          <m:t>and</m:t>
        </m:r>
        <m:r>
          <w:rPr>
            <w:rFonts w:ascii="Cambria Math" w:eastAsia="Yu Mincho" w:hAnsi="Cambria Math"/>
            <w:lang w:eastAsia="zh-CN"/>
          </w:rPr>
          <m:t xml:space="preserve"> p=-3</m:t>
        </m:r>
      </m:oMath>
      <w:r w:rsidR="008842E7">
        <w:rPr>
          <w:rFonts w:eastAsia="Yu Mincho" w:hint="eastAsia"/>
          <w:lang w:eastAsia="zh-CN"/>
        </w:rPr>
        <w:t>,</w:t>
      </w:r>
      <w:r w:rsidR="008842E7">
        <w:rPr>
          <w:rFonts w:eastAsia="Yu Mincho"/>
          <w:lang w:eastAsia="zh-CN"/>
        </w:rPr>
        <w:t xml:space="preserve"> and a pole at </w:t>
      </w:r>
      <w:r w:rsidR="00C322E2">
        <w:rPr>
          <w:rFonts w:eastAsia="Yu Mincho"/>
          <w:lang w:eastAsia="zh-CN"/>
        </w:rPr>
        <w:t>the origin.</w:t>
      </w:r>
    </w:p>
    <w:p w14:paraId="7B396474" w14:textId="77777777" w:rsidR="00614E2E" w:rsidRDefault="00614E2E" w:rsidP="009E5BA4">
      <w:pPr>
        <w:jc w:val="both"/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9559D4" w:rsidRPr="0051597F" w14:paraId="29732798" w14:textId="77777777" w:rsidTr="00EB761A">
        <w:trPr>
          <w:trHeight w:val="567"/>
          <w:jc w:val="center"/>
        </w:trPr>
        <w:tc>
          <w:tcPr>
            <w:tcW w:w="8027" w:type="dxa"/>
            <w:vAlign w:val="center"/>
          </w:tcPr>
          <w:bookmarkStart w:id="153" w:name="OLE_LINK286"/>
          <w:bookmarkStart w:id="154" w:name="OLE_LINK287"/>
          <w:bookmarkStart w:id="155" w:name="OLE_LINK139"/>
          <w:bookmarkStart w:id="156" w:name="OLE_LINK140"/>
          <w:p w14:paraId="6E81DCCA" w14:textId="4D559E25" w:rsidR="009559D4" w:rsidRPr="001B3017" w:rsidRDefault="00000000" w:rsidP="00EB761A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=-3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=-1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</m:eqArr>
                  </m:e>
                </m:d>
              </m:oMath>
            </m:oMathPara>
            <w:bookmarkEnd w:id="153"/>
            <w:bookmarkEnd w:id="154"/>
          </w:p>
        </w:tc>
        <w:tc>
          <w:tcPr>
            <w:tcW w:w="613" w:type="dxa"/>
            <w:vAlign w:val="center"/>
          </w:tcPr>
          <w:p w14:paraId="070016B1" w14:textId="77777777" w:rsidR="009559D4" w:rsidRPr="001B3017" w:rsidRDefault="009559D4" w:rsidP="00EB761A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  <w:bookmarkEnd w:id="155"/>
      <w:bookmarkEnd w:id="156"/>
    </w:tbl>
    <w:p w14:paraId="1E660501" w14:textId="246BACC5" w:rsidR="00B70EE9" w:rsidRDefault="00B70EE9" w:rsidP="009E5BA4">
      <w:pPr>
        <w:jc w:val="both"/>
        <w:rPr>
          <w:rFonts w:eastAsia="Yu Mincho"/>
          <w:lang w:eastAsia="zh-CN"/>
        </w:rPr>
      </w:pPr>
    </w:p>
    <w:p w14:paraId="754DF7FF" w14:textId="209F572D" w:rsidR="003E7F8F" w:rsidRDefault="003E7F8F" w:rsidP="009E5BA4">
      <w:pPr>
        <w:jc w:val="both"/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T</w:t>
      </w:r>
      <w:r>
        <w:rPr>
          <w:rFonts w:eastAsia="Yu Mincho"/>
          <w:lang w:eastAsia="zh-CN"/>
        </w:rPr>
        <w:t xml:space="preserve">herefore, we know the </w:t>
      </w:r>
      <w:r w:rsidR="00A04B9B">
        <w:rPr>
          <w:rFonts w:eastAsia="Yu Mincho"/>
          <w:lang w:eastAsia="zh-CN"/>
        </w:rPr>
        <w:t xml:space="preserve">system </w:t>
      </w:r>
      <w:r w:rsidR="00C229C6">
        <w:rPr>
          <w:rFonts w:eastAsia="Yu Mincho"/>
          <w:lang w:eastAsia="zh-CN"/>
        </w:rPr>
        <w:t xml:space="preserve">have </w:t>
      </w:r>
      <w:r w:rsidR="002717B3">
        <w:rPr>
          <w:rFonts w:eastAsia="Yu Mincho"/>
          <w:lang w:eastAsia="zh-CN"/>
        </w:rPr>
        <w:t>the following terms:</w:t>
      </w:r>
    </w:p>
    <w:p w14:paraId="07B14A33" w14:textId="47E0D28D" w:rsidR="003E7F8F" w:rsidRDefault="003E7F8F" w:rsidP="009E5BA4">
      <w:pPr>
        <w:jc w:val="both"/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9D1771" w:rsidRPr="0051597F" w14:paraId="3437C1C4" w14:textId="77777777" w:rsidTr="007E7FD5">
        <w:trPr>
          <w:trHeight w:val="473"/>
          <w:jc w:val="center"/>
        </w:trPr>
        <w:tc>
          <w:tcPr>
            <w:tcW w:w="8027" w:type="dxa"/>
            <w:vAlign w:val="center"/>
          </w:tcPr>
          <w:p w14:paraId="2D4DFFDD" w14:textId="79B799AC" w:rsidR="009D1771" w:rsidRPr="001B3017" w:rsidRDefault="00000000" w:rsidP="00EB761A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Constant: </m:t>
                        </m:r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w:bookmarkStart w:id="157" w:name="OLE_LINK147"/>
                        <w:bookmarkStart w:id="158" w:name="OLE_LINK148"/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w:bookmarkEnd w:id="157"/>
                        <w:bookmarkEnd w:id="158"/>
                        <m:r>
                          <w:rPr>
                            <w:rFonts w:ascii="Cambria Math" w:hAnsi="Cambria Math"/>
                          </w:rPr>
                          <m:t xml:space="preserve">=6.02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B</m:t>
                        </m:r>
                      </m:e>
                      <m:e>
                        <w:bookmarkStart w:id="159" w:name="OLE_LINK459"/>
                        <w:bookmarkStart w:id="160" w:name="OLE_LINK460"/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Real Pole: </m:t>
                        </m:r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w:bookmarkStart w:id="161" w:name="OLE_LINK150"/>
                        <w:bookmarkStart w:id="162" w:name="OLE_LINK149"/>
                        <w:bookmarkStart w:id="163" w:name="OLE_LINK141"/>
                        <w:bookmarkStart w:id="164" w:name="OLE_LINK142"/>
                        <w:bookmarkStart w:id="165" w:name="OLE_LINK155"/>
                        <w:bookmarkStart w:id="166" w:name="OLE_LINK156"/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1</m:t>
                            </m:r>
                          </m:sub>
                        </m:sSub>
                        <w:bookmarkEnd w:id="161"/>
                        <w:bookmarkEnd w:id="162"/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w:bookmarkEnd w:id="163"/>
                        <w:bookmarkEnd w:id="164"/>
                        <w:bookmarkEnd w:id="165"/>
                        <w:bookmarkEnd w:id="166"/>
                        <m:r>
                          <w:rPr>
                            <w:rFonts w:ascii="Cambria Math" w:hAnsi="Cambria Math"/>
                          </w:rPr>
                          <m:t>1.00</m:t>
                        </m:r>
                        <w:bookmarkEnd w:id="159"/>
                        <w:bookmarkEnd w:id="160"/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w:bookmarkStart w:id="167" w:name="OLE_LINK143"/>
                        <w:bookmarkStart w:id="168" w:name="OLE_LINK144"/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Real Pole: </m:t>
                        </m:r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=3.00</m:t>
                        </m:r>
                        <w:bookmarkEnd w:id="167"/>
                        <w:bookmarkEnd w:id="168"/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Cambria Math"/>
                          </w:rPr>
                          <m:t>Pole at Origin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613" w:type="dxa"/>
            <w:vAlign w:val="center"/>
          </w:tcPr>
          <w:p w14:paraId="245D8EB0" w14:textId="77777777" w:rsidR="009D1771" w:rsidRPr="001B3017" w:rsidRDefault="009D1771" w:rsidP="00EB761A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</w:tbl>
    <w:p w14:paraId="3F1BEC88" w14:textId="77777777" w:rsidR="009D1771" w:rsidRDefault="009D1771" w:rsidP="009E5BA4">
      <w:pPr>
        <w:jc w:val="both"/>
        <w:rPr>
          <w:rFonts w:eastAsia="Yu Mincho"/>
          <w:lang w:eastAsia="zh-CN"/>
        </w:rPr>
      </w:pPr>
    </w:p>
    <w:p w14:paraId="51CFB4E4" w14:textId="6E38D97E" w:rsidR="007B3FAA" w:rsidRPr="00EE44D9" w:rsidRDefault="001238A6" w:rsidP="00313B8E">
      <w:pPr>
        <w:jc w:val="both"/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I</w:t>
      </w:r>
      <w:r>
        <w:rPr>
          <w:rFonts w:eastAsia="Yu Mincho"/>
          <w:lang w:eastAsia="zh-CN"/>
        </w:rPr>
        <w:t xml:space="preserve">n this case, </w:t>
      </w:r>
      <w:r w:rsidR="00EE44D9">
        <w:rPr>
          <w:rFonts w:eastAsia="Yu Mincho"/>
          <w:lang w:eastAsia="zh-CN"/>
        </w:rPr>
        <w:t xml:space="preserve">we can draw the </w:t>
      </w:r>
      <w:r w:rsidR="00EE44D9" w:rsidRPr="00EE44D9">
        <w:rPr>
          <w:rFonts w:eastAsia="Yu Mincho"/>
          <w:lang w:eastAsia="zh-CN"/>
        </w:rPr>
        <w:t xml:space="preserve">Bode plots </w:t>
      </w:r>
      <w:bookmarkStart w:id="169" w:name="OLE_LINK137"/>
      <w:bookmarkStart w:id="170" w:name="OLE_LINK138"/>
      <w:r w:rsidR="00EE44D9" w:rsidRPr="00EE44D9">
        <w:rPr>
          <w:rFonts w:eastAsia="Yu Mincho"/>
          <w:lang w:eastAsia="zh-CN"/>
        </w:rPr>
        <w:t xml:space="preserve">of each of the </w:t>
      </w:r>
      <w:bookmarkStart w:id="171" w:name="OLE_LINK135"/>
      <w:bookmarkStart w:id="172" w:name="OLE_LINK136"/>
      <w:r w:rsidR="00DF5935" w:rsidRPr="00EE44D9">
        <w:rPr>
          <w:rFonts w:eastAsia="Yu Mincho"/>
          <w:lang w:eastAsia="zh-CN"/>
        </w:rPr>
        <w:t>individual</w:t>
      </w:r>
      <w:r w:rsidR="00EE44D9" w:rsidRPr="00EE44D9">
        <w:rPr>
          <w:rFonts w:eastAsia="Yu Mincho"/>
          <w:lang w:eastAsia="zh-CN"/>
        </w:rPr>
        <w:t xml:space="preserve"> </w:t>
      </w:r>
      <w:bookmarkEnd w:id="171"/>
      <w:bookmarkEnd w:id="172"/>
      <w:r w:rsidR="00DF5935" w:rsidRPr="00EE44D9">
        <w:rPr>
          <w:rFonts w:eastAsia="Yu Mincho"/>
          <w:lang w:eastAsia="zh-CN"/>
        </w:rPr>
        <w:t>terms</w:t>
      </w:r>
      <w:bookmarkEnd w:id="169"/>
      <w:bookmarkEnd w:id="170"/>
      <w:r w:rsidR="00EE44D9" w:rsidRPr="00EE44D9">
        <w:rPr>
          <w:rFonts w:eastAsia="Yu Mincho"/>
          <w:lang w:eastAsia="zh-CN"/>
        </w:rPr>
        <w:t xml:space="preserve"> enumerated above</w:t>
      </w:r>
      <w:r w:rsidR="00DF5935">
        <w:rPr>
          <w:rFonts w:eastAsia="Yu Mincho"/>
          <w:lang w:eastAsia="zh-CN"/>
        </w:rPr>
        <w:t xml:space="preserve">, as shown in </w:t>
      </w:r>
      <w:r w:rsidR="00D06A02">
        <w:rPr>
          <w:rFonts w:eastAsia="Yu Mincho"/>
          <w:lang w:eastAsia="zh-CN"/>
        </w:rPr>
        <w:t>Figure 4</w:t>
      </w:r>
      <w:r w:rsidR="000435A6">
        <w:rPr>
          <w:rFonts w:eastAsia="Yu Mincho"/>
          <w:lang w:eastAsia="zh-CN"/>
        </w:rPr>
        <w:t xml:space="preserve"> and Figure 5</w:t>
      </w:r>
      <w:r w:rsidR="00D06A02">
        <w:rPr>
          <w:rFonts w:eastAsia="Yu Mincho"/>
          <w:lang w:eastAsia="zh-CN"/>
        </w:rPr>
        <w:t>.</w:t>
      </w:r>
      <w:r w:rsidR="004513AD">
        <w:rPr>
          <w:rFonts w:eastAsia="Yu Mincho"/>
          <w:lang w:eastAsia="zh-CN"/>
        </w:rPr>
        <w:t xml:space="preserve"> The bule </w:t>
      </w:r>
      <w:r w:rsidR="00474DB5">
        <w:rPr>
          <w:rFonts w:eastAsia="Yu Mincho"/>
          <w:lang w:eastAsia="zh-CN"/>
        </w:rPr>
        <w:t>line</w:t>
      </w:r>
      <w:r w:rsidR="00D449E8">
        <w:rPr>
          <w:rFonts w:eastAsia="Yu Mincho"/>
          <w:lang w:eastAsia="zh-CN"/>
        </w:rPr>
        <w:t xml:space="preserve"> </w:t>
      </w:r>
      <w:bookmarkStart w:id="173" w:name="OLE_LINK194"/>
      <w:bookmarkStart w:id="174" w:name="OLE_LINK195"/>
      <w:bookmarkStart w:id="175" w:name="OLE_LINK461"/>
      <w:r w:rsidR="00104993">
        <w:rPr>
          <w:rFonts w:eastAsia="Yu Mincho"/>
          <w:lang w:eastAsia="zh-CN"/>
        </w:rPr>
        <w:t xml:space="preserve">represents </w:t>
      </w:r>
      <w:bookmarkEnd w:id="173"/>
      <w:bookmarkEnd w:id="174"/>
      <w:bookmarkEnd w:id="175"/>
      <w:r w:rsidR="00104993">
        <w:rPr>
          <w:rFonts w:eastAsia="Yu Mincho"/>
          <w:lang w:eastAsia="zh-CN"/>
        </w:rPr>
        <w:t>the constant</w:t>
      </w:r>
      <w:r w:rsidR="0038106A">
        <w:rPr>
          <w:rFonts w:eastAsia="Yu Mincho"/>
        </w:rPr>
        <w:t xml:space="preserve">, and the </w:t>
      </w:r>
      <w:r w:rsidR="00491321">
        <w:rPr>
          <w:rFonts w:eastAsia="Yu Mincho"/>
          <w:lang w:eastAsia="zh-CN"/>
        </w:rPr>
        <w:t xml:space="preserve">red line </w:t>
      </w:r>
      <w:bookmarkStart w:id="176" w:name="OLE_LINK151"/>
      <w:bookmarkStart w:id="177" w:name="OLE_LINK152"/>
      <w:r w:rsidR="00491321">
        <w:rPr>
          <w:rFonts w:eastAsia="Yu Mincho"/>
          <w:lang w:eastAsia="zh-CN"/>
        </w:rPr>
        <w:t xml:space="preserve">represents </w:t>
      </w:r>
      <w:bookmarkEnd w:id="176"/>
      <w:bookmarkEnd w:id="177"/>
      <w:r w:rsidR="00491321">
        <w:rPr>
          <w:rFonts w:eastAsia="Yu Mincho"/>
          <w:lang w:eastAsia="zh-CN"/>
        </w:rPr>
        <w:t xml:space="preserve">the </w:t>
      </w:r>
      <w:r w:rsidR="000E57B1">
        <w:rPr>
          <w:rFonts w:eastAsia="Yu Mincho"/>
          <w:lang w:eastAsia="zh-CN"/>
        </w:rPr>
        <w:t>pol</w:t>
      </w:r>
      <w:r w:rsidR="00954B98">
        <w:rPr>
          <w:rFonts w:eastAsia="Yu Mincho"/>
          <w:lang w:eastAsia="zh-CN"/>
        </w:rPr>
        <w:t>e</w:t>
      </w:r>
      <w:r w:rsidR="005265B6">
        <w:rPr>
          <w:rFonts w:eastAsia="Yu Mincho"/>
          <w:lang w:eastAsia="zh-CN"/>
        </w:rPr>
        <w:t xml:space="preserve"> at origin</w:t>
      </w:r>
      <w:r w:rsidR="000D41D2">
        <w:rPr>
          <w:rFonts w:eastAsia="Yu Mincho"/>
        </w:rPr>
        <w:t>.</w:t>
      </w:r>
      <w:r w:rsidR="00F92CCD">
        <w:rPr>
          <w:rFonts w:eastAsia="Yu Mincho"/>
        </w:rPr>
        <w:t xml:space="preserve"> </w:t>
      </w:r>
      <w:r w:rsidR="0046244B">
        <w:rPr>
          <w:rFonts w:eastAsia="Yu Mincho"/>
        </w:rPr>
        <w:t>T</w:t>
      </w:r>
      <w:r w:rsidR="00F92CCD">
        <w:rPr>
          <w:rFonts w:eastAsia="Yu Mincho"/>
        </w:rPr>
        <w:t xml:space="preserve">he </w:t>
      </w:r>
      <w:r w:rsidR="00F41CB2">
        <w:rPr>
          <w:rFonts w:eastAsia="Yu Mincho"/>
        </w:rPr>
        <w:t xml:space="preserve">yellow line </w:t>
      </w:r>
      <w:r w:rsidR="0046244B">
        <w:rPr>
          <w:rFonts w:eastAsia="Yu Mincho"/>
          <w:lang w:eastAsia="zh-CN"/>
        </w:rPr>
        <w:t xml:space="preserve">represents the </w:t>
      </w:r>
      <w:r w:rsidR="00F06DAA">
        <w:rPr>
          <w:rFonts w:eastAsia="Yu Mincho"/>
          <w:lang w:eastAsia="zh-CN"/>
        </w:rPr>
        <w:t xml:space="preserve">real pole at </w:t>
      </w:r>
      <w:r w:rsidR="00D84729">
        <w:rPr>
          <w:rFonts w:eastAsia="Yu Mincho"/>
          <w:lang w:eastAsia="zh-CN"/>
        </w:rPr>
        <w:t>3</w:t>
      </w:r>
      <w:r w:rsidR="00D866C2">
        <w:rPr>
          <w:rFonts w:eastAsia="Yu Mincho"/>
          <w:lang w:eastAsia="zh-CN"/>
        </w:rPr>
        <w:t>.0</w:t>
      </w:r>
      <w:r w:rsidR="004C5384">
        <w:rPr>
          <w:rFonts w:eastAsia="Yu Mincho"/>
          <w:lang w:eastAsia="zh-CN"/>
        </w:rPr>
        <w:t>0</w:t>
      </w:r>
      <w:r w:rsidR="00D84729">
        <w:rPr>
          <w:rFonts w:eastAsia="Yu Mincho"/>
          <w:lang w:eastAsia="zh-CN"/>
        </w:rPr>
        <w:t xml:space="preserve">, while the purple line represents the real pole at </w:t>
      </w:r>
      <w:r w:rsidR="00D65787">
        <w:rPr>
          <w:rFonts w:eastAsia="Yu Mincho"/>
          <w:lang w:eastAsia="zh-CN"/>
        </w:rPr>
        <w:t>1</w:t>
      </w:r>
      <w:r w:rsidR="00C34CA5">
        <w:rPr>
          <w:rFonts w:eastAsia="Yu Mincho"/>
          <w:lang w:eastAsia="zh-CN"/>
        </w:rPr>
        <w:t>.00</w:t>
      </w:r>
      <w:r w:rsidR="00D65787">
        <w:rPr>
          <w:rFonts w:eastAsia="Yu Mincho"/>
          <w:lang w:eastAsia="zh-CN"/>
        </w:rPr>
        <w:t>.</w:t>
      </w:r>
    </w:p>
    <w:p w14:paraId="202719D1" w14:textId="251C3D86" w:rsidR="00ED7DA2" w:rsidRDefault="00ED7DA2">
      <w:pPr>
        <w:rPr>
          <w:rFonts w:eastAsia="Yu Mincho"/>
          <w:lang w:eastAsia="zh-CN"/>
        </w:rPr>
      </w:pPr>
    </w:p>
    <w:p w14:paraId="1310F7C9" w14:textId="77777777" w:rsidR="004646A6" w:rsidRDefault="004646A6" w:rsidP="004646A6">
      <w:pPr>
        <w:keepNext/>
        <w:jc w:val="center"/>
        <w:rPr>
          <w:lang w:eastAsia="zh-CN"/>
        </w:rPr>
      </w:pPr>
      <w:bookmarkStart w:id="178" w:name="OLE_LINK153"/>
      <w:bookmarkStart w:id="179" w:name="OLE_LINK154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1BFFF8E4" wp14:editId="3A48F049">
            <wp:extent cx="3123875" cy="2246041"/>
            <wp:effectExtent l="0" t="0" r="635" b="190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3875" cy="22460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FE89FA" w14:textId="389A2FC4" w:rsidR="004646A6" w:rsidRPr="00F301B6" w:rsidRDefault="004646A6" w:rsidP="004646A6">
      <w:pPr>
        <w:pStyle w:val="a3"/>
        <w:spacing w:afterLines="50" w:after="156"/>
        <w:jc w:val="center"/>
        <w:rPr>
          <w:rFonts w:ascii="Georgia" w:hAnsi="Georgia"/>
          <w:sz w:val="21"/>
          <w:szCs w:val="21"/>
          <w:lang w:eastAsia="zh-CN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>4</w:t>
      </w:r>
      <w:r w:rsidRPr="007D54EC">
        <w:rPr>
          <w:rFonts w:ascii="Georgia" w:hAnsi="Georgia"/>
          <w:sz w:val="21"/>
          <w:szCs w:val="21"/>
        </w:rPr>
        <w:t xml:space="preserve"> </w:t>
      </w:r>
      <w:r>
        <w:rPr>
          <w:rFonts w:ascii="Georgia" w:hAnsi="Georgia"/>
          <w:sz w:val="21"/>
          <w:szCs w:val="21"/>
        </w:rPr>
        <w:t>The Bode</w:t>
      </w:r>
      <w:r w:rsidRPr="00AF6F07">
        <w:rPr>
          <w:rFonts w:ascii="Georgia" w:hAnsi="Georgia"/>
          <w:sz w:val="21"/>
          <w:szCs w:val="21"/>
        </w:rPr>
        <w:t xml:space="preserve"> </w:t>
      </w:r>
      <w:r>
        <w:rPr>
          <w:rFonts w:ascii="Georgia" w:hAnsi="Georgia"/>
          <w:sz w:val="21"/>
          <w:szCs w:val="21"/>
        </w:rPr>
        <w:t>P</w:t>
      </w:r>
      <w:r w:rsidRPr="00AF6F07">
        <w:rPr>
          <w:rFonts w:ascii="Georgia" w:hAnsi="Georgia"/>
          <w:sz w:val="21"/>
          <w:szCs w:val="21"/>
        </w:rPr>
        <w:t xml:space="preserve">lot </w:t>
      </w:r>
      <w:r w:rsidR="0056128D" w:rsidRPr="0056128D">
        <w:rPr>
          <w:rFonts w:ascii="Georgia" w:hAnsi="Georgia"/>
          <w:sz w:val="21"/>
          <w:szCs w:val="21"/>
        </w:rPr>
        <w:t xml:space="preserve">of </w:t>
      </w:r>
      <w:r w:rsidR="007D2FA4">
        <w:rPr>
          <w:rFonts w:ascii="Georgia" w:hAnsi="Georgia"/>
          <w:sz w:val="21"/>
          <w:szCs w:val="21"/>
        </w:rPr>
        <w:t>E</w:t>
      </w:r>
      <w:r w:rsidR="0056128D" w:rsidRPr="0056128D">
        <w:rPr>
          <w:rFonts w:ascii="Georgia" w:hAnsi="Georgia"/>
          <w:sz w:val="21"/>
          <w:szCs w:val="21"/>
        </w:rPr>
        <w:t xml:space="preserve">ach of the </w:t>
      </w:r>
      <w:r w:rsidR="007D2FA4">
        <w:rPr>
          <w:rFonts w:ascii="Georgia" w:hAnsi="Georgia"/>
          <w:sz w:val="21"/>
          <w:szCs w:val="21"/>
        </w:rPr>
        <w:t>I</w:t>
      </w:r>
      <w:r w:rsidR="0056128D" w:rsidRPr="0056128D">
        <w:rPr>
          <w:rFonts w:ascii="Georgia" w:hAnsi="Georgia"/>
          <w:sz w:val="21"/>
          <w:szCs w:val="21"/>
        </w:rPr>
        <w:t xml:space="preserve">ndividual </w:t>
      </w:r>
      <w:r w:rsidR="007D2FA4">
        <w:rPr>
          <w:rFonts w:ascii="Georgia" w:hAnsi="Georgia"/>
          <w:sz w:val="21"/>
          <w:szCs w:val="21"/>
        </w:rPr>
        <w:t>T</w:t>
      </w:r>
      <w:r w:rsidR="0056128D" w:rsidRPr="0056128D">
        <w:rPr>
          <w:rFonts w:ascii="Georgia" w:hAnsi="Georgia"/>
          <w:sz w:val="21"/>
          <w:szCs w:val="21"/>
        </w:rPr>
        <w:t>erms</w:t>
      </w:r>
      <w:r w:rsidR="00C21E44">
        <w:rPr>
          <w:rFonts w:ascii="Georgia" w:hAnsi="Georgia"/>
          <w:sz w:val="21"/>
          <w:szCs w:val="21"/>
        </w:rPr>
        <w:t xml:space="preserve"> (</w:t>
      </w:r>
      <w:bookmarkStart w:id="180" w:name="OLE_LINK188"/>
      <w:bookmarkStart w:id="181" w:name="OLE_LINK189"/>
      <w:r w:rsidR="00C21E44">
        <w:rPr>
          <w:rFonts w:ascii="Georgia" w:hAnsi="Georgia"/>
          <w:sz w:val="21"/>
          <w:szCs w:val="21"/>
        </w:rPr>
        <w:t>Magnitude</w:t>
      </w:r>
      <w:bookmarkEnd w:id="180"/>
      <w:bookmarkEnd w:id="181"/>
      <w:r w:rsidR="00C21E44">
        <w:rPr>
          <w:rFonts w:ascii="Georgia" w:hAnsi="Georgia"/>
          <w:sz w:val="21"/>
          <w:szCs w:val="21"/>
        </w:rPr>
        <w:t>)</w:t>
      </w:r>
    </w:p>
    <w:bookmarkEnd w:id="178"/>
    <w:bookmarkEnd w:id="179"/>
    <w:p w14:paraId="4EFAE494" w14:textId="77777777" w:rsidR="007849AF" w:rsidRDefault="007849AF" w:rsidP="007849AF">
      <w:pPr>
        <w:keepNext/>
        <w:jc w:val="center"/>
        <w:rPr>
          <w:lang w:eastAsia="zh-CN"/>
        </w:rPr>
      </w:pPr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lastRenderedPageBreak/>
        <w:drawing>
          <wp:inline distT="0" distB="0" distL="0" distR="0" wp14:anchorId="060A1A86" wp14:editId="5E975F00">
            <wp:extent cx="2969840" cy="2158314"/>
            <wp:effectExtent l="0" t="0" r="2540" b="127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95765" cy="217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FEE6A" w14:textId="13BA5CC7" w:rsidR="007849AF" w:rsidRPr="00F301B6" w:rsidRDefault="007849AF" w:rsidP="007849AF">
      <w:pPr>
        <w:pStyle w:val="a3"/>
        <w:spacing w:afterLines="50" w:after="156"/>
        <w:jc w:val="center"/>
        <w:rPr>
          <w:rFonts w:ascii="Georgia" w:hAnsi="Georgia"/>
          <w:sz w:val="21"/>
          <w:szCs w:val="21"/>
          <w:lang w:eastAsia="zh-CN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>5</w:t>
      </w:r>
      <w:r w:rsidRPr="007D54EC">
        <w:rPr>
          <w:rFonts w:ascii="Georgia" w:hAnsi="Georgia"/>
          <w:sz w:val="21"/>
          <w:szCs w:val="21"/>
        </w:rPr>
        <w:t xml:space="preserve"> </w:t>
      </w:r>
      <w:r>
        <w:rPr>
          <w:rFonts w:ascii="Georgia" w:hAnsi="Georgia"/>
          <w:sz w:val="21"/>
          <w:szCs w:val="21"/>
        </w:rPr>
        <w:t>The Bode</w:t>
      </w:r>
      <w:r w:rsidRPr="00AF6F07">
        <w:rPr>
          <w:rFonts w:ascii="Georgia" w:hAnsi="Georgia"/>
          <w:sz w:val="21"/>
          <w:szCs w:val="21"/>
        </w:rPr>
        <w:t xml:space="preserve"> </w:t>
      </w:r>
      <w:r>
        <w:rPr>
          <w:rFonts w:ascii="Georgia" w:hAnsi="Georgia"/>
          <w:sz w:val="21"/>
          <w:szCs w:val="21"/>
        </w:rPr>
        <w:t>P</w:t>
      </w:r>
      <w:r w:rsidRPr="00AF6F07">
        <w:rPr>
          <w:rFonts w:ascii="Georgia" w:hAnsi="Georgia"/>
          <w:sz w:val="21"/>
          <w:szCs w:val="21"/>
        </w:rPr>
        <w:t xml:space="preserve">lot </w:t>
      </w:r>
      <w:r w:rsidRPr="0056128D">
        <w:rPr>
          <w:rFonts w:ascii="Georgia" w:hAnsi="Georgia"/>
          <w:sz w:val="21"/>
          <w:szCs w:val="21"/>
        </w:rPr>
        <w:t xml:space="preserve">of </w:t>
      </w:r>
      <w:r>
        <w:rPr>
          <w:rFonts w:ascii="Georgia" w:hAnsi="Georgia"/>
          <w:sz w:val="21"/>
          <w:szCs w:val="21"/>
        </w:rPr>
        <w:t>E</w:t>
      </w:r>
      <w:r w:rsidRPr="0056128D">
        <w:rPr>
          <w:rFonts w:ascii="Georgia" w:hAnsi="Georgia"/>
          <w:sz w:val="21"/>
          <w:szCs w:val="21"/>
        </w:rPr>
        <w:t xml:space="preserve">ach of the </w:t>
      </w:r>
      <w:r>
        <w:rPr>
          <w:rFonts w:ascii="Georgia" w:hAnsi="Georgia"/>
          <w:sz w:val="21"/>
          <w:szCs w:val="21"/>
        </w:rPr>
        <w:t>I</w:t>
      </w:r>
      <w:r w:rsidRPr="0056128D">
        <w:rPr>
          <w:rFonts w:ascii="Georgia" w:hAnsi="Georgia"/>
          <w:sz w:val="21"/>
          <w:szCs w:val="21"/>
        </w:rPr>
        <w:t xml:space="preserve">ndividual </w:t>
      </w:r>
      <w:r>
        <w:rPr>
          <w:rFonts w:ascii="Georgia" w:hAnsi="Georgia"/>
          <w:sz w:val="21"/>
          <w:szCs w:val="21"/>
        </w:rPr>
        <w:t>T</w:t>
      </w:r>
      <w:r w:rsidRPr="0056128D">
        <w:rPr>
          <w:rFonts w:ascii="Georgia" w:hAnsi="Georgia"/>
          <w:sz w:val="21"/>
          <w:szCs w:val="21"/>
        </w:rPr>
        <w:t>erms</w:t>
      </w:r>
      <w:r w:rsidR="0029790C">
        <w:rPr>
          <w:rFonts w:ascii="Georgia" w:hAnsi="Georgia"/>
          <w:sz w:val="21"/>
          <w:szCs w:val="21"/>
        </w:rPr>
        <w:t xml:space="preserve"> (Phase</w:t>
      </w:r>
      <w:r w:rsidR="00560094">
        <w:rPr>
          <w:rFonts w:ascii="Georgia" w:hAnsi="Georgia"/>
          <w:sz w:val="21"/>
          <w:szCs w:val="21"/>
        </w:rPr>
        <w:t>)</w:t>
      </w:r>
    </w:p>
    <w:p w14:paraId="5CC1CC05" w14:textId="5E48F62A" w:rsidR="0025457C" w:rsidRDefault="00976D14">
      <w:pPr>
        <w:rPr>
          <w:rFonts w:eastAsia="Yu Mincho"/>
          <w:lang w:eastAsia="zh-CN"/>
        </w:rPr>
      </w:pPr>
      <w:r>
        <w:rPr>
          <w:rFonts w:eastAsia="Yu Mincho"/>
          <w:lang w:eastAsia="zh-CN"/>
        </w:rPr>
        <w:t>then</w:t>
      </w:r>
      <w:r w:rsidR="00F840B1">
        <w:rPr>
          <w:rFonts w:eastAsia="Yu Mincho"/>
          <w:lang w:eastAsia="zh-CN"/>
        </w:rPr>
        <w:t>,</w:t>
      </w:r>
      <w:r>
        <w:rPr>
          <w:rFonts w:eastAsia="Yu Mincho"/>
          <w:lang w:eastAsia="zh-CN"/>
        </w:rPr>
        <w:t xml:space="preserve"> we can get</w:t>
      </w:r>
      <w:r w:rsidR="00C4706D">
        <w:rPr>
          <w:rFonts w:eastAsia="Yu Mincho"/>
          <w:lang w:eastAsia="zh-CN"/>
        </w:rPr>
        <w:t xml:space="preserve"> the</w:t>
      </w:r>
      <w:bookmarkStart w:id="182" w:name="OLE_LINK186"/>
      <w:bookmarkStart w:id="183" w:name="OLE_LINK187"/>
      <w:r w:rsidR="00C4706D">
        <w:rPr>
          <w:rFonts w:eastAsia="Yu Mincho"/>
          <w:lang w:eastAsia="zh-CN"/>
        </w:rPr>
        <w:t xml:space="preserve"> </w:t>
      </w:r>
      <w:r w:rsidR="00563D94">
        <w:rPr>
          <w:rFonts w:eastAsia="Yu Mincho"/>
          <w:lang w:eastAsia="zh-CN"/>
        </w:rPr>
        <w:t>key points</w:t>
      </w:r>
      <w:r w:rsidR="00AC6136">
        <w:rPr>
          <w:rFonts w:eastAsia="Yu Mincho"/>
          <w:lang w:eastAsia="zh-CN"/>
        </w:rPr>
        <w:t xml:space="preserve"> of</w:t>
      </w:r>
      <w:bookmarkEnd w:id="182"/>
      <w:bookmarkEnd w:id="183"/>
      <w:r w:rsidR="00AC6136">
        <w:rPr>
          <w:rFonts w:eastAsia="Yu Mincho"/>
          <w:lang w:eastAsia="zh-CN"/>
        </w:rPr>
        <w:t xml:space="preserve"> </w:t>
      </w:r>
      <w:bookmarkStart w:id="184" w:name="OLE_LINK184"/>
      <w:bookmarkStart w:id="185" w:name="OLE_LINK185"/>
      <w:r w:rsidR="00AC6136">
        <w:rPr>
          <w:rFonts w:eastAsia="Yu Mincho"/>
          <w:lang w:eastAsia="zh-CN"/>
        </w:rPr>
        <w:t xml:space="preserve">the </w:t>
      </w:r>
      <w:bookmarkStart w:id="186" w:name="OLE_LINK192"/>
      <w:bookmarkStart w:id="187" w:name="OLE_LINK193"/>
      <w:r w:rsidR="003F7E57" w:rsidRPr="003F7E57">
        <w:rPr>
          <w:rFonts w:eastAsia="Yu Mincho"/>
          <w:lang w:eastAsia="zh-CN"/>
        </w:rPr>
        <w:t>asymptotic approximation</w:t>
      </w:r>
      <w:bookmarkEnd w:id="184"/>
      <w:bookmarkEnd w:id="185"/>
      <w:bookmarkEnd w:id="186"/>
      <w:bookmarkEnd w:id="187"/>
      <w:r w:rsidR="00486EA3">
        <w:rPr>
          <w:rFonts w:eastAsia="Yu Mincho"/>
          <w:lang w:eastAsia="zh-CN"/>
        </w:rPr>
        <w:t>:</w:t>
      </w:r>
    </w:p>
    <w:p w14:paraId="0F4C53E9" w14:textId="7E3BCE8F" w:rsidR="007530CA" w:rsidRPr="003F7F57" w:rsidRDefault="007530CA">
      <w:pPr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A339CE" w:rsidRPr="001B3017" w14:paraId="308FC631" w14:textId="77777777" w:rsidTr="00EB761A">
        <w:trPr>
          <w:trHeight w:val="567"/>
          <w:jc w:val="center"/>
        </w:trPr>
        <w:tc>
          <w:tcPr>
            <w:tcW w:w="8027" w:type="dxa"/>
            <w:vAlign w:val="center"/>
          </w:tcPr>
          <w:bookmarkStart w:id="188" w:name="OLE_LINK190"/>
          <w:bookmarkStart w:id="189" w:name="OLE_LINK191"/>
          <w:bookmarkStart w:id="190" w:name="OLE_LINK581"/>
          <w:p w14:paraId="139D0DAA" w14:textId="4725DBE6" w:rsidR="00A339CE" w:rsidRPr="001B3017" w:rsidRDefault="00000000" w:rsidP="00EB761A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 xml:space="preserve"> </m:t>
                    </m:r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w:bookmarkStart w:id="191" w:name="OLE_LINK175"/>
                        <w:bookmarkStart w:id="192" w:name="OLE_LINK176"/>
                        <m:r>
                          <w:rPr>
                            <w:rFonts w:ascii="Cambria Math" w:hAnsi="Cambria Math"/>
                          </w:rPr>
                          <m:t xml:space="preserve">(1.00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ad/s</m:t>
                        </m:r>
                        <m:r>
                          <w:rPr>
                            <w:rFonts w:ascii="Cambria Math" w:hAnsi="Cambria Math"/>
                          </w:rPr>
                          <m:t xml:space="preserve">, 6.02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B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  <w:bookmarkEnd w:id="191"/>
                        <w:bookmarkEnd w:id="192"/>
                      </m:e>
                      <m:e>
                        <m:r>
                          <w:rPr>
                            <w:rFonts w:ascii="Cambria Math" w:hAnsi="Cambria Math"/>
                          </w:rPr>
                          <m:t xml:space="preserve">(3.00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ad/s</m:t>
                        </m:r>
                        <m:r>
                          <w:rPr>
                            <w:rFonts w:ascii="Cambria Math" w:hAnsi="Cambria Math"/>
                          </w:rPr>
                          <m:t xml:space="preserve">, -13.1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B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613" w:type="dxa"/>
            <w:vAlign w:val="center"/>
          </w:tcPr>
          <w:p w14:paraId="0B21F3B9" w14:textId="77777777" w:rsidR="00A339CE" w:rsidRPr="001B3017" w:rsidRDefault="00A339CE" w:rsidP="00EB761A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  <w:bookmarkEnd w:id="188"/>
      <w:bookmarkEnd w:id="189"/>
      <w:bookmarkEnd w:id="190"/>
    </w:tbl>
    <w:p w14:paraId="577037A3" w14:textId="77777777" w:rsidR="007530CA" w:rsidRDefault="007530CA">
      <w:pPr>
        <w:rPr>
          <w:rFonts w:eastAsia="Yu Mincho"/>
          <w:lang w:eastAsia="zh-CN"/>
        </w:rPr>
      </w:pPr>
    </w:p>
    <w:p w14:paraId="7F05D685" w14:textId="58ABCADD" w:rsidR="003117C5" w:rsidRPr="005B548A" w:rsidRDefault="00E50BFF">
      <w:pPr>
        <w:rPr>
          <w:rFonts w:eastAsia="Yu Mincho"/>
          <w:i/>
          <w:iCs/>
          <w:lang w:eastAsia="zh-CN"/>
        </w:rPr>
      </w:pPr>
      <w:r>
        <w:rPr>
          <w:rFonts w:eastAsia="Yu Mincho"/>
          <w:lang w:eastAsia="zh-CN"/>
        </w:rPr>
        <w:t xml:space="preserve">and </w:t>
      </w:r>
      <w:r w:rsidR="005B548A">
        <w:rPr>
          <w:rFonts w:eastAsia="Yu Mincho"/>
          <w:lang w:eastAsia="zh-CN"/>
        </w:rPr>
        <w:t xml:space="preserve">we can also </w:t>
      </w:r>
      <w:r w:rsidR="00B90A4D">
        <w:rPr>
          <w:rFonts w:eastAsia="Yu Mincho"/>
          <w:lang w:eastAsia="zh-CN"/>
        </w:rPr>
        <w:t xml:space="preserve">calculate the </w:t>
      </w:r>
      <w:r w:rsidR="006C0736">
        <w:rPr>
          <w:rFonts w:eastAsia="Yu Mincho"/>
          <w:lang w:eastAsia="zh-CN"/>
        </w:rPr>
        <w:t xml:space="preserve">key points of the </w:t>
      </w:r>
      <w:r w:rsidR="00ED4751">
        <w:rPr>
          <w:rFonts w:eastAsia="Yu Mincho"/>
          <w:lang w:eastAsia="zh-CN"/>
        </w:rPr>
        <w:t xml:space="preserve">standard </w:t>
      </w:r>
      <w:r w:rsidR="00F3203C">
        <w:rPr>
          <w:rFonts w:ascii="Georgia" w:hAnsi="Georgia"/>
          <w:sz w:val="21"/>
          <w:szCs w:val="21"/>
        </w:rPr>
        <w:t>magnitude plot</w:t>
      </w:r>
      <w:r w:rsidR="00840F3A">
        <w:rPr>
          <w:rFonts w:ascii="Georgia" w:hAnsi="Georgia"/>
          <w:sz w:val="21"/>
          <w:szCs w:val="21"/>
        </w:rPr>
        <w:t>:</w:t>
      </w:r>
    </w:p>
    <w:p w14:paraId="0C54CF35" w14:textId="35DE40A2" w:rsidR="003117C5" w:rsidRDefault="003117C5">
      <w:pPr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840F3A" w:rsidRPr="001B3017" w14:paraId="27CDD94A" w14:textId="77777777" w:rsidTr="00EB761A">
        <w:trPr>
          <w:trHeight w:val="567"/>
          <w:jc w:val="center"/>
        </w:trPr>
        <w:tc>
          <w:tcPr>
            <w:tcW w:w="8027" w:type="dxa"/>
            <w:vAlign w:val="center"/>
          </w:tcPr>
          <w:p w14:paraId="1B43D68D" w14:textId="40DCFAA4" w:rsidR="00840F3A" w:rsidRPr="001B3017" w:rsidRDefault="00000000" w:rsidP="00EB761A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 xml:space="preserve"> </m:t>
                    </m:r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 xml:space="preserve">(1.00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ad/s</m:t>
                        </m:r>
                        <m:r>
                          <w:rPr>
                            <w:rFonts w:ascii="Cambria Math" w:hAnsi="Cambria Math"/>
                          </w:rPr>
                          <m:t xml:space="preserve">, 2.54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B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 xml:space="preserve">(3.00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ad/s</m:t>
                        </m:r>
                        <m:r>
                          <w:rPr>
                            <w:rFonts w:ascii="Cambria Math" w:hAnsi="Cambria Math"/>
                          </w:rPr>
                          <m:t xml:space="preserve">, -16.5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B</m:t>
                        </m:r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613" w:type="dxa"/>
            <w:vAlign w:val="center"/>
          </w:tcPr>
          <w:p w14:paraId="148AB1A6" w14:textId="77777777" w:rsidR="00840F3A" w:rsidRPr="001B3017" w:rsidRDefault="00840F3A" w:rsidP="00EB761A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</w:tbl>
    <w:p w14:paraId="2A626184" w14:textId="77777777" w:rsidR="00840F3A" w:rsidRPr="00840F3A" w:rsidRDefault="00840F3A">
      <w:pPr>
        <w:rPr>
          <w:rFonts w:eastAsia="Yu Mincho"/>
          <w:lang w:eastAsia="zh-CN"/>
        </w:rPr>
      </w:pPr>
    </w:p>
    <w:p w14:paraId="0F67FAEF" w14:textId="1A6DB202" w:rsidR="00553263" w:rsidRDefault="00553263" w:rsidP="009259CA">
      <w:pPr>
        <w:jc w:val="both"/>
        <w:rPr>
          <w:rFonts w:eastAsia="Yu Mincho"/>
          <w:lang w:eastAsia="zh-CN"/>
        </w:rPr>
      </w:pPr>
      <w:r>
        <w:rPr>
          <w:rFonts w:eastAsia="Yu Mincho" w:hint="eastAsia"/>
          <w:lang w:eastAsia="zh-CN"/>
        </w:rPr>
        <w:t>F</w:t>
      </w:r>
      <w:r>
        <w:rPr>
          <w:rFonts w:eastAsia="Yu Mincho"/>
          <w:lang w:eastAsia="zh-CN"/>
        </w:rPr>
        <w:t xml:space="preserve">inally, we can draw </w:t>
      </w:r>
      <w:r w:rsidR="00105719">
        <w:rPr>
          <w:rFonts w:eastAsia="Yu Mincho"/>
          <w:lang w:eastAsia="zh-CN"/>
        </w:rPr>
        <w:t xml:space="preserve">the </w:t>
      </w:r>
      <w:r w:rsidR="00E5048F">
        <w:rPr>
          <w:rFonts w:eastAsia="Yu Mincho"/>
          <w:lang w:eastAsia="zh-CN"/>
        </w:rPr>
        <w:t xml:space="preserve">Bode </w:t>
      </w:r>
      <w:r w:rsidR="004F2AFF">
        <w:rPr>
          <w:rFonts w:eastAsia="Yu Mincho"/>
          <w:lang w:eastAsia="zh-CN"/>
        </w:rPr>
        <w:t>Diagram</w:t>
      </w:r>
      <w:r w:rsidR="00E5048F">
        <w:rPr>
          <w:rFonts w:eastAsia="Yu Mincho"/>
          <w:lang w:eastAsia="zh-CN"/>
        </w:rPr>
        <w:t xml:space="preserve"> </w:t>
      </w:r>
      <w:r w:rsidR="007F5878">
        <w:rPr>
          <w:rFonts w:eastAsia="Yu Mincho"/>
          <w:lang w:eastAsia="zh-CN"/>
        </w:rPr>
        <w:t xml:space="preserve">using the </w:t>
      </w:r>
      <w:bookmarkStart w:id="193" w:name="OLE_LINK196"/>
      <w:bookmarkStart w:id="194" w:name="OLE_LINK197"/>
      <w:bookmarkStart w:id="195" w:name="OLE_LINK200"/>
      <w:r w:rsidR="00403238" w:rsidRPr="003F7E57">
        <w:rPr>
          <w:rFonts w:eastAsia="Yu Mincho"/>
          <w:lang w:eastAsia="zh-CN"/>
        </w:rPr>
        <w:t>asymptotic approximation</w:t>
      </w:r>
      <w:bookmarkEnd w:id="193"/>
      <w:bookmarkEnd w:id="194"/>
      <w:bookmarkEnd w:id="195"/>
      <w:r w:rsidR="00403238">
        <w:rPr>
          <w:rFonts w:eastAsia="Yu Mincho"/>
          <w:lang w:eastAsia="zh-CN"/>
        </w:rPr>
        <w:t xml:space="preserve"> and the </w:t>
      </w:r>
      <w:r w:rsidR="00133C02">
        <w:rPr>
          <w:rFonts w:eastAsia="Yu Mincho"/>
          <w:lang w:eastAsia="zh-CN"/>
        </w:rPr>
        <w:t xml:space="preserve">MATLAB </w:t>
      </w:r>
      <w:r w:rsidR="005F16D2">
        <w:rPr>
          <w:rFonts w:eastAsia="Yu Mincho"/>
          <w:lang w:eastAsia="zh-CN"/>
        </w:rPr>
        <w:t>calculation</w:t>
      </w:r>
      <w:r w:rsidR="00205618">
        <w:rPr>
          <w:rFonts w:eastAsia="Yu Mincho"/>
          <w:lang w:eastAsia="zh-CN"/>
        </w:rPr>
        <w:t xml:space="preserve"> as following Figure 6</w:t>
      </w:r>
      <w:r w:rsidR="0020218A">
        <w:rPr>
          <w:rFonts w:eastAsia="Yu Mincho"/>
          <w:lang w:eastAsia="zh-CN"/>
        </w:rPr>
        <w:t>, where the red line</w:t>
      </w:r>
      <w:r w:rsidR="004162B7">
        <w:rPr>
          <w:rFonts w:eastAsia="Yu Mincho"/>
          <w:lang w:eastAsia="zh-CN"/>
        </w:rPr>
        <w:t>s</w:t>
      </w:r>
      <w:r w:rsidR="0020218A">
        <w:rPr>
          <w:rFonts w:eastAsia="Yu Mincho"/>
          <w:lang w:eastAsia="zh-CN"/>
        </w:rPr>
        <w:t xml:space="preserve"> represent the </w:t>
      </w:r>
      <w:r w:rsidR="00B96B87" w:rsidRPr="003F7E57">
        <w:rPr>
          <w:rFonts w:eastAsia="Yu Mincho"/>
          <w:lang w:eastAsia="zh-CN"/>
        </w:rPr>
        <w:t>asymptotic approximation</w:t>
      </w:r>
      <w:r w:rsidR="00B96B87">
        <w:rPr>
          <w:rFonts w:eastAsia="Yu Mincho"/>
          <w:lang w:eastAsia="zh-CN"/>
        </w:rPr>
        <w:t xml:space="preserve">, while the </w:t>
      </w:r>
      <w:r w:rsidR="004162B7">
        <w:rPr>
          <w:rFonts w:eastAsia="Yu Mincho"/>
          <w:lang w:eastAsia="zh-CN"/>
        </w:rPr>
        <w:t>blue lines repre</w:t>
      </w:r>
      <w:r w:rsidR="00696F86">
        <w:rPr>
          <w:rFonts w:eastAsia="Yu Mincho"/>
          <w:lang w:eastAsia="zh-CN"/>
        </w:rPr>
        <w:t>sent</w:t>
      </w:r>
      <w:r w:rsidR="008D56C4">
        <w:rPr>
          <w:rFonts w:eastAsia="Yu Mincho"/>
          <w:lang w:eastAsia="zh-CN"/>
        </w:rPr>
        <w:t xml:space="preserve"> </w:t>
      </w:r>
      <w:r w:rsidR="00C96EDC">
        <w:rPr>
          <w:rFonts w:eastAsia="Yu Mincho"/>
          <w:lang w:eastAsia="zh-CN"/>
        </w:rPr>
        <w:t xml:space="preserve">the </w:t>
      </w:r>
      <w:r w:rsidR="00623EC5">
        <w:rPr>
          <w:rFonts w:eastAsia="Yu Mincho"/>
          <w:lang w:eastAsia="zh-CN"/>
        </w:rPr>
        <w:t xml:space="preserve">standard </w:t>
      </w:r>
      <w:r w:rsidR="00787D63">
        <w:rPr>
          <w:rFonts w:eastAsia="Yu Mincho"/>
          <w:lang w:eastAsia="zh-CN"/>
        </w:rPr>
        <w:t>Bode Plot</w:t>
      </w:r>
      <w:r w:rsidR="007466EB" w:rsidRPr="007466EB">
        <w:t xml:space="preserve"> </w:t>
      </w:r>
      <w:r w:rsidR="007466EB">
        <w:rPr>
          <w:rFonts w:eastAsia="Yu Mincho"/>
          <w:lang w:eastAsia="zh-CN"/>
        </w:rPr>
        <w:fldChar w:fldCharType="begin"/>
      </w:r>
      <w:r w:rsidR="007466EB">
        <w:rPr>
          <w:rFonts w:eastAsia="Yu Mincho"/>
          <w:lang w:eastAsia="zh-CN"/>
        </w:rPr>
        <w:instrText xml:space="preserve"> ADDIN EN.CITE &lt;EndNote&gt;&lt;Cite&gt;&lt;Author&gt;Andresen&lt;/Author&gt;&lt;Year&gt;2020&lt;/Year&gt;&lt;RecNum&gt;20&lt;/RecNum&gt;&lt;DisplayText&gt;&lt;style face="superscript"&gt;[1]&lt;/style&gt;&lt;/DisplayText&gt;&lt;record&gt;&lt;rec-number&gt;20&lt;/rec-number&gt;&lt;foreign-keys&gt;&lt;key app="EN" db-id="wr50tswdqadtroevszlv9z0jse2pwpte9vfr" timestamp="1668678643"&gt;20&lt;/key&gt;&lt;/foreign-keys&gt;&lt;ref-type name="Web Page"&gt;12&lt;/ref-type&gt;&lt;contributors&gt;&lt;authors&gt;&lt;author&gt;Trond Andresen&lt;/author&gt;&lt;/authors&gt;&lt;/contributors&gt;&lt;titles&gt;&lt;title&gt;Bode plot with asymptotes (func). Available online URL: https://www.mathworks.com/matlabcentral/fileexchange/10183-bode-plot-with-asymptotes&lt;/title&gt;&lt;/titles&gt;&lt;dates&gt;&lt;year&gt;2020&lt;/year&gt;&lt;/dates&gt;&lt;urls&gt;&lt;/urls&gt;&lt;/record&gt;&lt;/Cite&gt;&lt;/EndNote&gt;</w:instrText>
      </w:r>
      <w:r w:rsidR="007466EB">
        <w:rPr>
          <w:rFonts w:eastAsia="Yu Mincho"/>
          <w:lang w:eastAsia="zh-CN"/>
        </w:rPr>
        <w:fldChar w:fldCharType="separate"/>
      </w:r>
      <w:r w:rsidR="007466EB" w:rsidRPr="007466EB">
        <w:rPr>
          <w:rFonts w:eastAsia="Yu Mincho"/>
          <w:noProof/>
          <w:vertAlign w:val="superscript"/>
          <w:lang w:eastAsia="zh-CN"/>
        </w:rPr>
        <w:t>[1]</w:t>
      </w:r>
      <w:r w:rsidR="007466EB">
        <w:rPr>
          <w:rFonts w:eastAsia="Yu Mincho"/>
          <w:lang w:eastAsia="zh-CN"/>
        </w:rPr>
        <w:fldChar w:fldCharType="end"/>
      </w:r>
      <w:r w:rsidR="00787D63">
        <w:rPr>
          <w:rFonts w:eastAsia="Yu Mincho"/>
          <w:lang w:eastAsia="zh-CN"/>
        </w:rPr>
        <w:t>.</w:t>
      </w:r>
      <w:r w:rsidR="008C7600">
        <w:rPr>
          <w:rFonts w:eastAsia="Yu Mincho"/>
          <w:lang w:eastAsia="zh-CN"/>
        </w:rPr>
        <w:t xml:space="preserve"> </w:t>
      </w:r>
    </w:p>
    <w:p w14:paraId="6CDDDA1D" w14:textId="77777777" w:rsidR="0074350E" w:rsidRDefault="0074350E" w:rsidP="009259CA">
      <w:pPr>
        <w:jc w:val="both"/>
        <w:rPr>
          <w:rFonts w:eastAsia="Yu Mincho"/>
          <w:lang w:eastAsia="zh-CN"/>
        </w:rPr>
      </w:pPr>
    </w:p>
    <w:p w14:paraId="58ACAB96" w14:textId="77777777" w:rsidR="00B9287D" w:rsidRDefault="00B9287D" w:rsidP="00B9287D">
      <w:pPr>
        <w:keepNext/>
        <w:jc w:val="center"/>
        <w:rPr>
          <w:lang w:eastAsia="zh-CN"/>
        </w:rPr>
      </w:pPr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6637FE87" wp14:editId="5A6823AA">
            <wp:extent cx="4018601" cy="330296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8601" cy="3302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7FAAD1" w14:textId="2A4E6828" w:rsidR="00F154FE" w:rsidRPr="008E6DAC" w:rsidRDefault="00B9287D" w:rsidP="008E6DAC">
      <w:pPr>
        <w:pStyle w:val="a3"/>
        <w:spacing w:afterLines="50" w:after="156"/>
        <w:jc w:val="center"/>
        <w:rPr>
          <w:rFonts w:ascii="Georgia" w:hAnsi="Georgia"/>
          <w:sz w:val="21"/>
          <w:szCs w:val="21"/>
          <w:lang w:eastAsia="zh-CN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 w:rsidR="004951AD">
        <w:rPr>
          <w:rFonts w:ascii="Georgia" w:hAnsi="Georgia"/>
          <w:sz w:val="21"/>
          <w:szCs w:val="21"/>
        </w:rPr>
        <w:t>6</w:t>
      </w:r>
      <w:r w:rsidRPr="007D54EC">
        <w:rPr>
          <w:rFonts w:ascii="Georgia" w:hAnsi="Georgia"/>
          <w:sz w:val="21"/>
          <w:szCs w:val="21"/>
        </w:rPr>
        <w:t xml:space="preserve"> </w:t>
      </w:r>
      <w:r w:rsidR="00C74BBC">
        <w:rPr>
          <w:rFonts w:ascii="Georgia" w:hAnsi="Georgia"/>
          <w:sz w:val="21"/>
          <w:szCs w:val="21"/>
        </w:rPr>
        <w:t>T</w:t>
      </w:r>
      <w:r w:rsidR="00C74BBC" w:rsidRPr="00C74BBC">
        <w:rPr>
          <w:rFonts w:ascii="Georgia" w:hAnsi="Georgia"/>
          <w:sz w:val="21"/>
          <w:szCs w:val="21"/>
        </w:rPr>
        <w:t xml:space="preserve">he </w:t>
      </w:r>
      <w:r w:rsidR="00100434">
        <w:rPr>
          <w:rFonts w:ascii="Georgia" w:hAnsi="Georgia"/>
          <w:sz w:val="21"/>
          <w:szCs w:val="21"/>
        </w:rPr>
        <w:t>A</w:t>
      </w:r>
      <w:r w:rsidR="00C74BBC" w:rsidRPr="00C74BBC">
        <w:rPr>
          <w:rFonts w:ascii="Georgia" w:hAnsi="Georgia"/>
          <w:sz w:val="21"/>
          <w:szCs w:val="21"/>
        </w:rPr>
        <w:t xml:space="preserve">symptotic </w:t>
      </w:r>
      <w:r w:rsidR="00100434">
        <w:rPr>
          <w:rFonts w:ascii="Georgia" w:hAnsi="Georgia"/>
          <w:sz w:val="21"/>
          <w:szCs w:val="21"/>
        </w:rPr>
        <w:t>A</w:t>
      </w:r>
      <w:r w:rsidR="00C74BBC" w:rsidRPr="00C74BBC">
        <w:rPr>
          <w:rFonts w:ascii="Georgia" w:hAnsi="Georgia"/>
          <w:sz w:val="21"/>
          <w:szCs w:val="21"/>
        </w:rPr>
        <w:t>pproximation</w:t>
      </w:r>
      <w:r w:rsidR="00092F92">
        <w:rPr>
          <w:rFonts w:ascii="Georgia" w:hAnsi="Georgia"/>
          <w:sz w:val="21"/>
          <w:szCs w:val="21"/>
        </w:rPr>
        <w:t xml:space="preserve"> (Red)</w:t>
      </w:r>
      <w:r w:rsidR="00C74BBC">
        <w:rPr>
          <w:rFonts w:ascii="Georgia" w:hAnsi="Georgia"/>
          <w:sz w:val="21"/>
          <w:szCs w:val="21"/>
        </w:rPr>
        <w:t xml:space="preserve"> and the </w:t>
      </w:r>
      <w:r w:rsidR="00100434">
        <w:rPr>
          <w:rFonts w:ascii="Georgia" w:hAnsi="Georgia"/>
          <w:sz w:val="21"/>
          <w:szCs w:val="21"/>
          <w:lang w:eastAsia="zh-CN"/>
        </w:rPr>
        <w:t>S</w:t>
      </w:r>
      <w:r w:rsidR="005E79A9">
        <w:rPr>
          <w:rFonts w:ascii="Georgia" w:hAnsi="Georgia"/>
          <w:sz w:val="21"/>
          <w:szCs w:val="21"/>
          <w:lang w:eastAsia="zh-CN"/>
        </w:rPr>
        <w:t xml:space="preserve">tandard </w:t>
      </w:r>
      <w:r w:rsidR="004C5597">
        <w:rPr>
          <w:rFonts w:ascii="Georgia" w:hAnsi="Georgia"/>
          <w:sz w:val="21"/>
          <w:szCs w:val="21"/>
          <w:lang w:eastAsia="zh-CN"/>
        </w:rPr>
        <w:t>Bode Plot</w:t>
      </w:r>
      <w:r w:rsidR="000B0E15">
        <w:rPr>
          <w:rFonts w:ascii="Georgia" w:hAnsi="Georgia"/>
          <w:sz w:val="21"/>
          <w:szCs w:val="21"/>
          <w:lang w:eastAsia="zh-CN"/>
        </w:rPr>
        <w:t xml:space="preserve"> (Blue)</w:t>
      </w:r>
    </w:p>
    <w:p w14:paraId="5D4C728A" w14:textId="22EC71A2" w:rsidR="002E3F90" w:rsidRPr="00392CFC" w:rsidRDefault="002E3F90" w:rsidP="002E3F90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bookmarkStart w:id="196" w:name="OLE_LINK519"/>
      <w:bookmarkStart w:id="197" w:name="OLE_LINK520"/>
      <w:r w:rsidRPr="00392CFC">
        <w:rPr>
          <w:rFonts w:ascii="Georgia" w:hAnsi="Georgia" w:hint="eastAsia"/>
          <w:sz w:val="21"/>
          <w:szCs w:val="21"/>
        </w:rPr>
        <w:lastRenderedPageBreak/>
        <w:t>T</w:t>
      </w:r>
      <w:r w:rsidRPr="00392CFC">
        <w:rPr>
          <w:rFonts w:ascii="Georgia" w:hAnsi="Georgia"/>
          <w:sz w:val="21"/>
          <w:szCs w:val="21"/>
        </w:rPr>
        <w:t xml:space="preserve">able </w:t>
      </w:r>
      <w:r w:rsidR="00FE34CF">
        <w:rPr>
          <w:rFonts w:ascii="Georgia" w:hAnsi="Georgia"/>
          <w:sz w:val="21"/>
          <w:szCs w:val="21"/>
        </w:rPr>
        <w:t>3</w:t>
      </w:r>
      <w:r w:rsidRPr="00392CFC">
        <w:rPr>
          <w:rFonts w:ascii="Georgia" w:hAnsi="Georgia"/>
          <w:sz w:val="21"/>
          <w:szCs w:val="21"/>
        </w:rPr>
        <w:t xml:space="preserve"> MATLAB Program </w:t>
      </w:r>
      <w:r w:rsidR="00D422E2">
        <w:rPr>
          <w:rFonts w:ascii="Georgia" w:hAnsi="Georgia"/>
          <w:sz w:val="21"/>
          <w:szCs w:val="21"/>
        </w:rPr>
        <w:t>2</w:t>
      </w: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8296"/>
      </w:tblGrid>
      <w:tr w:rsidR="002E3F90" w:rsidRPr="0005464B" w14:paraId="30D5E0E7" w14:textId="77777777" w:rsidTr="00EB761A">
        <w:tc>
          <w:tcPr>
            <w:tcW w:w="8834" w:type="dxa"/>
            <w:shd w:val="clear" w:color="auto" w:fill="BFBFBF" w:themeFill="background1" w:themeFillShade="BF"/>
          </w:tcPr>
          <w:p w14:paraId="58D2FA36" w14:textId="3F17AECA" w:rsidR="002E3F90" w:rsidRPr="00955719" w:rsidRDefault="002E3F90" w:rsidP="00EB761A">
            <w:pPr>
              <w:pStyle w:val="ad"/>
              <w:jc w:val="lef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Table </w:t>
            </w:r>
            <w:r w:rsidR="00FE34CF">
              <w:rPr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 xml:space="preserve">: </w:t>
            </w:r>
            <w:r w:rsidRPr="00955719">
              <w:rPr>
                <w:sz w:val="24"/>
                <w:szCs w:val="24"/>
              </w:rPr>
              <w:t xml:space="preserve">MATLAB </w:t>
            </w:r>
            <w:r w:rsidRPr="00955719">
              <w:rPr>
                <w:rFonts w:hint="eastAsia"/>
                <w:sz w:val="24"/>
                <w:szCs w:val="24"/>
              </w:rPr>
              <w:t>P</w:t>
            </w:r>
            <w:r w:rsidRPr="00955719">
              <w:rPr>
                <w:sz w:val="24"/>
                <w:szCs w:val="24"/>
              </w:rPr>
              <w:t xml:space="preserve">rogram </w:t>
            </w:r>
            <w:r w:rsidR="00D422E2">
              <w:rPr>
                <w:sz w:val="24"/>
                <w:szCs w:val="24"/>
              </w:rPr>
              <w:t>2</w:t>
            </w:r>
          </w:p>
        </w:tc>
      </w:tr>
      <w:tr w:rsidR="002E3F90" w:rsidRPr="00A13C77" w14:paraId="665BF3C4" w14:textId="77777777" w:rsidTr="00EB761A">
        <w:tc>
          <w:tcPr>
            <w:tcW w:w="8834" w:type="dxa"/>
            <w:shd w:val="clear" w:color="auto" w:fill="BFBFBF" w:themeFill="background1" w:themeFillShade="BF"/>
          </w:tcPr>
          <w:p w14:paraId="1821DE5A" w14:textId="6E09D543" w:rsidR="002E3F90" w:rsidRPr="00005E60" w:rsidRDefault="002E3F90" w:rsidP="00EB761A">
            <w:pPr>
              <w:rPr>
                <w:i/>
                <w:iCs/>
                <w:szCs w:val="24"/>
              </w:rPr>
            </w:pPr>
            <w:r w:rsidRPr="00005E60">
              <w:rPr>
                <w:rFonts w:hint="eastAsia"/>
                <w:i/>
                <w:iCs/>
                <w:szCs w:val="24"/>
              </w:rPr>
              <w:t>T</w:t>
            </w:r>
            <w:r w:rsidRPr="00005E60">
              <w:rPr>
                <w:i/>
                <w:iCs/>
                <w:szCs w:val="24"/>
              </w:rPr>
              <w:t xml:space="preserve">his program is used to draw the </w:t>
            </w:r>
            <w:r w:rsidR="00AD0DB6">
              <w:rPr>
                <w:i/>
                <w:iCs/>
                <w:szCs w:val="24"/>
              </w:rPr>
              <w:t>Bode</w:t>
            </w:r>
            <w:r w:rsidRPr="00005E60">
              <w:rPr>
                <w:i/>
                <w:iCs/>
                <w:szCs w:val="24"/>
              </w:rPr>
              <w:t xml:space="preserve"> Plot</w:t>
            </w:r>
          </w:p>
        </w:tc>
      </w:tr>
      <w:tr w:rsidR="002E3F90" w:rsidRPr="000F5B72" w14:paraId="06AF2F8F" w14:textId="77777777" w:rsidTr="00EB761A">
        <w:tc>
          <w:tcPr>
            <w:tcW w:w="8834" w:type="dxa"/>
          </w:tcPr>
          <w:p w14:paraId="45EFD2C5" w14:textId="77777777" w:rsidR="006B48AC" w:rsidRPr="00D8086C" w:rsidRDefault="006B48AC" w:rsidP="006B48AC">
            <w:pPr>
              <w:rPr>
                <w:rFonts w:ascii="Courier New" w:hAnsi="Courier New" w:cs="Courier New"/>
                <w:sz w:val="21"/>
                <w:szCs w:val="16"/>
                <w:lang w:eastAsia="zh-CN"/>
              </w:rPr>
            </w:pPr>
            <w:r w:rsidRPr="00D8086C">
              <w:rPr>
                <w:rFonts w:ascii="Courier New" w:hAnsi="Courier New" w:cs="Courier New"/>
                <w:color w:val="028009"/>
                <w:sz w:val="21"/>
                <w:szCs w:val="16"/>
              </w:rPr>
              <w:t>%% Q3 Bode Plot</w:t>
            </w:r>
          </w:p>
          <w:p w14:paraId="1C759C72" w14:textId="77777777" w:rsidR="006B48AC" w:rsidRPr="00D8086C" w:rsidRDefault="006B48AC" w:rsidP="006B48AC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D8086C">
              <w:rPr>
                <w:rFonts w:ascii="Courier New" w:hAnsi="Courier New" w:cs="Courier New"/>
                <w:sz w:val="21"/>
                <w:szCs w:val="16"/>
              </w:rPr>
              <w:t>num3 = [6];</w:t>
            </w:r>
          </w:p>
          <w:p w14:paraId="66FF82D3" w14:textId="01F08244" w:rsidR="006B48AC" w:rsidRPr="00D8086C" w:rsidRDefault="006B48AC" w:rsidP="006B48AC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D8086C">
              <w:rPr>
                <w:rFonts w:ascii="Courier New" w:hAnsi="Courier New" w:cs="Courier New"/>
                <w:sz w:val="21"/>
                <w:szCs w:val="16"/>
              </w:rPr>
              <w:t>den3 = [1,4,3,</w:t>
            </w:r>
            <w:r w:rsidR="001020C2">
              <w:rPr>
                <w:rFonts w:ascii="Courier New" w:hAnsi="Courier New" w:cs="Courier New"/>
                <w:sz w:val="21"/>
                <w:szCs w:val="16"/>
              </w:rPr>
              <w:t>0</w:t>
            </w:r>
            <w:r w:rsidRPr="00D8086C">
              <w:rPr>
                <w:rFonts w:ascii="Courier New" w:hAnsi="Courier New" w:cs="Courier New"/>
                <w:sz w:val="21"/>
                <w:szCs w:val="16"/>
              </w:rPr>
              <w:t>];</w:t>
            </w:r>
          </w:p>
          <w:p w14:paraId="16F8978E" w14:textId="39C015DB" w:rsidR="006B48AC" w:rsidRPr="00D8086C" w:rsidRDefault="006B48AC" w:rsidP="006B48AC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D8086C">
              <w:rPr>
                <w:rFonts w:ascii="Courier New" w:hAnsi="Courier New" w:cs="Courier New"/>
                <w:sz w:val="21"/>
                <w:szCs w:val="16"/>
              </w:rPr>
              <w:t xml:space="preserve">sys3 = </w:t>
            </w:r>
            <w:proofErr w:type="spellStart"/>
            <w:r w:rsidRPr="00D8086C">
              <w:rPr>
                <w:rFonts w:ascii="Courier New" w:hAnsi="Courier New" w:cs="Courier New"/>
                <w:sz w:val="21"/>
                <w:szCs w:val="16"/>
              </w:rPr>
              <w:t>tf</w:t>
            </w:r>
            <w:proofErr w:type="spellEnd"/>
            <w:r w:rsidRPr="00D8086C">
              <w:rPr>
                <w:rFonts w:ascii="Courier New" w:hAnsi="Courier New" w:cs="Courier New"/>
                <w:sz w:val="21"/>
                <w:szCs w:val="16"/>
              </w:rPr>
              <w:t>(num3,den3);</w:t>
            </w:r>
          </w:p>
          <w:p w14:paraId="4E6AC7BB" w14:textId="7242DC6E" w:rsidR="00397B14" w:rsidRDefault="006B48AC" w:rsidP="006B48AC">
            <w:pPr>
              <w:rPr>
                <w:rFonts w:ascii="Courier New" w:hAnsi="Courier New" w:cs="Courier New"/>
                <w:sz w:val="21"/>
                <w:szCs w:val="16"/>
              </w:rPr>
            </w:pPr>
            <w:proofErr w:type="spellStart"/>
            <w:r w:rsidRPr="00D8086C">
              <w:rPr>
                <w:rFonts w:ascii="Courier New" w:hAnsi="Courier New" w:cs="Courier New"/>
                <w:sz w:val="21"/>
                <w:szCs w:val="16"/>
              </w:rPr>
              <w:t>asymp</w:t>
            </w:r>
            <w:proofErr w:type="spellEnd"/>
            <w:r w:rsidRPr="00D8086C">
              <w:rPr>
                <w:rFonts w:ascii="Courier New" w:hAnsi="Courier New" w:cs="Courier New"/>
                <w:sz w:val="21"/>
                <w:szCs w:val="16"/>
              </w:rPr>
              <w:t>(sys3);</w:t>
            </w:r>
          </w:p>
          <w:p w14:paraId="055AC7C9" w14:textId="41FFE0EC" w:rsidR="006B48AC" w:rsidRPr="00C23F62" w:rsidRDefault="00C852A9" w:rsidP="00ED1421">
            <w:pPr>
              <w:jc w:val="both"/>
              <w:rPr>
                <w:rFonts w:ascii="宋体" w:eastAsia="宋体" w:hAnsi="宋体" w:cs="宋体"/>
                <w:color w:val="028009"/>
                <w:sz w:val="21"/>
                <w:szCs w:val="16"/>
                <w:lang w:eastAsia="zh-CN"/>
              </w:rPr>
            </w:pPr>
            <w:bookmarkStart w:id="198" w:name="OLE_LINK96"/>
            <w:bookmarkStart w:id="199" w:name="OLE_LINK97"/>
            <w:r>
              <w:rPr>
                <w:rFonts w:ascii="Courier New" w:hAnsi="Courier New" w:cs="Courier New"/>
                <w:color w:val="028009"/>
                <w:sz w:val="21"/>
                <w:szCs w:val="16"/>
              </w:rPr>
              <w:t xml:space="preserve">% </w:t>
            </w:r>
            <w:r w:rsidR="00933007">
              <w:rPr>
                <w:rFonts w:ascii="Courier New" w:hAnsi="Courier New" w:cs="Courier New"/>
                <w:color w:val="028009"/>
                <w:sz w:val="21"/>
                <w:szCs w:val="16"/>
              </w:rPr>
              <w:t xml:space="preserve">the </w:t>
            </w:r>
            <w:proofErr w:type="spellStart"/>
            <w:r w:rsidR="00933007">
              <w:rPr>
                <w:rFonts w:ascii="Courier New" w:hAnsi="Courier New" w:cs="Courier New"/>
                <w:color w:val="028009"/>
                <w:sz w:val="21"/>
                <w:szCs w:val="16"/>
              </w:rPr>
              <w:t>asymp</w:t>
            </w:r>
            <w:proofErr w:type="spellEnd"/>
            <w:r w:rsidR="00960F01">
              <w:rPr>
                <w:rFonts w:ascii="Courier New" w:hAnsi="Courier New" w:cs="Courier New"/>
                <w:color w:val="028009"/>
                <w:sz w:val="21"/>
                <w:szCs w:val="16"/>
              </w:rPr>
              <w:t>()</w:t>
            </w:r>
            <w:r w:rsidR="00933007">
              <w:rPr>
                <w:rFonts w:ascii="Courier New" w:hAnsi="Courier New" w:cs="Courier New"/>
                <w:color w:val="028009"/>
                <w:sz w:val="21"/>
                <w:szCs w:val="16"/>
              </w:rPr>
              <w:t xml:space="preserve"> function</w:t>
            </w:r>
            <w:r w:rsidR="00E819B2">
              <w:rPr>
                <w:rFonts w:ascii="Courier New" w:hAnsi="Courier New" w:cs="Courier New"/>
                <w:color w:val="028009"/>
                <w:sz w:val="21"/>
                <w:szCs w:val="16"/>
              </w:rPr>
              <w:t xml:space="preserve"> is used to </w:t>
            </w:r>
            <w:r w:rsidR="00552C43">
              <w:rPr>
                <w:rFonts w:ascii="Courier New" w:hAnsi="Courier New" w:cs="Courier New"/>
                <w:color w:val="028009"/>
                <w:sz w:val="21"/>
                <w:szCs w:val="16"/>
              </w:rPr>
              <w:t>dra</w:t>
            </w:r>
            <w:r w:rsidR="00397B14">
              <w:rPr>
                <w:rFonts w:ascii="Courier New" w:hAnsi="Courier New" w:cs="Courier New"/>
                <w:color w:val="028009"/>
                <w:sz w:val="21"/>
                <w:szCs w:val="16"/>
              </w:rPr>
              <w:t>w</w:t>
            </w:r>
            <w:r w:rsidR="00ED1421">
              <w:rPr>
                <w:rFonts w:ascii="Courier New" w:hAnsi="Courier New" w:cs="Courier New" w:hint="eastAsia"/>
                <w:color w:val="028009"/>
                <w:sz w:val="21"/>
                <w:szCs w:val="16"/>
              </w:rPr>
              <w:t xml:space="preserve"> </w:t>
            </w:r>
            <w:r w:rsidR="00ED1421">
              <w:rPr>
                <w:rFonts w:ascii="Courier New" w:hAnsi="Courier New" w:cs="Courier New"/>
                <w:color w:val="028009"/>
                <w:sz w:val="21"/>
                <w:szCs w:val="16"/>
              </w:rPr>
              <w:t>the</w:t>
            </w:r>
            <w:r w:rsidR="00B54A1E">
              <w:rPr>
                <w:rFonts w:ascii="Courier New" w:hAnsi="Courier New" w:cs="Courier New"/>
                <w:color w:val="028009"/>
                <w:sz w:val="21"/>
                <w:szCs w:val="16"/>
              </w:rPr>
              <w:t xml:space="preserve"> red line of</w:t>
            </w:r>
            <w:r w:rsidR="00ED1421">
              <w:rPr>
                <w:rFonts w:ascii="Courier New" w:hAnsi="Courier New" w:cs="Courier New"/>
                <w:color w:val="028009"/>
                <w:sz w:val="21"/>
                <w:szCs w:val="16"/>
              </w:rPr>
              <w:t xml:space="preserve"> </w:t>
            </w:r>
            <w:r w:rsidR="00ED1421" w:rsidRPr="00ED1421">
              <w:rPr>
                <w:rFonts w:ascii="Courier New" w:hAnsi="Courier New" w:cs="Courier New"/>
                <w:color w:val="028009"/>
                <w:sz w:val="21"/>
                <w:szCs w:val="16"/>
              </w:rPr>
              <w:t>asymptotic approximatio</w:t>
            </w:r>
            <w:r w:rsidR="00C23F62">
              <w:rPr>
                <w:rFonts w:ascii="Courier New" w:hAnsi="Courier New" w:cs="Courier New"/>
                <w:color w:val="028009"/>
                <w:sz w:val="21"/>
                <w:szCs w:val="16"/>
              </w:rPr>
              <w:t xml:space="preserve">n, </w:t>
            </w:r>
            <w:r w:rsidR="00A5647C">
              <w:rPr>
                <w:rFonts w:ascii="Courier New" w:hAnsi="Courier New" w:cs="Courier New"/>
                <w:color w:val="028009"/>
                <w:sz w:val="21"/>
                <w:szCs w:val="16"/>
              </w:rPr>
              <w:t>which can be accessed in Ref</w:t>
            </w:r>
            <w:r w:rsidR="007466EB">
              <w:t xml:space="preserve"> </w:t>
            </w:r>
            <w:r w:rsidR="007466EB">
              <w:rPr>
                <w:rFonts w:ascii="Courier New" w:hAnsi="Courier New" w:cs="Courier New"/>
                <w:color w:val="028009"/>
                <w:sz w:val="21"/>
                <w:szCs w:val="16"/>
              </w:rPr>
              <w:fldChar w:fldCharType="begin"/>
            </w:r>
            <w:r w:rsidR="007466EB">
              <w:rPr>
                <w:rFonts w:ascii="Courier New" w:hAnsi="Courier New" w:cs="Courier New"/>
                <w:color w:val="028009"/>
                <w:sz w:val="21"/>
                <w:szCs w:val="16"/>
              </w:rPr>
              <w:instrText xml:space="preserve"> ADDIN EN.CITE &lt;EndNote&gt;&lt;Cite&gt;&lt;Author&gt;Andresen&lt;/Author&gt;&lt;Year&gt;2020&lt;/Year&gt;&lt;RecNum&gt;20&lt;/RecNum&gt;&lt;DisplayText&gt;&lt;style face="superscript"&gt;[1]&lt;/style&gt;&lt;/DisplayText&gt;&lt;record&gt;&lt;rec-number&gt;20&lt;/rec-number&gt;&lt;foreign-keys&gt;&lt;key app="EN" db-id="wr50tswdqadtroevszlv9z0jse2pwpte9vfr" timestamp="1668678643"&gt;20&lt;/key&gt;&lt;/foreign-keys&gt;&lt;ref-type name="Web Page"&gt;12&lt;/ref-type&gt;&lt;contributors&gt;&lt;authors&gt;&lt;author&gt;Trond Andresen&lt;/author&gt;&lt;/authors&gt;&lt;/contributors&gt;&lt;titles&gt;&lt;title&gt;Bode plot with asymptotes (func). Available online URL: https://www.mathworks.com/matlabcentral/fileexchange/10183-bode-plot-with-asymptotes&lt;/title&gt;&lt;/titles&gt;&lt;dates&gt;&lt;year&gt;2020&lt;/year&gt;&lt;/dates&gt;&lt;urls&gt;&lt;/urls&gt;&lt;/record&gt;&lt;/Cite&gt;&lt;/EndNote&gt;</w:instrText>
            </w:r>
            <w:r w:rsidR="007466EB">
              <w:rPr>
                <w:rFonts w:ascii="Courier New" w:hAnsi="Courier New" w:cs="Courier New"/>
                <w:color w:val="028009"/>
                <w:sz w:val="21"/>
                <w:szCs w:val="16"/>
              </w:rPr>
              <w:fldChar w:fldCharType="separate"/>
            </w:r>
            <w:r w:rsidR="007466EB" w:rsidRPr="007466EB">
              <w:rPr>
                <w:rFonts w:ascii="Courier New" w:hAnsi="Courier New" w:cs="Courier New"/>
                <w:noProof/>
                <w:color w:val="028009"/>
                <w:sz w:val="21"/>
                <w:szCs w:val="16"/>
                <w:vertAlign w:val="superscript"/>
              </w:rPr>
              <w:t>[1]</w:t>
            </w:r>
            <w:r w:rsidR="007466EB">
              <w:rPr>
                <w:rFonts w:ascii="Courier New" w:hAnsi="Courier New" w:cs="Courier New"/>
                <w:color w:val="028009"/>
                <w:sz w:val="21"/>
                <w:szCs w:val="16"/>
              </w:rPr>
              <w:fldChar w:fldCharType="end"/>
            </w:r>
            <w:r w:rsidR="00A5647C">
              <w:rPr>
                <w:rFonts w:ascii="Courier New" w:hAnsi="Courier New" w:cs="Courier New"/>
                <w:color w:val="028009"/>
                <w:sz w:val="21"/>
                <w:szCs w:val="16"/>
              </w:rPr>
              <w:t>.</w:t>
            </w:r>
            <w:bookmarkEnd w:id="198"/>
            <w:bookmarkEnd w:id="199"/>
          </w:p>
        </w:tc>
      </w:tr>
      <w:bookmarkEnd w:id="196"/>
      <w:bookmarkEnd w:id="197"/>
    </w:tbl>
    <w:p w14:paraId="29DC0F41" w14:textId="3CD1644C" w:rsidR="00572333" w:rsidRPr="00CC10E6" w:rsidRDefault="00572333">
      <w:pPr>
        <w:rPr>
          <w:lang w:eastAsia="zh-CN"/>
        </w:rPr>
      </w:pPr>
    </w:p>
    <w:p w14:paraId="68FC94B5" w14:textId="4B5D3E8D" w:rsidR="007D7932" w:rsidRPr="006A7E6A" w:rsidRDefault="007D7932" w:rsidP="007D7932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Procedure 4 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</w:t>
      </w:r>
      <w:bookmarkStart w:id="200" w:name="OLE_LINK88"/>
      <w:bookmarkStart w:id="201" w:name="OLE_LINK89"/>
      <w:r w:rsidR="00B63D36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G</w:t>
      </w:r>
      <w:r w:rsidR="00B63D36" w:rsidRPr="00F12C23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ain </w:t>
      </w:r>
      <w:r w:rsidR="00B63D36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M</w:t>
      </w:r>
      <w:r w:rsidR="00B63D36" w:rsidRPr="00F12C23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argin </w:t>
      </w:r>
      <w:r w:rsidR="00B63D36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C</w:t>
      </w:r>
      <w:r w:rsidR="00B63D36" w:rsidRPr="00F12C23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alculation</w:t>
      </w:r>
      <w:bookmarkEnd w:id="200"/>
      <w:bookmarkEnd w:id="201"/>
    </w:p>
    <w:p w14:paraId="513EE555" w14:textId="0C683852" w:rsidR="00572333" w:rsidRDefault="00572333">
      <w:pPr>
        <w:rPr>
          <w:lang w:eastAsia="zh-CN"/>
        </w:rPr>
      </w:pPr>
    </w:p>
    <w:p w14:paraId="0C1732E1" w14:textId="41A3A7D9" w:rsidR="00B12C8D" w:rsidRDefault="00CE10DF">
      <w:pPr>
        <w:rPr>
          <w:rFonts w:eastAsia="Yu Mincho"/>
          <w:lang w:eastAsia="zh-CN"/>
        </w:rPr>
      </w:pPr>
      <w:bookmarkStart w:id="202" w:name="OLE_LINK476"/>
      <w:bookmarkStart w:id="203" w:name="OLE_LINK477"/>
      <w:r>
        <w:rPr>
          <w:rFonts w:hint="eastAsia"/>
          <w:lang w:eastAsia="zh-CN"/>
        </w:rPr>
        <w:t>W</w:t>
      </w:r>
      <w:r>
        <w:rPr>
          <w:lang w:eastAsia="zh-CN"/>
        </w:rPr>
        <w:t xml:space="preserve">e </w:t>
      </w:r>
      <w:r w:rsidR="00485B5A">
        <w:rPr>
          <w:lang w:eastAsia="zh-CN"/>
        </w:rPr>
        <w:t xml:space="preserve">know the </w:t>
      </w:r>
      <w:r w:rsidR="00900C67">
        <w:rPr>
          <w:rFonts w:eastAsia="Yu Mincho"/>
          <w:lang w:eastAsia="zh-CN"/>
        </w:rPr>
        <w:t>open</w:t>
      </w:r>
      <w:r w:rsidR="00485B5A">
        <w:rPr>
          <w:rFonts w:eastAsia="Yu Mincho"/>
          <w:lang w:eastAsia="zh-CN"/>
        </w:rPr>
        <w:t>-loop transfer function of the system</w:t>
      </w:r>
      <w:r w:rsidR="003205E5">
        <w:rPr>
          <w:rFonts w:eastAsia="Yu Mincho"/>
          <w:lang w:eastAsia="zh-CN"/>
        </w:rPr>
        <w:t xml:space="preserve"> is</w:t>
      </w:r>
    </w:p>
    <w:p w14:paraId="081027BB" w14:textId="77777777" w:rsidR="006B0746" w:rsidRDefault="006B0746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8B2049" w14:paraId="446B0643" w14:textId="77777777" w:rsidTr="008B2049">
        <w:trPr>
          <w:jc w:val="center"/>
        </w:trPr>
        <w:tc>
          <w:tcPr>
            <w:tcW w:w="7690" w:type="dxa"/>
            <w:vAlign w:val="center"/>
          </w:tcPr>
          <w:p w14:paraId="6ABF4555" w14:textId="6AA475B5" w:rsidR="008B2049" w:rsidRPr="0051597F" w:rsidRDefault="008B2049" w:rsidP="008B2049">
            <w:bookmarkStart w:id="204" w:name="OLE_LINK538"/>
            <w:bookmarkStart w:id="205" w:name="OLE_LINK539"/>
            <w:bookmarkStart w:id="206" w:name="OLE_LINK92"/>
            <w:bookmarkStart w:id="207" w:name="OLE_LINK93"/>
            <w:bookmarkStart w:id="208" w:name="OLE_LINK203"/>
            <w:bookmarkStart w:id="209" w:name="OLE_LINK279"/>
            <w:bookmarkStart w:id="210" w:name="OLE_LINK527"/>
            <m:oMathPara>
              <m:oMath>
                <m:r>
                  <w:rPr>
                    <w:rFonts w:ascii="Cambria Math" w:hAnsi="Cambria Math"/>
                  </w:rPr>
                  <m:t>G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</w:rPr>
                  <m:t>H(s)</m:t>
                </m:r>
                <w:bookmarkEnd w:id="204"/>
                <w:bookmarkEnd w:id="205"/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k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s)∙(s+1)∙(s+3)</m:t>
                    </m:r>
                  </m:den>
                </m:f>
              </m:oMath>
            </m:oMathPara>
          </w:p>
        </w:tc>
        <w:tc>
          <w:tcPr>
            <w:tcW w:w="616" w:type="dxa"/>
            <w:vAlign w:val="center"/>
          </w:tcPr>
          <w:p w14:paraId="46D3BF9F" w14:textId="7CF72561" w:rsidR="008B2049" w:rsidRPr="0051597F" w:rsidRDefault="008B2049" w:rsidP="008B2049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202"/>
      <w:bookmarkEnd w:id="203"/>
      <w:bookmarkEnd w:id="206"/>
      <w:bookmarkEnd w:id="207"/>
      <w:bookmarkEnd w:id="208"/>
      <w:bookmarkEnd w:id="209"/>
      <w:bookmarkEnd w:id="210"/>
    </w:tbl>
    <w:p w14:paraId="380D4830" w14:textId="77777777" w:rsidR="004F27C8" w:rsidRDefault="004F27C8">
      <w:pPr>
        <w:rPr>
          <w:lang w:eastAsia="zh-CN"/>
        </w:rPr>
      </w:pPr>
    </w:p>
    <w:p w14:paraId="1487F905" w14:textId="28115D1E" w:rsidR="00452AD0" w:rsidRDefault="00452AD0">
      <w:r>
        <w:rPr>
          <w:rFonts w:hint="eastAsia"/>
          <w:lang w:eastAsia="zh-CN"/>
        </w:rPr>
        <w:t>T</w:t>
      </w:r>
      <w:r>
        <w:rPr>
          <w:lang w:eastAsia="zh-CN"/>
        </w:rPr>
        <w:t>hen, the</w:t>
      </w:r>
      <w:r w:rsidR="002A4B22">
        <w:rPr>
          <w:lang w:eastAsia="zh-CN"/>
        </w:rPr>
        <w:t xml:space="preserve"> </w:t>
      </w:r>
      <w:bookmarkStart w:id="211" w:name="OLE_LINK540"/>
      <w:bookmarkStart w:id="212" w:name="OLE_LINK541"/>
      <w:bookmarkStart w:id="213" w:name="OLE_LINK204"/>
      <w:bookmarkStart w:id="214" w:name="OLE_LINK205"/>
      <m:oMath>
        <m:r>
          <w:rPr>
            <w:rFonts w:ascii="Cambria Math" w:hAnsi="Cambria Math"/>
          </w:rPr>
          <m:t>GH</m:t>
        </m:r>
        <w:bookmarkEnd w:id="211"/>
        <w:bookmarkEnd w:id="212"/>
        <m:r>
          <w:rPr>
            <w:rFonts w:ascii="Cambria Math" w:hAnsi="Cambria Math"/>
          </w:rPr>
          <m:t>(</m:t>
        </m:r>
        <w:bookmarkStart w:id="215" w:name="OLE_LINK208"/>
        <w:bookmarkStart w:id="216" w:name="OLE_LINK209"/>
        <m:r>
          <w:rPr>
            <w:rFonts w:ascii="Cambria Math" w:hAnsi="Cambria Math"/>
          </w:rPr>
          <m:t>j</m:t>
        </m:r>
        <w:bookmarkStart w:id="217" w:name="OLE_LINK206"/>
        <w:bookmarkStart w:id="218" w:name="OLE_LINK207"/>
        <w:bookmarkEnd w:id="215"/>
        <w:bookmarkEnd w:id="216"/>
        <m:r>
          <w:rPr>
            <w:rFonts w:ascii="Cambria Math" w:hAnsi="Cambria Math"/>
          </w:rPr>
          <m:t>ω</m:t>
        </m:r>
        <w:bookmarkEnd w:id="217"/>
        <w:bookmarkEnd w:id="218"/>
        <m:r>
          <w:rPr>
            <w:rFonts w:ascii="Cambria Math" w:hAnsi="Cambria Math"/>
          </w:rPr>
          <m:t>)</m:t>
        </m:r>
      </m:oMath>
      <w:bookmarkEnd w:id="213"/>
      <w:bookmarkEnd w:id="214"/>
      <w:r w:rsidR="00167773">
        <w:rPr>
          <w:rFonts w:hint="eastAsia"/>
        </w:rPr>
        <w:t xml:space="preserve"> </w:t>
      </w:r>
      <w:r w:rsidR="00167773">
        <w:t>would be:</w:t>
      </w:r>
    </w:p>
    <w:p w14:paraId="71E1D7E5" w14:textId="00245326" w:rsidR="00167773" w:rsidRPr="004E1F8A" w:rsidRDefault="00167773"/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F97214" w14:paraId="5BC2BF13" w14:textId="77777777" w:rsidTr="00EB761A">
        <w:trPr>
          <w:jc w:val="center"/>
        </w:trPr>
        <w:tc>
          <w:tcPr>
            <w:tcW w:w="8027" w:type="dxa"/>
            <w:vAlign w:val="center"/>
          </w:tcPr>
          <w:p w14:paraId="5017B252" w14:textId="795E0C78" w:rsidR="00F97214" w:rsidRPr="0051597F" w:rsidRDefault="004E1F8A" w:rsidP="00EB761A">
            <w:bookmarkStart w:id="219" w:name="OLE_LINK251"/>
            <w:bookmarkStart w:id="220" w:name="OLE_LINK256"/>
            <w:bookmarkStart w:id="221" w:name="OLE_LINK525"/>
            <w:bookmarkStart w:id="222" w:name="OLE_LINK526"/>
            <m:oMathPara>
              <m:oMath>
                <m:r>
                  <w:rPr>
                    <w:rFonts w:ascii="Cambria Math" w:hAnsi="Cambria Math"/>
                  </w:rPr>
                  <m:t>G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w:bookmarkStart w:id="223" w:name="OLE_LINK528"/>
                    <w:bookmarkStart w:id="224" w:name="OLE_LINK529"/>
                    <m:r>
                      <w:rPr>
                        <w:rFonts w:ascii="Cambria Math" w:hAnsi="Cambria Math"/>
                      </w:rPr>
                      <m:t>jω</m:t>
                    </m:r>
                    <w:bookmarkEnd w:id="223"/>
                    <w:bookmarkEnd w:id="224"/>
                  </m:e>
                </m:d>
                <w:bookmarkEnd w:id="219"/>
                <w:bookmarkEnd w:id="220"/>
                <w:bookmarkEnd w:id="221"/>
                <w:bookmarkEnd w:id="222"/>
                <m:r>
                  <w:rPr>
                    <w:rFonts w:ascii="Cambria Math" w:hAnsi="Cambria Math"/>
                  </w:rPr>
                  <m:t>=</m:t>
                </m:r>
                <w:bookmarkStart w:id="225" w:name="OLE_LINK214"/>
                <w:bookmarkStart w:id="226" w:name="OLE_LINK215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-6k</m:t>
                    </m:r>
                  </m:num>
                  <m:den>
                    <w:bookmarkStart w:id="227" w:name="OLE_LINK218"/>
                    <w:bookmarkStart w:id="228" w:name="OLE_LINK219"/>
                    <w:bookmarkStart w:id="229" w:name="OLE_LINK210"/>
                    <w:bookmarkStart w:id="230" w:name="OLE_LINK211"/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  <w:bookmarkStart w:id="231" w:name="OLE_LINK212"/>
                    <w:bookmarkStart w:id="232" w:name="OLE_LINK213"/>
                    <w:bookmarkEnd w:id="227"/>
                    <w:bookmarkEnd w:id="228"/>
                    <m:r>
                      <w:rPr>
                        <w:rFonts w:ascii="Cambria Math" w:hAnsi="Cambria Math"/>
                      </w:rPr>
                      <m:t>j</m:t>
                    </m:r>
                    <w:bookmarkStart w:id="233" w:name="OLE_LINK222"/>
                    <w:bookmarkStart w:id="234" w:name="OLE_LINK223"/>
                    <w:bookmarkEnd w:id="229"/>
                    <w:bookmarkEnd w:id="230"/>
                    <w:bookmarkEnd w:id="231"/>
                    <w:bookmarkEnd w:id="232"/>
                    <m:r>
                      <w:rPr>
                        <w:rFonts w:ascii="Cambria Math" w:hAnsi="Cambria Math"/>
                      </w:rPr>
                      <m:t>+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w:bookmarkStart w:id="235" w:name="OLE_LINK220"/>
                    <w:bookmarkStart w:id="236" w:name="OLE_LINK221"/>
                    <w:bookmarkEnd w:id="233"/>
                    <w:bookmarkEnd w:id="234"/>
                    <m:r>
                      <w:rPr>
                        <w:rFonts w:ascii="Cambria Math" w:hAnsi="Cambria Math"/>
                      </w:rPr>
                      <m:t>-3ω</m:t>
                    </m:r>
                    <w:bookmarkEnd w:id="235"/>
                    <w:bookmarkEnd w:id="236"/>
                    <m:r>
                      <w:rPr>
                        <w:rFonts w:ascii="Cambria Math" w:hAnsi="Cambria Math"/>
                      </w:rPr>
                      <m:t>j</m:t>
                    </m:r>
                  </m:den>
                </m:f>
                <w:bookmarkEnd w:id="225"/>
                <w:bookmarkEnd w:id="226"/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-6k</m:t>
                    </m:r>
                  </m:num>
                  <m:den>
                    <w:bookmarkStart w:id="237" w:name="OLE_LINK216"/>
                    <w:bookmarkStart w:id="238" w:name="OLE_LINK217"/>
                    <w:bookmarkStart w:id="239" w:name="OLE_LINK228"/>
                    <w:bookmarkStart w:id="240" w:name="OLE_LINK231"/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3ω</m:t>
                        </m:r>
                      </m:e>
                    </m:d>
                    <w:bookmarkEnd w:id="237"/>
                    <w:bookmarkEnd w:id="238"/>
                    <w:bookmarkEnd w:id="239"/>
                    <w:bookmarkEnd w:id="240"/>
                    <m:r>
                      <w:rPr>
                        <w:rFonts w:ascii="Cambria Math" w:hAnsi="Cambria Math"/>
                      </w:rPr>
                      <m:t>j+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4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d>
                  </m:den>
                </m:f>
              </m:oMath>
            </m:oMathPara>
          </w:p>
        </w:tc>
        <w:tc>
          <w:tcPr>
            <w:tcW w:w="613" w:type="dxa"/>
            <w:vAlign w:val="center"/>
          </w:tcPr>
          <w:p w14:paraId="3820C217" w14:textId="77777777" w:rsidR="00F97214" w:rsidRPr="0051597F" w:rsidRDefault="00F97214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3AB2083B" w14:textId="77777777" w:rsidR="00452AD0" w:rsidRDefault="00452AD0">
      <w:pPr>
        <w:rPr>
          <w:lang w:eastAsia="zh-CN"/>
        </w:rPr>
      </w:pPr>
    </w:p>
    <w:p w14:paraId="4F190E07" w14:textId="0D0DACA4" w:rsidR="00211EBB" w:rsidRDefault="006C72C4">
      <w:pPr>
        <w:rPr>
          <w:lang w:eastAsia="zh-CN"/>
        </w:rPr>
      </w:pPr>
      <w:r>
        <w:rPr>
          <w:rFonts w:hint="eastAsia"/>
          <w:lang w:eastAsia="zh-CN"/>
        </w:rPr>
        <w:t>T</w:t>
      </w:r>
      <w:r>
        <w:rPr>
          <w:lang w:eastAsia="zh-CN"/>
        </w:rPr>
        <w:t xml:space="preserve">o </w:t>
      </w:r>
      <w:r w:rsidR="00605771">
        <w:rPr>
          <w:lang w:eastAsia="zh-CN"/>
        </w:rPr>
        <w:t xml:space="preserve">find the </w:t>
      </w:r>
      <w:r w:rsidR="008465B2">
        <w:rPr>
          <w:lang w:eastAsia="zh-CN"/>
        </w:rPr>
        <w:t>gain margin</w:t>
      </w:r>
      <w:r w:rsidR="0096558E">
        <w:rPr>
          <w:lang w:eastAsia="zh-CN"/>
        </w:rPr>
        <w:t xml:space="preserve">, we </w:t>
      </w:r>
      <w:r w:rsidR="00F02A24">
        <w:rPr>
          <w:lang w:eastAsia="zh-CN"/>
        </w:rPr>
        <w:t xml:space="preserve">make </w:t>
      </w:r>
      <w:r w:rsidR="000B7627" w:rsidRPr="004469D9">
        <w:rPr>
          <w:lang w:eastAsia="zh-CN"/>
        </w:rPr>
        <w:t xml:space="preserve">the </w:t>
      </w:r>
      <w:bookmarkStart w:id="241" w:name="OLE_LINK557"/>
      <w:bookmarkStart w:id="242" w:name="OLE_LINK558"/>
      <w:r w:rsidR="000B7627" w:rsidRPr="004469D9">
        <w:rPr>
          <w:lang w:eastAsia="zh-CN"/>
        </w:rPr>
        <w:t xml:space="preserve">phase </w:t>
      </w:r>
      <m:oMath>
        <m:r>
          <w:rPr>
            <w:rFonts w:ascii="Cambria Math" w:hAnsi="Cambria Math"/>
          </w:rPr>
          <m:t>∅=-180°</m:t>
        </m:r>
      </m:oMath>
      <w:bookmarkEnd w:id="241"/>
      <w:bookmarkEnd w:id="242"/>
      <w:r w:rsidR="000B7627">
        <w:rPr>
          <w:rFonts w:hint="eastAsia"/>
        </w:rPr>
        <w:t>,</w:t>
      </w:r>
      <w:r w:rsidR="000B7627">
        <w:t xml:space="preserve"> therefore</w:t>
      </w:r>
      <w:r w:rsidR="00845D43">
        <w:t>, we know</w:t>
      </w:r>
    </w:p>
    <w:p w14:paraId="0940FE6B" w14:textId="77777777" w:rsidR="00B83C6F" w:rsidRDefault="00B83C6F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1C66E8" w:rsidRPr="0051597F" w14:paraId="3569A792" w14:textId="77777777" w:rsidTr="00EB761A">
        <w:trPr>
          <w:jc w:val="center"/>
        </w:trPr>
        <w:tc>
          <w:tcPr>
            <w:tcW w:w="8027" w:type="dxa"/>
            <w:vAlign w:val="center"/>
          </w:tcPr>
          <w:bookmarkStart w:id="243" w:name="OLE_LINK232"/>
          <w:bookmarkStart w:id="244" w:name="OLE_LINK233"/>
          <w:p w14:paraId="4A2911E5" w14:textId="43D319E6" w:rsidR="001C66E8" w:rsidRPr="0051597F" w:rsidRDefault="00000000" w:rsidP="00EB761A"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3ω</m:t>
                    </m:r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13" w:type="dxa"/>
            <w:vAlign w:val="center"/>
          </w:tcPr>
          <w:p w14:paraId="24A051AA" w14:textId="77777777" w:rsidR="001C66E8" w:rsidRPr="0051597F" w:rsidRDefault="001C66E8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243"/>
      <w:bookmarkEnd w:id="244"/>
    </w:tbl>
    <w:p w14:paraId="2766B335" w14:textId="25A2A210" w:rsidR="00685A0A" w:rsidRDefault="00685A0A">
      <w:pPr>
        <w:rPr>
          <w:lang w:eastAsia="zh-CN"/>
        </w:rPr>
      </w:pPr>
    </w:p>
    <w:p w14:paraId="17A0DDEE" w14:textId="0A554F00" w:rsidR="00062BDD" w:rsidRDefault="002600DC">
      <w:pPr>
        <w:rPr>
          <w:lang w:eastAsia="zh-CN"/>
        </w:rPr>
      </w:pPr>
      <w:r>
        <w:rPr>
          <w:rFonts w:hint="eastAsia"/>
          <w:lang w:eastAsia="zh-CN"/>
        </w:rPr>
        <w:t>S</w:t>
      </w:r>
      <w:r>
        <w:rPr>
          <w:lang w:eastAsia="zh-CN"/>
        </w:rPr>
        <w:t>o,</w:t>
      </w:r>
      <w:r w:rsidR="000214A9">
        <w:rPr>
          <w:lang w:eastAsia="zh-CN"/>
        </w:rPr>
        <w:t xml:space="preserve"> the phase cross</w:t>
      </w:r>
      <w:r w:rsidR="00926552">
        <w:rPr>
          <w:lang w:eastAsia="zh-CN"/>
        </w:rPr>
        <w:t xml:space="preserve">over </w:t>
      </w:r>
      <w:r w:rsidR="00A72A1F">
        <w:rPr>
          <w:lang w:eastAsia="zh-CN"/>
        </w:rPr>
        <w:t>frequency is</w:t>
      </w:r>
    </w:p>
    <w:p w14:paraId="05C45FD0" w14:textId="77777777" w:rsidR="00AB1DA0" w:rsidRDefault="00AB1DA0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062BDD" w:rsidRPr="0051597F" w14:paraId="6762FF1B" w14:textId="77777777" w:rsidTr="00EB761A">
        <w:trPr>
          <w:jc w:val="center"/>
        </w:trPr>
        <w:tc>
          <w:tcPr>
            <w:tcW w:w="8027" w:type="dxa"/>
            <w:vAlign w:val="center"/>
          </w:tcPr>
          <w:bookmarkStart w:id="245" w:name="OLE_LINK257"/>
          <w:bookmarkStart w:id="246" w:name="OLE_LINK258"/>
          <w:bookmarkStart w:id="247" w:name="OLE_LINK241"/>
          <w:bookmarkStart w:id="248" w:name="OLE_LINK250"/>
          <w:bookmarkStart w:id="249" w:name="OLE_LINK544"/>
          <w:bookmarkStart w:id="250" w:name="OLE_LINK263"/>
          <w:bookmarkStart w:id="251" w:name="OLE_LINK264"/>
          <w:bookmarkStart w:id="252" w:name="OLE_LINK275"/>
          <w:p w14:paraId="38658269" w14:textId="058C5E59" w:rsidR="00062BDD" w:rsidRPr="0051597F" w:rsidRDefault="00000000" w:rsidP="00EB761A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c</m:t>
                    </m:r>
                  </m:sub>
                </m:sSub>
                <w:bookmarkEnd w:id="245"/>
                <w:bookmarkEnd w:id="246"/>
                <m:r>
                  <w:rPr>
                    <w:rFonts w:ascii="Cambria Math" w:hAnsi="Cambria Math"/>
                  </w:rPr>
                  <m:t>=</m:t>
                </m:r>
                <w:bookmarkStart w:id="253" w:name="OLE_LINK591"/>
                <w:bookmarkStart w:id="254" w:name="OLE_LINK592"/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3</m:t>
                    </m:r>
                  </m:e>
                </m:rad>
                <w:bookmarkEnd w:id="247"/>
                <w:bookmarkEnd w:id="248"/>
                <w:bookmarkEnd w:id="249"/>
                <m:r>
                  <w:rPr>
                    <w:rFonts w:ascii="Cambria Math" w:hAnsi="Cambria Math"/>
                  </w:rPr>
                  <m:t>≈1.732</m:t>
                </m:r>
              </m:oMath>
            </m:oMathPara>
            <w:bookmarkEnd w:id="253"/>
            <w:bookmarkEnd w:id="254"/>
          </w:p>
        </w:tc>
        <w:tc>
          <w:tcPr>
            <w:tcW w:w="613" w:type="dxa"/>
            <w:vAlign w:val="center"/>
          </w:tcPr>
          <w:p w14:paraId="2948C2B9" w14:textId="77777777" w:rsidR="00062BDD" w:rsidRPr="0051597F" w:rsidRDefault="00062BDD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250"/>
      <w:bookmarkEnd w:id="251"/>
      <w:bookmarkEnd w:id="252"/>
    </w:tbl>
    <w:p w14:paraId="0E48429E" w14:textId="602112C0" w:rsidR="00301940" w:rsidRDefault="00301940" w:rsidP="00690862">
      <w:pPr>
        <w:rPr>
          <w:lang w:eastAsia="zh-CN"/>
        </w:rPr>
      </w:pPr>
    </w:p>
    <w:p w14:paraId="4A385830" w14:textId="3F7ED721" w:rsidR="00AB2FA1" w:rsidRDefault="00301940" w:rsidP="00690862">
      <w:pPr>
        <w:rPr>
          <w:lang w:eastAsia="zh-CN"/>
        </w:rPr>
      </w:pPr>
      <w:r>
        <w:rPr>
          <w:lang w:eastAsia="zh-CN"/>
        </w:rPr>
        <w:t>Then</w:t>
      </w:r>
      <w:r w:rsidR="005A68F0">
        <w:rPr>
          <w:lang w:eastAsia="zh-CN"/>
        </w:rPr>
        <w:t>, we can calculate</w:t>
      </w:r>
    </w:p>
    <w:p w14:paraId="000FE45C" w14:textId="77777777" w:rsidR="007D7BD1" w:rsidRDefault="007D7BD1" w:rsidP="00690862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AB2FA1" w:rsidRPr="0051597F" w14:paraId="61C2B20F" w14:textId="77777777" w:rsidTr="00396360">
        <w:trPr>
          <w:trHeight w:val="383"/>
          <w:jc w:val="center"/>
        </w:trPr>
        <w:tc>
          <w:tcPr>
            <w:tcW w:w="8027" w:type="dxa"/>
            <w:vAlign w:val="center"/>
          </w:tcPr>
          <w:p w14:paraId="24F133F2" w14:textId="08BD0D96" w:rsidR="00AB2FA1" w:rsidRPr="0051597F" w:rsidRDefault="00AB2FA1" w:rsidP="00EB761A">
            <w:pPr>
              <w:rPr>
                <w:lang w:eastAsia="zh-CN"/>
              </w:rPr>
            </w:pPr>
            <w:bookmarkStart w:id="255" w:name="OLE_LINK259"/>
            <w:bookmarkStart w:id="256" w:name="OLE_LINK262"/>
            <m:oMathPara>
              <m:oMath>
                <m:r>
                  <w:rPr>
                    <w:rFonts w:ascii="Cambria Math" w:hAnsi="Cambria Math"/>
                  </w:rPr>
                  <m:t>C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j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c</m:t>
                        </m:r>
                      </m:sub>
                    </m:sSub>
                  </m:e>
                </m:d>
                <w:bookmarkEnd w:id="255"/>
                <w:bookmarkEnd w:id="256"/>
                <m:r>
                  <w:rPr>
                    <w:rFonts w:ascii="Cambria Math" w:hAnsi="Cambria Math"/>
                  </w:rPr>
                  <m:t>=</m:t>
                </m:r>
                <w:bookmarkStart w:id="257" w:name="OLE_LINK472"/>
                <w:bookmarkStart w:id="258" w:name="OLE_LINK473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-6</m:t>
                    </m:r>
                    <w:bookmarkStart w:id="259" w:name="OLE_LINK273"/>
                    <w:bookmarkStart w:id="260" w:name="OLE_LINK274"/>
                    <m:r>
                      <w:rPr>
                        <w:rFonts w:ascii="Cambria Math" w:hAnsi="Cambria Math"/>
                      </w:rPr>
                      <m:t>k</m:t>
                    </m:r>
                    <w:bookmarkEnd w:id="259"/>
                    <w:bookmarkEnd w:id="260"/>
                  </m:num>
                  <m:den>
                    <m:r>
                      <w:rPr>
                        <w:rFonts w:ascii="Cambria Math" w:hAnsi="Cambria Math"/>
                      </w:rPr>
                      <m:t>12</m:t>
                    </m:r>
                  </m:den>
                </m:f>
              </m:oMath>
            </m:oMathPara>
            <w:bookmarkEnd w:id="257"/>
            <w:bookmarkEnd w:id="258"/>
          </w:p>
        </w:tc>
        <w:tc>
          <w:tcPr>
            <w:tcW w:w="613" w:type="dxa"/>
            <w:vAlign w:val="center"/>
          </w:tcPr>
          <w:p w14:paraId="54627F83" w14:textId="77777777" w:rsidR="00AB2FA1" w:rsidRPr="0051597F" w:rsidRDefault="00AB2FA1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0A1B43E2" w14:textId="5307E13C" w:rsidR="00AB2FA1" w:rsidRDefault="00AB2FA1" w:rsidP="00690862">
      <w:pPr>
        <w:rPr>
          <w:lang w:eastAsia="zh-CN"/>
        </w:rPr>
      </w:pPr>
    </w:p>
    <w:p w14:paraId="36B50600" w14:textId="430F17F4" w:rsidR="00AE7A50" w:rsidRDefault="00200A26" w:rsidP="00690862">
      <w:pPr>
        <w:rPr>
          <w:lang w:eastAsia="zh-CN"/>
        </w:rPr>
      </w:pPr>
      <w:r>
        <w:rPr>
          <w:lang w:eastAsia="zh-CN"/>
        </w:rPr>
        <w:t>W</w:t>
      </w:r>
      <w:r w:rsidR="003E3A0C">
        <w:rPr>
          <w:lang w:eastAsia="zh-CN"/>
        </w:rPr>
        <w:t>e know</w:t>
      </w:r>
      <w:r w:rsidR="003677A9">
        <w:rPr>
          <w:lang w:eastAsia="zh-CN"/>
        </w:rPr>
        <w:t xml:space="preserve"> the gain margin is</w:t>
      </w:r>
      <w:r w:rsidR="00F66A8D">
        <w:rPr>
          <w:lang w:eastAsia="zh-CN"/>
        </w:rPr>
        <w:t xml:space="preserve"> </w:t>
      </w:r>
      <m:oMath>
        <m:r>
          <w:rPr>
            <w:rFonts w:ascii="Cambria Math" w:hAnsi="Cambria Math"/>
            <w:lang w:eastAsia="zh-CN"/>
          </w:rPr>
          <m:t>GM</m:t>
        </m:r>
        <m:r>
          <w:rPr>
            <w:rFonts w:ascii="Cambria Math" w:hAnsi="Cambria Math"/>
          </w:rPr>
          <m:t>=6</m:t>
        </m:r>
      </m:oMath>
      <w:r w:rsidR="0055700F">
        <w:rPr>
          <w:rFonts w:hint="eastAsia"/>
        </w:rPr>
        <w:t>,</w:t>
      </w:r>
    </w:p>
    <w:p w14:paraId="5CEA808F" w14:textId="77777777" w:rsidR="0091431E" w:rsidRDefault="0091431E" w:rsidP="00690862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30458F" w:rsidRPr="0051597F" w14:paraId="63FE28BE" w14:textId="77777777" w:rsidTr="00EB761A">
        <w:trPr>
          <w:jc w:val="center"/>
        </w:trPr>
        <w:tc>
          <w:tcPr>
            <w:tcW w:w="8027" w:type="dxa"/>
            <w:vAlign w:val="center"/>
          </w:tcPr>
          <w:p w14:paraId="09E5F015" w14:textId="4FC6A1B2" w:rsidR="0030458F" w:rsidRPr="00464B61" w:rsidRDefault="008845F0" w:rsidP="00EB761A">
            <w:pPr>
              <w:rPr>
                <w:i/>
                <w:lang w:eastAsia="zh-CN"/>
              </w:rPr>
            </w:pPr>
            <m:oMathPara>
              <m:oMath>
                <m:r>
                  <w:rPr>
                    <w:rFonts w:ascii="Cambria Math" w:hAnsi="Cambria Math"/>
                  </w:rPr>
                  <m:t>GM=</m:t>
                </m:r>
                <w:bookmarkStart w:id="261" w:name="OLE_LINK470"/>
                <w:bookmarkStart w:id="262" w:name="OLE_LINK471"/>
                <m:r>
                  <w:rPr>
                    <w:rFonts w:ascii="Cambria Math" w:hAnsi="Cambria Math"/>
                  </w:rPr>
                  <m:t>-20log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jω</m:t>
                        </m:r>
                      </m:e>
                    </m:d>
                  </m:e>
                </m:d>
                <w:bookmarkEnd w:id="261"/>
                <w:bookmarkEnd w:id="262"/>
                <m:r>
                  <w:rPr>
                    <w:rFonts w:ascii="Cambria Math" w:hAnsi="Cambria Math"/>
                  </w:rPr>
                  <m:t>=-20log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-k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=6dB</m:t>
                </m:r>
              </m:oMath>
            </m:oMathPara>
          </w:p>
        </w:tc>
        <w:tc>
          <w:tcPr>
            <w:tcW w:w="613" w:type="dxa"/>
            <w:vAlign w:val="center"/>
          </w:tcPr>
          <w:p w14:paraId="55381804" w14:textId="77777777" w:rsidR="0030458F" w:rsidRPr="0051597F" w:rsidRDefault="0030458F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293A8D51" w14:textId="07473529" w:rsidR="007D7932" w:rsidRDefault="007D7932">
      <w:pPr>
        <w:rPr>
          <w:lang w:eastAsia="zh-CN"/>
        </w:rPr>
      </w:pPr>
    </w:p>
    <w:p w14:paraId="51CF09EF" w14:textId="21CF8F16" w:rsidR="0046528C" w:rsidRPr="00383993" w:rsidRDefault="0046528C">
      <w:pPr>
        <w:rPr>
          <w:lang w:eastAsia="zh-CN"/>
        </w:rPr>
      </w:pPr>
      <w:r>
        <w:rPr>
          <w:rFonts w:hint="eastAsia"/>
          <w:lang w:eastAsia="zh-CN"/>
        </w:rPr>
        <w:t>F</w:t>
      </w:r>
      <w:r>
        <w:rPr>
          <w:lang w:eastAsia="zh-CN"/>
        </w:rPr>
        <w:t>inally, we</w:t>
      </w:r>
      <w:r w:rsidR="00115FCC">
        <w:rPr>
          <w:lang w:eastAsia="zh-CN"/>
        </w:rPr>
        <w:t xml:space="preserve"> </w:t>
      </w:r>
      <w:r w:rsidR="00E9576C">
        <w:rPr>
          <w:lang w:eastAsia="zh-CN"/>
        </w:rPr>
        <w:t xml:space="preserve">achieve the result of </w:t>
      </w:r>
      <m:oMath>
        <m:r>
          <w:rPr>
            <w:rFonts w:ascii="Cambria Math" w:hAnsi="Cambria Math"/>
          </w:rPr>
          <m:t>k</m:t>
        </m:r>
      </m:oMath>
      <w:r w:rsidR="009B4DA9">
        <w:rPr>
          <w:rFonts w:hint="eastAsia"/>
        </w:rPr>
        <w:t>,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9B4DA9" w:rsidRPr="0051597F" w14:paraId="140CB64D" w14:textId="77777777" w:rsidTr="00EB761A">
        <w:trPr>
          <w:jc w:val="center"/>
        </w:trPr>
        <w:tc>
          <w:tcPr>
            <w:tcW w:w="8027" w:type="dxa"/>
            <w:vAlign w:val="center"/>
          </w:tcPr>
          <w:p w14:paraId="1DF90B07" w14:textId="47C140B1" w:rsidR="009B4DA9" w:rsidRPr="0051597F" w:rsidRDefault="008D1CC8" w:rsidP="00EB761A">
            <m:oMathPara>
              <m:oMath>
                <m:r>
                  <w:rPr>
                    <w:rFonts w:ascii="Cambria Math" w:hAnsi="Cambria Math"/>
                  </w:rPr>
                  <m:t>k=1.0024</m:t>
                </m:r>
              </m:oMath>
            </m:oMathPara>
          </w:p>
        </w:tc>
        <w:tc>
          <w:tcPr>
            <w:tcW w:w="613" w:type="dxa"/>
            <w:vAlign w:val="center"/>
          </w:tcPr>
          <w:p w14:paraId="7628BDF7" w14:textId="77777777" w:rsidR="009B4DA9" w:rsidRPr="0051597F" w:rsidRDefault="009B4DA9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6685DF00" w14:textId="3CC827B1" w:rsidR="00052FA6" w:rsidRDefault="00642CE2">
      <w:pPr>
        <w:rPr>
          <w:lang w:eastAsia="zh-CN"/>
        </w:rPr>
      </w:pPr>
      <w:r>
        <w:rPr>
          <w:rFonts w:hint="eastAsia"/>
          <w:lang w:eastAsia="zh-CN"/>
        </w:rPr>
        <w:lastRenderedPageBreak/>
        <w:t>I</w:t>
      </w:r>
      <w:r>
        <w:rPr>
          <w:lang w:eastAsia="zh-CN"/>
        </w:rPr>
        <w:t xml:space="preserve">n this case, the </w:t>
      </w:r>
      <w:r w:rsidR="003D77A3">
        <w:rPr>
          <w:lang w:eastAsia="zh-CN"/>
        </w:rPr>
        <w:t xml:space="preserve">specific </w:t>
      </w:r>
      <w:bookmarkStart w:id="263" w:name="OLE_LINK468"/>
      <w:bookmarkStart w:id="264" w:name="OLE_LINK469"/>
      <m:oMath>
        <m:r>
          <w:rPr>
            <w:rFonts w:ascii="Cambria Math" w:hAnsi="Cambria Math"/>
          </w:rPr>
          <m:t>G(s)</m:t>
        </m:r>
        <w:bookmarkStart w:id="265" w:name="OLE_LINK464"/>
        <w:bookmarkStart w:id="266" w:name="OLE_LINK465"/>
        <m:r>
          <w:rPr>
            <w:rFonts w:ascii="Cambria Math" w:hAnsi="Cambria Math"/>
          </w:rPr>
          <m:t>H(s)</m:t>
        </m:r>
      </m:oMath>
      <w:bookmarkEnd w:id="263"/>
      <w:bookmarkEnd w:id="264"/>
      <w:bookmarkEnd w:id="265"/>
      <w:bookmarkEnd w:id="266"/>
      <w:r w:rsidR="00C07C03">
        <w:t xml:space="preserve"> would be</w:t>
      </w:r>
    </w:p>
    <w:p w14:paraId="5AD26795" w14:textId="54DC9A8A" w:rsidR="002243B0" w:rsidRDefault="002243B0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90016D" w14:paraId="3FD9697B" w14:textId="77777777" w:rsidTr="00EB761A">
        <w:trPr>
          <w:jc w:val="center"/>
        </w:trPr>
        <w:tc>
          <w:tcPr>
            <w:tcW w:w="8027" w:type="dxa"/>
            <w:vAlign w:val="center"/>
          </w:tcPr>
          <w:p w14:paraId="6ABE4349" w14:textId="5E2B3E32" w:rsidR="0090016D" w:rsidRPr="0051597F" w:rsidRDefault="00EF2157" w:rsidP="00EB761A">
            <m:oMathPara>
              <m:oMath>
                <m:r>
                  <w:rPr>
                    <w:rFonts w:ascii="Cambria Math" w:hAnsi="Cambria Math"/>
                  </w:rPr>
                  <m:t>GH(s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w:bookmarkStart w:id="267" w:name="OLE_LINK536"/>
                    <w:bookmarkStart w:id="268" w:name="OLE_LINK537"/>
                    <m:r>
                      <w:rPr>
                        <w:rFonts w:ascii="Cambria Math" w:hAnsi="Cambria Math"/>
                      </w:rPr>
                      <m:t>6.014</m:t>
                    </m:r>
                    <w:bookmarkEnd w:id="267"/>
                    <w:bookmarkEnd w:id="268"/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3s</m:t>
                    </m:r>
                  </m:den>
                </m:f>
              </m:oMath>
            </m:oMathPara>
          </w:p>
        </w:tc>
        <w:tc>
          <w:tcPr>
            <w:tcW w:w="613" w:type="dxa"/>
            <w:vAlign w:val="center"/>
          </w:tcPr>
          <w:p w14:paraId="202829D4" w14:textId="77777777" w:rsidR="0090016D" w:rsidRPr="0051597F" w:rsidRDefault="0090016D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4FA88CB4" w14:textId="102AA3EB" w:rsidR="002243B0" w:rsidRDefault="002243B0">
      <w:pPr>
        <w:rPr>
          <w:lang w:eastAsia="zh-CN"/>
        </w:rPr>
      </w:pPr>
    </w:p>
    <w:p w14:paraId="53D05561" w14:textId="1B5AF8BD" w:rsidR="00AA5C37" w:rsidRDefault="00B57C6A" w:rsidP="00006B8D">
      <w:pPr>
        <w:jc w:val="both"/>
        <w:rPr>
          <w:lang w:eastAsia="zh-CN"/>
        </w:rPr>
      </w:pPr>
      <w:bookmarkStart w:id="269" w:name="OLE_LINK281"/>
      <w:bookmarkStart w:id="270" w:name="OLE_LINK282"/>
      <w:r>
        <w:rPr>
          <w:rFonts w:hint="eastAsia"/>
          <w:lang w:eastAsia="zh-CN"/>
        </w:rPr>
        <w:t>T</w:t>
      </w:r>
      <w:r>
        <w:rPr>
          <w:lang w:eastAsia="zh-CN"/>
        </w:rPr>
        <w:t xml:space="preserve">he </w:t>
      </w:r>
      <w:r w:rsidRPr="00B57C6A">
        <w:rPr>
          <w:lang w:eastAsia="zh-CN"/>
        </w:rPr>
        <w:t>corresponding</w:t>
      </w:r>
      <w:r>
        <w:rPr>
          <w:lang w:eastAsia="zh-CN"/>
        </w:rPr>
        <w:t xml:space="preserve"> </w:t>
      </w:r>
      <w:r w:rsidR="005B693D" w:rsidRPr="005B693D">
        <w:rPr>
          <w:lang w:eastAsia="zh-CN"/>
        </w:rPr>
        <w:t>Nyquist</w:t>
      </w:r>
      <w:bookmarkEnd w:id="269"/>
      <w:bookmarkEnd w:id="270"/>
      <w:r w:rsidR="005B693D">
        <w:rPr>
          <w:lang w:eastAsia="zh-CN"/>
        </w:rPr>
        <w:t xml:space="preserve"> and</w:t>
      </w:r>
      <w:r w:rsidR="005B693D" w:rsidRPr="005B693D">
        <w:rPr>
          <w:lang w:eastAsia="zh-CN"/>
        </w:rPr>
        <w:t xml:space="preserve"> Bode plot</w:t>
      </w:r>
      <w:r w:rsidR="005B693D">
        <w:rPr>
          <w:lang w:eastAsia="zh-CN"/>
        </w:rPr>
        <w:t>s</w:t>
      </w:r>
      <w:r w:rsidR="00DF0135">
        <w:rPr>
          <w:lang w:eastAsia="zh-CN"/>
        </w:rPr>
        <w:t xml:space="preserve"> when </w:t>
      </w:r>
      <m:oMath>
        <m:r>
          <w:rPr>
            <w:rFonts w:ascii="Cambria Math" w:hAnsi="Cambria Math"/>
          </w:rPr>
          <m:t>k=1.0024</m:t>
        </m:r>
      </m:oMath>
      <w:r w:rsidR="005B693D">
        <w:rPr>
          <w:lang w:eastAsia="zh-CN"/>
        </w:rPr>
        <w:t xml:space="preserve"> are shown in </w:t>
      </w:r>
      <w:r w:rsidR="00867002">
        <w:rPr>
          <w:lang w:eastAsia="zh-CN"/>
        </w:rPr>
        <w:t>Figure 7 and Figure 8</w:t>
      </w:r>
      <w:r w:rsidR="007956A6">
        <w:rPr>
          <w:lang w:eastAsia="zh-CN"/>
        </w:rPr>
        <w:t>,</w:t>
      </w:r>
      <w:r w:rsidR="00DF0135">
        <w:rPr>
          <w:lang w:eastAsia="zh-CN"/>
        </w:rPr>
        <w:t xml:space="preserve"> which agree.</w:t>
      </w:r>
      <w:r w:rsidR="00F406F2">
        <w:rPr>
          <w:lang w:eastAsia="zh-CN"/>
        </w:rPr>
        <w:t xml:space="preserve"> </w:t>
      </w:r>
    </w:p>
    <w:p w14:paraId="4CBE71FD" w14:textId="576D7EAA" w:rsidR="009444D0" w:rsidRDefault="009444D0">
      <w:pPr>
        <w:rPr>
          <w:lang w:eastAsia="zh-CN"/>
        </w:rPr>
      </w:pPr>
    </w:p>
    <w:p w14:paraId="1EA116D4" w14:textId="77777777" w:rsidR="006C6105" w:rsidRDefault="006C6105">
      <w:pPr>
        <w:rPr>
          <w:lang w:eastAsia="zh-CN"/>
        </w:rPr>
      </w:pPr>
    </w:p>
    <w:p w14:paraId="7063CE43" w14:textId="77777777" w:rsidR="002C383C" w:rsidRDefault="002C383C" w:rsidP="002C383C">
      <w:pPr>
        <w:keepNext/>
        <w:jc w:val="center"/>
      </w:pPr>
      <w:bookmarkStart w:id="271" w:name="OLE_LINK283"/>
      <w:bookmarkStart w:id="272" w:name="OLE_LINK284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7AB1A5CC" wp14:editId="23B4EDA6">
            <wp:extent cx="3567255" cy="2879285"/>
            <wp:effectExtent l="0" t="0" r="1905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7255" cy="287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CCE43" w14:textId="154621DD" w:rsidR="002C383C" w:rsidRDefault="002C383C" w:rsidP="002C383C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 xml:space="preserve">7 </w:t>
      </w:r>
      <w:r w:rsidRPr="002C383C">
        <w:rPr>
          <w:rFonts w:ascii="Georgia" w:hAnsi="Georgia"/>
          <w:sz w:val="21"/>
          <w:szCs w:val="21"/>
        </w:rPr>
        <w:t xml:space="preserve">The </w:t>
      </w:r>
      <w:r w:rsidR="00B537C9">
        <w:rPr>
          <w:rFonts w:ascii="Georgia" w:hAnsi="Georgia"/>
          <w:sz w:val="21"/>
          <w:szCs w:val="21"/>
        </w:rPr>
        <w:t>C</w:t>
      </w:r>
      <w:r w:rsidRPr="002C383C">
        <w:rPr>
          <w:rFonts w:ascii="Georgia" w:hAnsi="Georgia"/>
          <w:sz w:val="21"/>
          <w:szCs w:val="21"/>
        </w:rPr>
        <w:t>orresponding Nyquist</w:t>
      </w:r>
      <w:r w:rsidR="00B537C9">
        <w:rPr>
          <w:rFonts w:ascii="Georgia" w:hAnsi="Georgia"/>
          <w:sz w:val="21"/>
          <w:szCs w:val="21"/>
        </w:rPr>
        <w:t xml:space="preserve"> Plot</w:t>
      </w:r>
      <w:r w:rsidR="004B1316">
        <w:rPr>
          <w:rFonts w:ascii="Georgia" w:hAnsi="Georgia"/>
          <w:sz w:val="21"/>
          <w:szCs w:val="21"/>
        </w:rPr>
        <w:t xml:space="preserve"> (</w:t>
      </w:r>
      <w:r w:rsidR="00525447">
        <w:rPr>
          <w:rFonts w:ascii="Georgia" w:hAnsi="Georgia"/>
          <w:sz w:val="21"/>
          <w:szCs w:val="21"/>
        </w:rPr>
        <w:t xml:space="preserve">when </w:t>
      </w:r>
      <w:r w:rsidR="004B1316">
        <w:rPr>
          <w:rFonts w:ascii="Georgia" w:hAnsi="Georgia"/>
          <w:sz w:val="21"/>
          <w:szCs w:val="21"/>
        </w:rPr>
        <w:t>k=</w:t>
      </w:r>
      <w:r w:rsidR="00ED774A">
        <w:rPr>
          <w:rFonts w:ascii="Georgia" w:hAnsi="Georgia"/>
          <w:sz w:val="21"/>
          <w:szCs w:val="21"/>
        </w:rPr>
        <w:t>1.002</w:t>
      </w:r>
      <w:r w:rsidR="00EC1E76">
        <w:rPr>
          <w:rFonts w:ascii="Georgia" w:hAnsi="Georgia"/>
          <w:sz w:val="21"/>
          <w:szCs w:val="21"/>
        </w:rPr>
        <w:t>4</w:t>
      </w:r>
      <w:r w:rsidR="004B1316">
        <w:rPr>
          <w:rFonts w:ascii="Georgia" w:hAnsi="Georgia"/>
          <w:sz w:val="21"/>
          <w:szCs w:val="21"/>
        </w:rPr>
        <w:t>)</w:t>
      </w:r>
    </w:p>
    <w:bookmarkEnd w:id="271"/>
    <w:bookmarkEnd w:id="272"/>
    <w:p w14:paraId="0E8BD43C" w14:textId="37964289" w:rsidR="00002FA1" w:rsidRDefault="00002FA1">
      <w:pPr>
        <w:rPr>
          <w:lang w:eastAsia="zh-CN"/>
        </w:rPr>
      </w:pPr>
    </w:p>
    <w:p w14:paraId="1A835A30" w14:textId="77777777" w:rsidR="00130613" w:rsidRDefault="00130613">
      <w:pPr>
        <w:rPr>
          <w:lang w:eastAsia="zh-CN"/>
        </w:rPr>
      </w:pPr>
    </w:p>
    <w:p w14:paraId="51C311F5" w14:textId="1C21B3B5" w:rsidR="00794208" w:rsidRDefault="00E37894" w:rsidP="00794208">
      <w:pPr>
        <w:keepNext/>
        <w:jc w:val="center"/>
        <w:rPr>
          <w:lang w:eastAsia="zh-CN"/>
        </w:rPr>
      </w:pPr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53F7F461" wp14:editId="7B63E4D4">
            <wp:extent cx="3667758" cy="2756780"/>
            <wp:effectExtent l="0" t="0" r="317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7758" cy="2756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94D525" w14:textId="3E8DC76B" w:rsidR="00794208" w:rsidRDefault="00794208" w:rsidP="00794208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 xml:space="preserve">8 </w:t>
      </w:r>
      <w:r w:rsidRPr="002C383C">
        <w:rPr>
          <w:rFonts w:ascii="Georgia" w:hAnsi="Georgia"/>
          <w:sz w:val="21"/>
          <w:szCs w:val="21"/>
        </w:rPr>
        <w:t xml:space="preserve">The </w:t>
      </w:r>
      <w:r w:rsidR="00B537C9">
        <w:rPr>
          <w:rFonts w:ascii="Georgia" w:hAnsi="Georgia"/>
          <w:sz w:val="21"/>
          <w:szCs w:val="21"/>
        </w:rPr>
        <w:t>C</w:t>
      </w:r>
      <w:r w:rsidRPr="002C383C">
        <w:rPr>
          <w:rFonts w:ascii="Georgia" w:hAnsi="Georgia"/>
          <w:sz w:val="21"/>
          <w:szCs w:val="21"/>
        </w:rPr>
        <w:t xml:space="preserve">orresponding </w:t>
      </w:r>
      <w:r w:rsidR="00207D19">
        <w:rPr>
          <w:rFonts w:ascii="Georgia" w:hAnsi="Georgia"/>
          <w:sz w:val="21"/>
          <w:szCs w:val="21"/>
        </w:rPr>
        <w:t>Bode Plot</w:t>
      </w:r>
      <w:r>
        <w:rPr>
          <w:rFonts w:ascii="Georgia" w:hAnsi="Georgia"/>
          <w:sz w:val="21"/>
          <w:szCs w:val="21"/>
        </w:rPr>
        <w:t xml:space="preserve"> (when k=</w:t>
      </w:r>
      <w:r w:rsidR="000D1639">
        <w:rPr>
          <w:rFonts w:ascii="Georgia" w:hAnsi="Georgia"/>
          <w:sz w:val="21"/>
          <w:szCs w:val="21"/>
        </w:rPr>
        <w:t>1.002</w:t>
      </w:r>
      <w:r w:rsidR="00EC1E76">
        <w:rPr>
          <w:rFonts w:ascii="Georgia" w:hAnsi="Georgia"/>
          <w:sz w:val="21"/>
          <w:szCs w:val="21"/>
        </w:rPr>
        <w:t>4</w:t>
      </w:r>
      <w:r>
        <w:rPr>
          <w:rFonts w:ascii="Georgia" w:hAnsi="Georgia"/>
          <w:sz w:val="21"/>
          <w:szCs w:val="21"/>
        </w:rPr>
        <w:t>)</w:t>
      </w:r>
    </w:p>
    <w:p w14:paraId="2F40D02D" w14:textId="486C30CA" w:rsidR="003031DF" w:rsidRDefault="003031DF">
      <w:pPr>
        <w:rPr>
          <w:lang w:eastAsia="zh-CN"/>
        </w:rPr>
      </w:pPr>
    </w:p>
    <w:p w14:paraId="6C518682" w14:textId="0EA215CD" w:rsidR="009928A9" w:rsidRDefault="009928A9">
      <w:pPr>
        <w:rPr>
          <w:lang w:eastAsia="zh-CN"/>
        </w:rPr>
      </w:pPr>
    </w:p>
    <w:p w14:paraId="3EC1CAC2" w14:textId="63DAB7D5" w:rsidR="009928A9" w:rsidRDefault="00C30F31" w:rsidP="009928A9">
      <w:pPr>
        <w:rPr>
          <w:lang w:eastAsia="zh-CN"/>
        </w:rPr>
      </w:pPr>
      <w:r>
        <w:rPr>
          <w:lang w:eastAsia="zh-CN"/>
        </w:rPr>
        <w:lastRenderedPageBreak/>
        <w:t>Now, t</w:t>
      </w:r>
      <w:r w:rsidR="009928A9">
        <w:rPr>
          <w:lang w:eastAsia="zh-CN"/>
        </w:rPr>
        <w:t>o perform the gain margin</w:t>
      </w:r>
      <w:bookmarkStart w:id="273" w:name="OLE_LINK555"/>
      <w:bookmarkStart w:id="274" w:name="OLE_LINK556"/>
      <w:r w:rsidR="00A91FA4">
        <w:rPr>
          <w:lang w:eastAsia="zh-CN"/>
        </w:rPr>
        <w:t xml:space="preserve"> </w:t>
      </w:r>
      <w:r w:rsidR="009928A9">
        <w:rPr>
          <w:lang w:eastAsia="zh-CN"/>
        </w:rPr>
        <w:t>for the Nyquist plot,</w:t>
      </w:r>
    </w:p>
    <w:bookmarkEnd w:id="273"/>
    <w:bookmarkEnd w:id="274"/>
    <w:p w14:paraId="2B8C4F84" w14:textId="77777777" w:rsidR="009928A9" w:rsidRPr="00EE62F2" w:rsidRDefault="009928A9" w:rsidP="009928A9">
      <w:pPr>
        <w:rPr>
          <w:b/>
          <w:bCs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9928A9" w14:paraId="5AA20E6D" w14:textId="77777777" w:rsidTr="00EB761A">
        <w:trPr>
          <w:jc w:val="center"/>
        </w:trPr>
        <w:tc>
          <w:tcPr>
            <w:tcW w:w="7690" w:type="dxa"/>
            <w:vAlign w:val="center"/>
          </w:tcPr>
          <w:bookmarkStart w:id="275" w:name="_Hlk119441430"/>
          <w:p w14:paraId="40D34907" w14:textId="77777777" w:rsidR="009928A9" w:rsidRPr="0051597F" w:rsidRDefault="00000000" w:rsidP="00EB761A"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G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w:bookmarkStart w:id="276" w:name="OLE_LINK530"/>
                        <w:bookmarkStart w:id="277" w:name="OLE_LINK531"/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  <w:bookmarkEnd w:id="276"/>
                        <w:bookmarkEnd w:id="277"/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>=</m:t>
                </m:r>
                <w:bookmarkStart w:id="278" w:name="OLE_LINK532"/>
                <w:bookmarkStart w:id="279" w:name="OLE_LINK533"/>
                <m:r>
                  <w:rPr>
                    <w:rFonts w:ascii="Cambria Math" w:hAnsi="Cambria Math"/>
                  </w:rPr>
                  <m:t>(6.014)∙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rad>
                  </m:den>
                </m:f>
                <w:bookmarkStart w:id="280" w:name="OLE_LINK534"/>
                <w:bookmarkStart w:id="281" w:name="OLE_LINK535"/>
                <w:bookmarkEnd w:id="278"/>
                <w:bookmarkEnd w:id="279"/>
                <m:r>
                  <w:rPr>
                    <w:rFonts w:ascii="Cambria Math" w:hAnsi="Cambria Math"/>
                  </w:rPr>
                  <m:t>∙</m:t>
                </m:r>
                <w:bookmarkEnd w:id="280"/>
                <w:bookmarkEnd w:id="281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rad>
                  </m:den>
                </m:f>
                <m:r>
                  <w:rPr>
                    <w:rFonts w:ascii="Cambria Math" w:hAnsi="Cambria Math"/>
                  </w:rPr>
                  <m:t>∙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</w:rPr>
                          <m:t>9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ω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rad>
                  </m:den>
                </m:f>
              </m:oMath>
            </m:oMathPara>
          </w:p>
        </w:tc>
        <w:tc>
          <w:tcPr>
            <w:tcW w:w="616" w:type="dxa"/>
            <w:vAlign w:val="center"/>
          </w:tcPr>
          <w:p w14:paraId="04A575BA" w14:textId="77777777" w:rsidR="009928A9" w:rsidRPr="0051597F" w:rsidRDefault="009928A9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bookmarkEnd w:id="275"/>
    <w:p w14:paraId="16104BBC" w14:textId="77777777" w:rsidR="009928A9" w:rsidRDefault="009928A9" w:rsidP="009928A9">
      <w:pPr>
        <w:rPr>
          <w:lang w:eastAsia="zh-CN"/>
        </w:rPr>
      </w:pPr>
      <w:r>
        <w:rPr>
          <w:lang w:eastAsia="zh-CN"/>
        </w:rPr>
        <w:t xml:space="preserve">So, 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pc</m:t>
            </m:r>
          </m:sub>
        </m:sSub>
        <m:r>
          <w:rPr>
            <w:rFonts w:ascii="Cambria Math" w:hAnsi="Cambria Math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3</m:t>
            </m:r>
          </m:e>
        </m:rad>
      </m:oMath>
      <w:r>
        <w:rPr>
          <w:rFonts w:hint="eastAsia"/>
        </w:rPr>
        <w:t>,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9928A9" w:rsidRPr="0051597F" w14:paraId="0B1867D3" w14:textId="77777777" w:rsidTr="00EB761A">
        <w:trPr>
          <w:trHeight w:val="762"/>
          <w:jc w:val="center"/>
        </w:trPr>
        <w:tc>
          <w:tcPr>
            <w:tcW w:w="7690" w:type="dxa"/>
            <w:vAlign w:val="center"/>
          </w:tcPr>
          <w:bookmarkStart w:id="282" w:name="OLE_LINK545"/>
          <w:bookmarkStart w:id="283" w:name="OLE_LINK546"/>
          <w:bookmarkStart w:id="284" w:name="OLE_LINK551"/>
          <w:bookmarkStart w:id="285" w:name="OLE_LINK552"/>
          <w:p w14:paraId="0A362080" w14:textId="77777777" w:rsidR="009928A9" w:rsidRPr="0051597F" w:rsidRDefault="00000000" w:rsidP="00EB761A"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G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jω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>=0.502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</m:den>
                </m:f>
              </m:oMath>
            </m:oMathPara>
            <w:bookmarkEnd w:id="282"/>
            <w:bookmarkEnd w:id="283"/>
          </w:p>
        </w:tc>
        <w:tc>
          <w:tcPr>
            <w:tcW w:w="616" w:type="dxa"/>
            <w:vAlign w:val="center"/>
          </w:tcPr>
          <w:p w14:paraId="598980A0" w14:textId="77777777" w:rsidR="009928A9" w:rsidRPr="0051597F" w:rsidRDefault="009928A9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bookmarkEnd w:id="284"/>
    <w:bookmarkEnd w:id="285"/>
    <w:p w14:paraId="4253BA22" w14:textId="0926A4D2" w:rsidR="009928A9" w:rsidRPr="00002FA1" w:rsidRDefault="009928A9" w:rsidP="009928A9">
      <w:pPr>
        <w:rPr>
          <w:lang w:eastAsia="zh-CN"/>
        </w:rPr>
      </w:pPr>
      <w:r>
        <w:rPr>
          <w:lang w:eastAsia="zh-CN"/>
        </w:rPr>
        <w:t>Then, the gain margin is</w:t>
      </w: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9928A9" w:rsidRPr="0051597F" w14:paraId="77D82D22" w14:textId="77777777" w:rsidTr="00EB761A">
        <w:trPr>
          <w:trHeight w:val="762"/>
          <w:jc w:val="center"/>
        </w:trPr>
        <w:tc>
          <w:tcPr>
            <w:tcW w:w="7690" w:type="dxa"/>
            <w:vAlign w:val="center"/>
          </w:tcPr>
          <w:p w14:paraId="211871D6" w14:textId="0F629EA7" w:rsidR="009928A9" w:rsidRPr="00002FA1" w:rsidRDefault="00000000" w:rsidP="00EB761A">
            <w:pPr>
              <w:rPr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2.08≈6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dB</m:t>
                </m:r>
              </m:oMath>
            </m:oMathPara>
          </w:p>
        </w:tc>
        <w:tc>
          <w:tcPr>
            <w:tcW w:w="616" w:type="dxa"/>
            <w:vAlign w:val="center"/>
          </w:tcPr>
          <w:p w14:paraId="41D3DD28" w14:textId="77777777" w:rsidR="009928A9" w:rsidRPr="0051597F" w:rsidRDefault="009928A9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7E354AB4" w14:textId="28F734F5" w:rsidR="00D15E52" w:rsidRDefault="00D15E52">
      <w:pPr>
        <w:rPr>
          <w:lang w:eastAsia="zh-CN"/>
        </w:rPr>
      </w:pPr>
    </w:p>
    <w:p w14:paraId="2EB775D2" w14:textId="6C41E791" w:rsidR="00CB334C" w:rsidRPr="0079251E" w:rsidRDefault="00CB334C" w:rsidP="008B57EF">
      <w:pPr>
        <w:jc w:val="both"/>
        <w:rPr>
          <w:lang w:eastAsia="zh-CN"/>
        </w:rPr>
      </w:pPr>
      <w:r>
        <w:rPr>
          <w:lang w:eastAsia="zh-CN"/>
        </w:rPr>
        <w:t xml:space="preserve">To summarize, </w:t>
      </w:r>
      <w:r w:rsidR="00EE603F">
        <w:rPr>
          <w:lang w:eastAsia="zh-CN"/>
        </w:rPr>
        <w:t xml:space="preserve">the </w:t>
      </w:r>
      <w:r w:rsidR="00D56991">
        <w:rPr>
          <w:lang w:eastAsia="zh-CN"/>
        </w:rPr>
        <w:t>answer</w:t>
      </w:r>
      <w:r w:rsidR="00953C94">
        <w:rPr>
          <w:lang w:eastAsia="zh-CN"/>
        </w:rPr>
        <w:t xml:space="preserve"> of </w:t>
      </w:r>
      <w:r w:rsidR="006E698C">
        <w:rPr>
          <w:lang w:eastAsia="zh-CN"/>
        </w:rPr>
        <w:t xml:space="preserve">Nyquist and Bode plot </w:t>
      </w:r>
      <w:r w:rsidR="0079251E">
        <w:rPr>
          <w:lang w:eastAsia="zh-CN"/>
        </w:rPr>
        <w:t xml:space="preserve">are </w:t>
      </w:r>
      <w:bookmarkStart w:id="286" w:name="OLE_LINK601"/>
      <w:bookmarkStart w:id="287" w:name="OLE_LINK602"/>
      <w:r w:rsidR="0079251E">
        <w:rPr>
          <w:lang w:eastAsia="zh-CN"/>
        </w:rPr>
        <w:t>consistent</w:t>
      </w:r>
      <w:bookmarkEnd w:id="286"/>
      <w:bookmarkEnd w:id="287"/>
      <w:r w:rsidR="0079251E">
        <w:rPr>
          <w:lang w:eastAsia="zh-CN"/>
        </w:rPr>
        <w:t>.</w:t>
      </w:r>
      <w:r w:rsidR="00E86FED">
        <w:rPr>
          <w:lang w:eastAsia="zh-CN"/>
        </w:rPr>
        <w:t xml:space="preserve"> </w:t>
      </w:r>
      <w:r w:rsidR="00B8344C">
        <w:rPr>
          <w:lang w:eastAsia="zh-CN"/>
        </w:rPr>
        <w:t>And the program utilized to draw the diagrams and calculate the gain margin is shown in Table 4</w:t>
      </w:r>
      <w:r w:rsidR="008B57EF">
        <w:rPr>
          <w:lang w:eastAsia="zh-CN"/>
        </w:rPr>
        <w:t xml:space="preserve">, which further verify the effectiveness </w:t>
      </w:r>
      <w:r w:rsidR="00543F65">
        <w:rPr>
          <w:lang w:eastAsia="zh-CN"/>
        </w:rPr>
        <w:t>of the results.</w:t>
      </w:r>
    </w:p>
    <w:p w14:paraId="6DF7F921" w14:textId="2D28B63E" w:rsidR="003F034E" w:rsidRDefault="003F034E">
      <w:pPr>
        <w:rPr>
          <w:lang w:eastAsia="zh-CN"/>
        </w:rPr>
      </w:pPr>
    </w:p>
    <w:p w14:paraId="0DE42692" w14:textId="77777777" w:rsidR="004C0089" w:rsidRPr="00B43E1D" w:rsidRDefault="004C0089">
      <w:pPr>
        <w:rPr>
          <w:lang w:eastAsia="zh-CN"/>
        </w:rPr>
      </w:pPr>
    </w:p>
    <w:p w14:paraId="45D9DB54" w14:textId="77777777" w:rsidR="002A6541" w:rsidRPr="00392CFC" w:rsidRDefault="002A6541" w:rsidP="002A6541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392CFC">
        <w:rPr>
          <w:rFonts w:ascii="Georgia" w:hAnsi="Georgia" w:hint="eastAsia"/>
          <w:sz w:val="21"/>
          <w:szCs w:val="21"/>
        </w:rPr>
        <w:t>T</w:t>
      </w:r>
      <w:r w:rsidRPr="00392CFC">
        <w:rPr>
          <w:rFonts w:ascii="Georgia" w:hAnsi="Georgia"/>
          <w:sz w:val="21"/>
          <w:szCs w:val="21"/>
        </w:rPr>
        <w:t xml:space="preserve">able </w:t>
      </w:r>
      <w:r>
        <w:rPr>
          <w:rFonts w:ascii="Georgia" w:hAnsi="Georgia"/>
          <w:sz w:val="21"/>
          <w:szCs w:val="21"/>
        </w:rPr>
        <w:t>4</w:t>
      </w:r>
      <w:r w:rsidRPr="00392CFC">
        <w:rPr>
          <w:rFonts w:ascii="Georgia" w:hAnsi="Georgia"/>
          <w:sz w:val="21"/>
          <w:szCs w:val="21"/>
        </w:rPr>
        <w:t xml:space="preserve"> MATLAB Program </w:t>
      </w:r>
      <w:r>
        <w:rPr>
          <w:rFonts w:ascii="Georgia" w:hAnsi="Georgia"/>
          <w:sz w:val="21"/>
          <w:szCs w:val="21"/>
        </w:rPr>
        <w:t>3</w:t>
      </w: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8296"/>
      </w:tblGrid>
      <w:tr w:rsidR="002A6541" w:rsidRPr="0005464B" w14:paraId="4CD101F2" w14:textId="77777777" w:rsidTr="00EB761A">
        <w:tc>
          <w:tcPr>
            <w:tcW w:w="8834" w:type="dxa"/>
            <w:shd w:val="clear" w:color="auto" w:fill="BFBFBF" w:themeFill="background1" w:themeFillShade="BF"/>
          </w:tcPr>
          <w:p w14:paraId="51BFF96F" w14:textId="77777777" w:rsidR="002A6541" w:rsidRPr="00955719" w:rsidRDefault="002A6541" w:rsidP="00EB761A">
            <w:pPr>
              <w:pStyle w:val="ad"/>
              <w:jc w:val="lef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Table 4: </w:t>
            </w:r>
            <w:r w:rsidRPr="00955719">
              <w:rPr>
                <w:sz w:val="24"/>
                <w:szCs w:val="24"/>
              </w:rPr>
              <w:t xml:space="preserve">MATLAB </w:t>
            </w:r>
            <w:r w:rsidRPr="00955719">
              <w:rPr>
                <w:rFonts w:hint="eastAsia"/>
                <w:sz w:val="24"/>
                <w:szCs w:val="24"/>
              </w:rPr>
              <w:t>P</w:t>
            </w:r>
            <w:r w:rsidRPr="00955719">
              <w:rPr>
                <w:sz w:val="24"/>
                <w:szCs w:val="24"/>
              </w:rPr>
              <w:t xml:space="preserve">rogram </w:t>
            </w:r>
            <w:r>
              <w:rPr>
                <w:sz w:val="24"/>
                <w:szCs w:val="24"/>
              </w:rPr>
              <w:t>3</w:t>
            </w:r>
          </w:p>
        </w:tc>
      </w:tr>
      <w:tr w:rsidR="002A6541" w:rsidRPr="00A13C77" w14:paraId="25E0905C" w14:textId="77777777" w:rsidTr="00EB761A">
        <w:tc>
          <w:tcPr>
            <w:tcW w:w="8834" w:type="dxa"/>
            <w:shd w:val="clear" w:color="auto" w:fill="BFBFBF" w:themeFill="background1" w:themeFillShade="BF"/>
          </w:tcPr>
          <w:p w14:paraId="09448CF7" w14:textId="77777777" w:rsidR="002A6541" w:rsidRPr="00005E60" w:rsidRDefault="002A6541" w:rsidP="00EB761A">
            <w:pPr>
              <w:rPr>
                <w:i/>
                <w:iCs/>
                <w:szCs w:val="24"/>
                <w:lang w:eastAsia="zh-CN"/>
              </w:rPr>
            </w:pPr>
            <w:r w:rsidRPr="00005E60">
              <w:rPr>
                <w:rFonts w:hint="eastAsia"/>
                <w:i/>
                <w:iCs/>
                <w:szCs w:val="24"/>
              </w:rPr>
              <w:t>T</w:t>
            </w:r>
            <w:r w:rsidRPr="00005E60">
              <w:rPr>
                <w:i/>
                <w:iCs/>
                <w:szCs w:val="24"/>
              </w:rPr>
              <w:t xml:space="preserve">his program is used to </w:t>
            </w:r>
            <w:bookmarkStart w:id="288" w:name="OLE_LINK521"/>
            <w:bookmarkStart w:id="289" w:name="OLE_LINK522"/>
            <w:r w:rsidRPr="00643083">
              <w:rPr>
                <w:i/>
                <w:iCs/>
                <w:szCs w:val="24"/>
              </w:rPr>
              <w:t>calculate</w:t>
            </w:r>
            <w:bookmarkEnd w:id="288"/>
            <w:bookmarkEnd w:id="289"/>
            <w:r>
              <w:rPr>
                <w:i/>
                <w:iCs/>
                <w:szCs w:val="24"/>
              </w:rPr>
              <w:t xml:space="preserve"> the gain margin (Gm) and phase margin (Pm)</w:t>
            </w:r>
          </w:p>
        </w:tc>
      </w:tr>
      <w:tr w:rsidR="002A6541" w:rsidRPr="000F5B72" w14:paraId="7D034750" w14:textId="77777777" w:rsidTr="00EB761A">
        <w:tc>
          <w:tcPr>
            <w:tcW w:w="8834" w:type="dxa"/>
          </w:tcPr>
          <w:p w14:paraId="330EEED7" w14:textId="77777777" w:rsidR="002A6541" w:rsidRPr="00D876C1" w:rsidRDefault="002A6541" w:rsidP="00EB761A">
            <w:pPr>
              <w:rPr>
                <w:rFonts w:ascii="Courier New" w:hAnsi="Courier New" w:cs="Courier New"/>
                <w:sz w:val="21"/>
                <w:szCs w:val="21"/>
                <w:lang w:eastAsia="zh-CN"/>
              </w:rPr>
            </w:pPr>
            <w:r w:rsidRPr="00D876C1">
              <w:rPr>
                <w:rFonts w:ascii="Courier New" w:hAnsi="Courier New" w:cs="Courier New"/>
                <w:color w:val="028009"/>
                <w:sz w:val="21"/>
                <w:szCs w:val="21"/>
              </w:rPr>
              <w:t>%% Q</w:t>
            </w:r>
            <w:r>
              <w:rPr>
                <w:rFonts w:ascii="Courier New" w:hAnsi="Courier New" w:cs="Courier New"/>
                <w:color w:val="028009"/>
                <w:sz w:val="21"/>
                <w:szCs w:val="21"/>
              </w:rPr>
              <w:t>4</w:t>
            </w:r>
            <w:r w:rsidRPr="00D876C1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 </w:t>
            </w:r>
            <w:r>
              <w:rPr>
                <w:rFonts w:ascii="Courier New" w:hAnsi="Courier New" w:cs="Courier New"/>
                <w:color w:val="028009"/>
                <w:sz w:val="21"/>
                <w:szCs w:val="21"/>
              </w:rPr>
              <w:t>Gain Margin</w:t>
            </w:r>
          </w:p>
          <w:p w14:paraId="5EED8AA4" w14:textId="77777777" w:rsidR="002A6541" w:rsidRPr="00D876C1" w:rsidRDefault="002A6541" w:rsidP="00EB761A">
            <w:pPr>
              <w:rPr>
                <w:rFonts w:ascii="Courier New" w:hAnsi="Courier New" w:cs="Courier New"/>
                <w:sz w:val="21"/>
                <w:szCs w:val="21"/>
                <w:lang w:eastAsia="zh-CN"/>
              </w:rPr>
            </w:pPr>
            <w:proofErr w:type="spellStart"/>
            <w:r w:rsidRPr="00D876C1">
              <w:rPr>
                <w:rFonts w:ascii="Courier New" w:hAnsi="Courier New" w:cs="Courier New"/>
                <w:sz w:val="21"/>
                <w:szCs w:val="21"/>
              </w:rPr>
              <w:t>syms</w:t>
            </w:r>
            <w:proofErr w:type="spellEnd"/>
            <w:r w:rsidRPr="00D876C1">
              <w:rPr>
                <w:rFonts w:ascii="Courier New" w:hAnsi="Courier New" w:cs="Courier New"/>
                <w:sz w:val="21"/>
                <w:szCs w:val="21"/>
              </w:rPr>
              <w:t xml:space="preserve"> </w:t>
            </w:r>
            <w:r w:rsidRPr="00D876C1">
              <w:rPr>
                <w:rFonts w:ascii="Courier New" w:hAnsi="Courier New" w:cs="Courier New"/>
                <w:color w:val="AA04F9"/>
                <w:sz w:val="21"/>
                <w:szCs w:val="21"/>
              </w:rPr>
              <w:t>K</w:t>
            </w:r>
            <w:r w:rsidRPr="00D876C1">
              <w:rPr>
                <w:rFonts w:ascii="Courier New" w:hAnsi="Courier New" w:cs="Courier New"/>
                <w:sz w:val="21"/>
                <w:szCs w:val="21"/>
              </w:rPr>
              <w:t>;</w:t>
            </w:r>
          </w:p>
          <w:p w14:paraId="59EC9BEE" w14:textId="77777777" w:rsidR="002A6541" w:rsidRPr="00D876C1" w:rsidRDefault="002A6541" w:rsidP="00EB761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D876C1">
              <w:rPr>
                <w:rFonts w:ascii="Courier New" w:hAnsi="Courier New" w:cs="Courier New"/>
                <w:sz w:val="21"/>
                <w:szCs w:val="21"/>
              </w:rPr>
              <w:t>K = 1.0024;</w:t>
            </w:r>
          </w:p>
          <w:p w14:paraId="6526D7F2" w14:textId="77777777" w:rsidR="002A6541" w:rsidRPr="00D876C1" w:rsidRDefault="002A6541" w:rsidP="00EB761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D876C1">
              <w:rPr>
                <w:rFonts w:ascii="Courier New" w:hAnsi="Courier New" w:cs="Courier New"/>
                <w:sz w:val="21"/>
                <w:szCs w:val="21"/>
              </w:rPr>
              <w:t>num = [6*K];</w:t>
            </w:r>
          </w:p>
          <w:p w14:paraId="1E373AA1" w14:textId="77777777" w:rsidR="002A6541" w:rsidRPr="00D876C1" w:rsidRDefault="002A6541" w:rsidP="00EB761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D876C1">
              <w:rPr>
                <w:rFonts w:ascii="Courier New" w:hAnsi="Courier New" w:cs="Courier New"/>
                <w:sz w:val="21"/>
                <w:szCs w:val="21"/>
              </w:rPr>
              <w:t>den = [1,4,3,0];</w:t>
            </w:r>
          </w:p>
          <w:p w14:paraId="47D0F28D" w14:textId="77777777" w:rsidR="002A6541" w:rsidRDefault="002A6541" w:rsidP="00EB761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D876C1">
              <w:rPr>
                <w:rFonts w:ascii="Courier New" w:hAnsi="Courier New" w:cs="Courier New"/>
                <w:sz w:val="21"/>
                <w:szCs w:val="21"/>
              </w:rPr>
              <w:t xml:space="preserve">sys = </w:t>
            </w:r>
            <w:proofErr w:type="spellStart"/>
            <w:r w:rsidRPr="00D876C1">
              <w:rPr>
                <w:rFonts w:ascii="Courier New" w:hAnsi="Courier New" w:cs="Courier New"/>
                <w:sz w:val="21"/>
                <w:szCs w:val="21"/>
              </w:rPr>
              <w:t>tf</w:t>
            </w:r>
            <w:proofErr w:type="spellEnd"/>
            <w:r w:rsidRPr="00D876C1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D876C1">
              <w:rPr>
                <w:rFonts w:ascii="Courier New" w:hAnsi="Courier New" w:cs="Courier New"/>
                <w:sz w:val="21"/>
                <w:szCs w:val="21"/>
              </w:rPr>
              <w:t>num,den</w:t>
            </w:r>
            <w:proofErr w:type="spellEnd"/>
            <w:r w:rsidRPr="00D876C1">
              <w:rPr>
                <w:rFonts w:ascii="Courier New" w:hAnsi="Courier New" w:cs="Courier New"/>
                <w:sz w:val="21"/>
                <w:szCs w:val="21"/>
              </w:rPr>
              <w:t>);</w:t>
            </w:r>
          </w:p>
          <w:p w14:paraId="35F5F0AD" w14:textId="77777777" w:rsidR="002A6541" w:rsidRDefault="002A6541" w:rsidP="00EB761A">
            <w:pPr>
              <w:rPr>
                <w:rFonts w:ascii="Courier New" w:hAnsi="Courier New" w:cs="Courier New"/>
                <w:sz w:val="21"/>
                <w:szCs w:val="21"/>
                <w:lang w:eastAsia="zh-CN"/>
              </w:rPr>
            </w:pPr>
            <w:bookmarkStart w:id="290" w:name="OLE_LINK523"/>
            <w:bookmarkStart w:id="291" w:name="OLE_LINK524"/>
            <w:r w:rsidRPr="004E5997">
              <w:rPr>
                <w:rFonts w:ascii="Courier New" w:hAnsi="Courier New" w:cs="Courier New"/>
                <w:sz w:val="21"/>
                <w:szCs w:val="21"/>
                <w:lang w:eastAsia="zh-CN"/>
              </w:rPr>
              <w:t xml:space="preserve">% </w:t>
            </w:r>
            <w:proofErr w:type="spellStart"/>
            <w:proofErr w:type="gramStart"/>
            <w:r w:rsidRPr="004E5997">
              <w:rPr>
                <w:rFonts w:ascii="Courier New" w:hAnsi="Courier New" w:cs="Courier New"/>
                <w:sz w:val="21"/>
                <w:szCs w:val="21"/>
                <w:lang w:eastAsia="zh-CN"/>
              </w:rPr>
              <w:t>nyquist</w:t>
            </w:r>
            <w:proofErr w:type="spellEnd"/>
            <w:proofErr w:type="gramEnd"/>
            <w:r w:rsidRPr="004E5997">
              <w:rPr>
                <w:rFonts w:ascii="Courier New" w:hAnsi="Courier New" w:cs="Courier New"/>
                <w:sz w:val="21"/>
                <w:szCs w:val="21"/>
                <w:lang w:eastAsia="zh-CN"/>
              </w:rPr>
              <w:t>(sys);</w:t>
            </w:r>
          </w:p>
          <w:bookmarkEnd w:id="290"/>
          <w:bookmarkEnd w:id="291"/>
          <w:p w14:paraId="371EF471" w14:textId="77777777" w:rsidR="002A6541" w:rsidRPr="00D876C1" w:rsidRDefault="002A6541" w:rsidP="00EB761A">
            <w:pPr>
              <w:rPr>
                <w:rFonts w:ascii="Courier New" w:hAnsi="Courier New" w:cs="Courier New"/>
                <w:sz w:val="21"/>
                <w:szCs w:val="21"/>
                <w:lang w:eastAsia="zh-CN"/>
              </w:rPr>
            </w:pPr>
            <w:r w:rsidRPr="004E5997">
              <w:rPr>
                <w:rFonts w:ascii="Courier New" w:hAnsi="Courier New" w:cs="Courier New"/>
                <w:sz w:val="21"/>
                <w:szCs w:val="21"/>
                <w:lang w:eastAsia="zh-CN"/>
              </w:rPr>
              <w:t xml:space="preserve">% </w:t>
            </w:r>
            <w:proofErr w:type="gramStart"/>
            <w:r>
              <w:rPr>
                <w:rFonts w:ascii="Courier New" w:hAnsi="Courier New" w:cs="Courier New"/>
                <w:sz w:val="21"/>
                <w:szCs w:val="21"/>
                <w:lang w:eastAsia="zh-CN"/>
              </w:rPr>
              <w:t>bode</w:t>
            </w:r>
            <w:proofErr w:type="gramEnd"/>
            <w:r w:rsidRPr="004E5997">
              <w:rPr>
                <w:rFonts w:ascii="Courier New" w:hAnsi="Courier New" w:cs="Courier New"/>
                <w:sz w:val="21"/>
                <w:szCs w:val="21"/>
                <w:lang w:eastAsia="zh-CN"/>
              </w:rPr>
              <w:t>(sys);</w:t>
            </w:r>
          </w:p>
          <w:p w14:paraId="3994537D" w14:textId="77777777" w:rsidR="002A6541" w:rsidRPr="00D876C1" w:rsidRDefault="002A6541" w:rsidP="00EB761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D876C1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D876C1">
              <w:rPr>
                <w:rFonts w:ascii="Courier New" w:hAnsi="Courier New" w:cs="Courier New"/>
                <w:sz w:val="21"/>
                <w:szCs w:val="21"/>
              </w:rPr>
              <w:t>Gm,Pm,Wcg,Wcp</w:t>
            </w:r>
            <w:proofErr w:type="spellEnd"/>
            <w:r w:rsidRPr="00D876C1">
              <w:rPr>
                <w:rFonts w:ascii="Courier New" w:hAnsi="Courier New" w:cs="Courier New"/>
                <w:sz w:val="21"/>
                <w:szCs w:val="21"/>
              </w:rPr>
              <w:t>] = margin(sys)</w:t>
            </w:r>
          </w:p>
          <w:p w14:paraId="0A53C458" w14:textId="77777777" w:rsidR="002A6541" w:rsidRPr="009A0157" w:rsidRDefault="002A6541" w:rsidP="00EB761A">
            <w:pPr>
              <w:rPr>
                <w:rFonts w:ascii="Courier New" w:hAnsi="Courier New" w:cs="Courier New"/>
                <w:color w:val="028009"/>
                <w:sz w:val="21"/>
                <w:szCs w:val="21"/>
              </w:rPr>
            </w:pPr>
            <w:r w:rsidRPr="009A0157">
              <w:rPr>
                <w:rFonts w:ascii="Courier New" w:hAnsi="Courier New" w:cs="Courier New" w:hint="eastAsia"/>
                <w:color w:val="028009"/>
                <w:sz w:val="21"/>
                <w:szCs w:val="21"/>
              </w:rPr>
              <w:t>%</w:t>
            </w:r>
            <w:r w:rsidRPr="009A0157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 Gm =  1.9953 </w:t>
            </w:r>
            <m:oMath>
              <m:r>
                <m:rPr>
                  <m:sty m:val="p"/>
                </m:rPr>
                <w:rPr>
                  <w:rFonts w:ascii="Cambria Math" w:hAnsi="Cambria Math" w:cs="Courier New"/>
                  <w:color w:val="028009"/>
                  <w:sz w:val="21"/>
                  <w:szCs w:val="21"/>
                </w:rPr>
                <m:t>≈</m:t>
              </m:r>
            </m:oMath>
            <w:r w:rsidRPr="009A0157">
              <w:rPr>
                <w:rFonts w:ascii="Courier New" w:hAnsi="Courier New" w:cs="Courier New" w:hint="eastAsia"/>
                <w:color w:val="028009"/>
                <w:sz w:val="21"/>
                <w:szCs w:val="21"/>
              </w:rPr>
              <w:t xml:space="preserve"> </w:t>
            </w:r>
            <w:r w:rsidRPr="009A0157">
              <w:rPr>
                <w:rFonts w:ascii="Courier New" w:hAnsi="Courier New" w:cs="Courier New"/>
                <w:color w:val="028009"/>
                <w:sz w:val="21"/>
                <w:szCs w:val="21"/>
              </w:rPr>
              <w:t>2 = 6 dB</w:t>
            </w:r>
          </w:p>
          <w:p w14:paraId="4AA026F4" w14:textId="77777777" w:rsidR="002A6541" w:rsidRPr="007C1253" w:rsidRDefault="002A6541" w:rsidP="00EB761A">
            <w:pPr>
              <w:rPr>
                <w:rFonts w:ascii="Courier New" w:hAnsi="Courier New" w:cs="Courier New"/>
              </w:rPr>
            </w:pPr>
            <w:r w:rsidRPr="009A0157">
              <w:rPr>
                <w:rFonts w:ascii="Courier New" w:hAnsi="Courier New" w:cs="Courier New" w:hint="eastAsia"/>
                <w:color w:val="028009"/>
                <w:sz w:val="21"/>
                <w:szCs w:val="21"/>
              </w:rPr>
              <w:t>%</w:t>
            </w:r>
            <w:r w:rsidRPr="009A0157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 Pm =  18.1988</w:t>
            </w:r>
          </w:p>
        </w:tc>
      </w:tr>
    </w:tbl>
    <w:p w14:paraId="1E28A375" w14:textId="02E593EA" w:rsidR="00AD6087" w:rsidRDefault="00AD6087" w:rsidP="00AD6087">
      <w:pPr>
        <w:rPr>
          <w:lang w:eastAsia="zh-CN"/>
        </w:rPr>
      </w:pPr>
    </w:p>
    <w:p w14:paraId="3C682F9B" w14:textId="77777777" w:rsidR="00AD6087" w:rsidRDefault="00AD6087" w:rsidP="00AD6087">
      <w:pPr>
        <w:rPr>
          <w:lang w:eastAsia="zh-CN"/>
        </w:rPr>
      </w:pPr>
    </w:p>
    <w:p w14:paraId="371CAA3F" w14:textId="61BBF652" w:rsidR="00AD6087" w:rsidRDefault="00AD6087">
      <w:pPr>
        <w:rPr>
          <w:lang w:eastAsia="zh-CN"/>
        </w:rPr>
      </w:pPr>
      <w:r>
        <w:rPr>
          <w:lang w:eastAsia="zh-CN"/>
        </w:rPr>
        <w:br w:type="page"/>
      </w:r>
    </w:p>
    <w:p w14:paraId="2917D7B8" w14:textId="2F9503D9" w:rsidR="007D7932" w:rsidRPr="006A7E6A" w:rsidRDefault="007D7932" w:rsidP="007D7932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lastRenderedPageBreak/>
        <w:t>Procedure 5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</w:t>
      </w:r>
      <w:bookmarkStart w:id="292" w:name="OLE_LINK90"/>
      <w:bookmarkStart w:id="293" w:name="OLE_LINK91"/>
      <w:r w:rsidR="00B63D36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Root Locus Diagram</w:t>
      </w:r>
      <w:bookmarkEnd w:id="292"/>
      <w:bookmarkEnd w:id="293"/>
    </w:p>
    <w:p w14:paraId="6FEB1880" w14:textId="2F835550" w:rsidR="007D7932" w:rsidRDefault="007D7932">
      <w:pPr>
        <w:rPr>
          <w:lang w:eastAsia="zh-CN"/>
        </w:rPr>
      </w:pPr>
    </w:p>
    <w:p w14:paraId="44F57B40" w14:textId="77777777" w:rsidR="00DF194E" w:rsidRDefault="00DF194E" w:rsidP="00DF194E">
      <w:pPr>
        <w:rPr>
          <w:rFonts w:eastAsia="Yu Mincho"/>
          <w:lang w:eastAsia="zh-CN"/>
        </w:rPr>
      </w:pPr>
      <w:r>
        <w:rPr>
          <w:rFonts w:hint="eastAsia"/>
          <w:lang w:eastAsia="zh-CN"/>
        </w:rPr>
        <w:t>W</w:t>
      </w:r>
      <w:r>
        <w:rPr>
          <w:lang w:eastAsia="zh-CN"/>
        </w:rPr>
        <w:t xml:space="preserve">e know the </w:t>
      </w:r>
      <w:r>
        <w:rPr>
          <w:rFonts w:eastAsia="Yu Mincho"/>
          <w:lang w:eastAsia="zh-CN"/>
        </w:rPr>
        <w:t>open-loop transfer function of the system is</w:t>
      </w:r>
    </w:p>
    <w:p w14:paraId="1886203E" w14:textId="77777777" w:rsidR="00DF194E" w:rsidRDefault="00DF194E" w:rsidP="00DF194E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DF194E" w14:paraId="276B7488" w14:textId="77777777" w:rsidTr="00EB761A">
        <w:trPr>
          <w:jc w:val="center"/>
        </w:trPr>
        <w:tc>
          <w:tcPr>
            <w:tcW w:w="7690" w:type="dxa"/>
            <w:vAlign w:val="center"/>
          </w:tcPr>
          <w:p w14:paraId="6C8FA3C4" w14:textId="77777777" w:rsidR="00DF194E" w:rsidRPr="0051597F" w:rsidRDefault="00DF194E" w:rsidP="00EB761A">
            <w:bookmarkStart w:id="294" w:name="OLE_LINK568"/>
            <w:bookmarkStart w:id="295" w:name="OLE_LINK569"/>
            <m:oMathPara>
              <m:oMath>
                <m:r>
                  <w:rPr>
                    <w:rFonts w:ascii="Cambria Math" w:hAnsi="Cambria Math"/>
                  </w:rPr>
                  <m:t>G</m:t>
                </m:r>
                <w:bookmarkStart w:id="296" w:name="OLE_LINK566"/>
                <w:bookmarkStart w:id="297" w:name="OLE_LINK567"/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</w:rPr>
                  <m:t>H(s)</m:t>
                </m:r>
                <w:bookmarkEnd w:id="294"/>
                <w:bookmarkEnd w:id="295"/>
                <w:bookmarkEnd w:id="296"/>
                <w:bookmarkEnd w:id="297"/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k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s)∙(s+1)∙(s+3)</m:t>
                    </m:r>
                  </m:den>
                </m:f>
              </m:oMath>
            </m:oMathPara>
          </w:p>
        </w:tc>
        <w:tc>
          <w:tcPr>
            <w:tcW w:w="616" w:type="dxa"/>
            <w:vAlign w:val="center"/>
          </w:tcPr>
          <w:p w14:paraId="5D8A8DB6" w14:textId="77777777" w:rsidR="00DF194E" w:rsidRPr="0051597F" w:rsidRDefault="00DF194E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5C6CB401" w14:textId="51427150" w:rsidR="00D172AA" w:rsidRDefault="00D172AA">
      <w:pPr>
        <w:rPr>
          <w:lang w:eastAsia="zh-CN"/>
        </w:rPr>
      </w:pPr>
    </w:p>
    <w:p w14:paraId="240A150A" w14:textId="40A04520" w:rsidR="00A01247" w:rsidRDefault="00A01247" w:rsidP="00A01247">
      <w:pPr>
        <w:jc w:val="both"/>
      </w:pPr>
      <w:r>
        <w:rPr>
          <w:lang w:eastAsia="zh-CN"/>
        </w:rPr>
        <w:t>Figure 9 show</w:t>
      </w:r>
      <w:r w:rsidR="00A64C82">
        <w:rPr>
          <w:lang w:eastAsia="zh-CN"/>
        </w:rPr>
        <w:t>s</w:t>
      </w:r>
      <w:r>
        <w:rPr>
          <w:lang w:eastAsia="zh-CN"/>
        </w:rPr>
        <w:t xml:space="preserve"> the </w:t>
      </w:r>
      <w:bookmarkStart w:id="298" w:name="OLE_LINK296"/>
      <w:bookmarkStart w:id="299" w:name="OLE_LINK297"/>
      <w:r>
        <w:rPr>
          <w:lang w:eastAsia="zh-CN"/>
        </w:rPr>
        <w:t>Root Locus Diagram</w:t>
      </w:r>
      <w:bookmarkEnd w:id="298"/>
      <w:bookmarkEnd w:id="299"/>
      <w:r>
        <w:rPr>
          <w:lang w:eastAsia="zh-CN"/>
        </w:rPr>
        <w:t xml:space="preserve"> of the system </w:t>
      </w:r>
      <m:oMath>
        <m:r>
          <w:rPr>
            <w:rFonts w:ascii="Cambria Math" w:hAnsi="Cambria Math"/>
          </w:rPr>
          <m:t>GH(s)</m:t>
        </m:r>
      </m:oMath>
      <w:r>
        <w:rPr>
          <w:rFonts w:hint="eastAsia"/>
        </w:rPr>
        <w:t>,</w:t>
      </w:r>
      <w:r>
        <w:t xml:space="preserve"> the important points have been annotated as follows. And the MATLAB program is shown in Table 5.</w:t>
      </w:r>
    </w:p>
    <w:p w14:paraId="7D01F9ED" w14:textId="77777777" w:rsidR="00D172AA" w:rsidRDefault="00D172AA">
      <w:pPr>
        <w:rPr>
          <w:lang w:eastAsia="zh-CN"/>
        </w:rPr>
      </w:pPr>
    </w:p>
    <w:p w14:paraId="65292B7E" w14:textId="77777777" w:rsidR="00A01247" w:rsidRDefault="00A01247" w:rsidP="00A01247">
      <w:pPr>
        <w:keepNext/>
        <w:jc w:val="center"/>
        <w:rPr>
          <w:lang w:eastAsia="zh-CN"/>
        </w:rPr>
      </w:pPr>
      <w:bookmarkStart w:id="300" w:name="OLE_LINK417"/>
      <w:bookmarkStart w:id="301" w:name="OLE_LINK418"/>
      <w:bookmarkStart w:id="302" w:name="OLE_LINK419"/>
      <w:bookmarkStart w:id="303" w:name="OLE_LINK111"/>
      <w:bookmarkStart w:id="304" w:name="OLE_LINK112"/>
      <w:bookmarkStart w:id="305" w:name="OLE_LINK379"/>
      <w:bookmarkStart w:id="306" w:name="OLE_LINK380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6FF1932C" wp14:editId="1EF8B686">
            <wp:extent cx="3670142" cy="2908142"/>
            <wp:effectExtent l="0" t="0" r="635" b="63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4391" cy="2911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767C1A" w14:textId="2E66A3D1" w:rsidR="00A01247" w:rsidRDefault="00A01247" w:rsidP="00A01247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 xml:space="preserve">9-1 </w:t>
      </w:r>
      <w:r w:rsidRPr="002C383C">
        <w:rPr>
          <w:rFonts w:ascii="Georgia" w:hAnsi="Georgia"/>
          <w:sz w:val="21"/>
          <w:szCs w:val="21"/>
        </w:rPr>
        <w:t xml:space="preserve">The </w:t>
      </w:r>
      <w:r w:rsidRPr="00AB45D3">
        <w:rPr>
          <w:rFonts w:ascii="Georgia" w:hAnsi="Georgia"/>
          <w:sz w:val="21"/>
          <w:szCs w:val="21"/>
        </w:rPr>
        <w:t>Root Locus Diagram</w:t>
      </w:r>
      <w:bookmarkEnd w:id="300"/>
      <w:bookmarkEnd w:id="301"/>
      <w:bookmarkEnd w:id="302"/>
    </w:p>
    <w:bookmarkEnd w:id="303"/>
    <w:bookmarkEnd w:id="304"/>
    <w:p w14:paraId="32A75D25" w14:textId="77777777" w:rsidR="00686BD0" w:rsidRPr="00686BD0" w:rsidRDefault="00686BD0" w:rsidP="00686BD0"/>
    <w:p w14:paraId="1783F0E7" w14:textId="77777777" w:rsidR="00A01247" w:rsidRDefault="00A01247" w:rsidP="00A01247">
      <w:pPr>
        <w:keepNext/>
        <w:jc w:val="center"/>
        <w:rPr>
          <w:lang w:eastAsia="zh-CN"/>
        </w:rPr>
      </w:pPr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420A47CF" wp14:editId="69D613F9">
            <wp:extent cx="3658187" cy="2749649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8187" cy="27496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BD8058" w14:textId="77777777" w:rsidR="00A01247" w:rsidRPr="00E94712" w:rsidRDefault="00A01247" w:rsidP="00A01247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 xml:space="preserve">9-2 </w:t>
      </w:r>
      <w:r w:rsidRPr="002C383C">
        <w:rPr>
          <w:rFonts w:ascii="Georgia" w:hAnsi="Georgia"/>
          <w:sz w:val="21"/>
          <w:szCs w:val="21"/>
        </w:rPr>
        <w:t xml:space="preserve">The </w:t>
      </w:r>
      <w:r w:rsidRPr="00AB45D3">
        <w:rPr>
          <w:rFonts w:ascii="Georgia" w:hAnsi="Georgia"/>
          <w:sz w:val="21"/>
          <w:szCs w:val="21"/>
        </w:rPr>
        <w:t>Root Locus Diagram</w:t>
      </w:r>
      <w:r>
        <w:rPr>
          <w:rFonts w:ascii="Georgia" w:hAnsi="Georgia"/>
          <w:sz w:val="21"/>
          <w:szCs w:val="21"/>
        </w:rPr>
        <w:t xml:space="preserve"> (with </w:t>
      </w:r>
      <w:r w:rsidRPr="00D0048B">
        <w:rPr>
          <w:rFonts w:ascii="Georgia" w:hAnsi="Georgia"/>
          <w:sz w:val="21"/>
          <w:szCs w:val="21"/>
        </w:rPr>
        <w:t>annotation</w:t>
      </w:r>
      <w:r>
        <w:rPr>
          <w:rFonts w:ascii="Georgia" w:hAnsi="Georgia"/>
          <w:sz w:val="21"/>
          <w:szCs w:val="21"/>
        </w:rPr>
        <w:t>)</w:t>
      </w:r>
    </w:p>
    <w:p w14:paraId="5E01F5B0" w14:textId="77777777" w:rsidR="00A01247" w:rsidRPr="00392CFC" w:rsidRDefault="00A01247" w:rsidP="00A01247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bookmarkStart w:id="307" w:name="OLE_LINK630"/>
      <w:bookmarkStart w:id="308" w:name="OLE_LINK631"/>
      <w:bookmarkEnd w:id="305"/>
      <w:bookmarkEnd w:id="306"/>
      <w:r w:rsidRPr="00392CFC">
        <w:rPr>
          <w:rFonts w:ascii="Georgia" w:hAnsi="Georgia" w:hint="eastAsia"/>
          <w:sz w:val="21"/>
          <w:szCs w:val="21"/>
        </w:rPr>
        <w:lastRenderedPageBreak/>
        <w:t>T</w:t>
      </w:r>
      <w:r w:rsidRPr="00392CFC">
        <w:rPr>
          <w:rFonts w:ascii="Georgia" w:hAnsi="Georgia"/>
          <w:sz w:val="21"/>
          <w:szCs w:val="21"/>
        </w:rPr>
        <w:t xml:space="preserve">able </w:t>
      </w:r>
      <w:r>
        <w:rPr>
          <w:rFonts w:ascii="Georgia" w:hAnsi="Georgia"/>
          <w:sz w:val="21"/>
          <w:szCs w:val="21"/>
        </w:rPr>
        <w:t>5</w:t>
      </w:r>
      <w:r w:rsidRPr="00392CFC">
        <w:rPr>
          <w:rFonts w:ascii="Georgia" w:hAnsi="Georgia"/>
          <w:sz w:val="21"/>
          <w:szCs w:val="21"/>
        </w:rPr>
        <w:t xml:space="preserve"> MATLAB Program </w:t>
      </w:r>
      <w:r>
        <w:rPr>
          <w:rFonts w:ascii="Georgia" w:hAnsi="Georgia"/>
          <w:sz w:val="21"/>
          <w:szCs w:val="21"/>
        </w:rPr>
        <w:t>4</w:t>
      </w: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8296"/>
      </w:tblGrid>
      <w:tr w:rsidR="00A01247" w:rsidRPr="0005464B" w14:paraId="58EB8336" w14:textId="77777777" w:rsidTr="00EB761A">
        <w:tc>
          <w:tcPr>
            <w:tcW w:w="8834" w:type="dxa"/>
            <w:shd w:val="clear" w:color="auto" w:fill="BFBFBF" w:themeFill="background1" w:themeFillShade="BF"/>
          </w:tcPr>
          <w:p w14:paraId="0C3B45A5" w14:textId="77777777" w:rsidR="00A01247" w:rsidRPr="00955719" w:rsidRDefault="00A01247" w:rsidP="00EB761A">
            <w:pPr>
              <w:pStyle w:val="ad"/>
              <w:jc w:val="lef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Table 3: </w:t>
            </w:r>
            <w:r w:rsidRPr="00955719">
              <w:rPr>
                <w:sz w:val="24"/>
                <w:szCs w:val="24"/>
              </w:rPr>
              <w:t xml:space="preserve">MATLAB </w:t>
            </w:r>
            <w:r w:rsidRPr="00955719">
              <w:rPr>
                <w:rFonts w:hint="eastAsia"/>
                <w:sz w:val="24"/>
                <w:szCs w:val="24"/>
              </w:rPr>
              <w:t>P</w:t>
            </w:r>
            <w:r w:rsidRPr="00955719">
              <w:rPr>
                <w:sz w:val="24"/>
                <w:szCs w:val="24"/>
              </w:rPr>
              <w:t xml:space="preserve">rogram </w:t>
            </w:r>
            <w:r>
              <w:rPr>
                <w:sz w:val="24"/>
                <w:szCs w:val="24"/>
              </w:rPr>
              <w:t>4</w:t>
            </w:r>
          </w:p>
        </w:tc>
      </w:tr>
      <w:tr w:rsidR="00A01247" w:rsidRPr="00A13C77" w14:paraId="7D7F46E2" w14:textId="77777777" w:rsidTr="00EB761A">
        <w:tc>
          <w:tcPr>
            <w:tcW w:w="8834" w:type="dxa"/>
            <w:shd w:val="clear" w:color="auto" w:fill="BFBFBF" w:themeFill="background1" w:themeFillShade="BF"/>
          </w:tcPr>
          <w:p w14:paraId="5E159844" w14:textId="77777777" w:rsidR="00A01247" w:rsidRPr="00005E60" w:rsidRDefault="00A01247" w:rsidP="00EB761A">
            <w:pPr>
              <w:rPr>
                <w:i/>
                <w:iCs/>
                <w:szCs w:val="24"/>
              </w:rPr>
            </w:pPr>
            <w:r w:rsidRPr="00005E60">
              <w:rPr>
                <w:rFonts w:hint="eastAsia"/>
                <w:i/>
                <w:iCs/>
                <w:szCs w:val="24"/>
              </w:rPr>
              <w:t>T</w:t>
            </w:r>
            <w:r w:rsidRPr="00005E60">
              <w:rPr>
                <w:i/>
                <w:iCs/>
                <w:szCs w:val="24"/>
              </w:rPr>
              <w:t>his program is used to draw the</w:t>
            </w:r>
            <w:r>
              <w:t xml:space="preserve"> </w:t>
            </w:r>
            <w:r>
              <w:rPr>
                <w:i/>
                <w:iCs/>
                <w:szCs w:val="24"/>
              </w:rPr>
              <w:t>Ro</w:t>
            </w:r>
            <w:r w:rsidRPr="006E4796">
              <w:rPr>
                <w:i/>
                <w:iCs/>
                <w:szCs w:val="24"/>
              </w:rPr>
              <w:t xml:space="preserve">ot </w:t>
            </w:r>
            <w:r>
              <w:rPr>
                <w:i/>
                <w:iCs/>
                <w:szCs w:val="24"/>
              </w:rPr>
              <w:t>L</w:t>
            </w:r>
            <w:r w:rsidRPr="006E4796">
              <w:rPr>
                <w:i/>
                <w:iCs/>
                <w:szCs w:val="24"/>
              </w:rPr>
              <w:t xml:space="preserve">ocus </w:t>
            </w:r>
            <w:r>
              <w:rPr>
                <w:i/>
                <w:iCs/>
                <w:szCs w:val="24"/>
              </w:rPr>
              <w:t>D</w:t>
            </w:r>
            <w:r w:rsidRPr="006E4796">
              <w:rPr>
                <w:i/>
                <w:iCs/>
                <w:szCs w:val="24"/>
              </w:rPr>
              <w:t>iagram</w:t>
            </w:r>
          </w:p>
        </w:tc>
      </w:tr>
      <w:tr w:rsidR="00A01247" w:rsidRPr="000F5B72" w14:paraId="379AD5FD" w14:textId="77777777" w:rsidTr="00EB761A">
        <w:tc>
          <w:tcPr>
            <w:tcW w:w="8834" w:type="dxa"/>
          </w:tcPr>
          <w:p w14:paraId="16CF58AB" w14:textId="77777777" w:rsidR="00A01247" w:rsidRPr="0019486A" w:rsidRDefault="00A01247" w:rsidP="00EB761A">
            <w:pPr>
              <w:rPr>
                <w:rFonts w:ascii="Courier New" w:hAnsi="Courier New" w:cs="Courier New"/>
                <w:sz w:val="21"/>
                <w:szCs w:val="16"/>
                <w:lang w:eastAsia="zh-CN"/>
              </w:rPr>
            </w:pPr>
            <w:r w:rsidRPr="0019486A">
              <w:rPr>
                <w:rFonts w:ascii="Courier New" w:hAnsi="Courier New" w:cs="Courier New"/>
                <w:color w:val="028009"/>
                <w:sz w:val="21"/>
                <w:szCs w:val="16"/>
              </w:rPr>
              <w:t>%% Q5 Root Locus Diagram</w:t>
            </w:r>
          </w:p>
          <w:p w14:paraId="2B8968AC" w14:textId="77777777" w:rsidR="00A01247" w:rsidRPr="0019486A" w:rsidRDefault="00A01247" w:rsidP="00EB761A">
            <w:pPr>
              <w:rPr>
                <w:rFonts w:ascii="Courier New" w:hAnsi="Courier New" w:cs="Courier New"/>
                <w:sz w:val="21"/>
                <w:szCs w:val="16"/>
              </w:rPr>
            </w:pPr>
            <w:proofErr w:type="spellStart"/>
            <w:r w:rsidRPr="0019486A">
              <w:rPr>
                <w:rFonts w:ascii="Courier New" w:hAnsi="Courier New" w:cs="Courier New"/>
                <w:sz w:val="21"/>
                <w:szCs w:val="16"/>
              </w:rPr>
              <w:t>syms</w:t>
            </w:r>
            <w:proofErr w:type="spellEnd"/>
            <w:r w:rsidRPr="0019486A">
              <w:rPr>
                <w:rFonts w:ascii="Courier New" w:hAnsi="Courier New" w:cs="Courier New"/>
                <w:sz w:val="21"/>
                <w:szCs w:val="16"/>
              </w:rPr>
              <w:t xml:space="preserve"> </w:t>
            </w:r>
            <w:r w:rsidRPr="0019486A">
              <w:rPr>
                <w:rFonts w:ascii="Courier New" w:hAnsi="Courier New" w:cs="Courier New"/>
                <w:color w:val="AA04F9"/>
                <w:sz w:val="21"/>
                <w:szCs w:val="16"/>
              </w:rPr>
              <w:t>K</w:t>
            </w:r>
            <w:r w:rsidRPr="0019486A">
              <w:rPr>
                <w:rFonts w:ascii="Courier New" w:hAnsi="Courier New" w:cs="Courier New"/>
                <w:sz w:val="21"/>
                <w:szCs w:val="16"/>
              </w:rPr>
              <w:t>;</w:t>
            </w:r>
          </w:p>
          <w:p w14:paraId="51814C13" w14:textId="77777777" w:rsidR="00A01247" w:rsidRPr="0019486A" w:rsidRDefault="00A01247" w:rsidP="00EB761A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19486A">
              <w:rPr>
                <w:rFonts w:ascii="Courier New" w:hAnsi="Courier New" w:cs="Courier New"/>
                <w:sz w:val="21"/>
                <w:szCs w:val="16"/>
              </w:rPr>
              <w:t>K = 6;</w:t>
            </w:r>
          </w:p>
          <w:p w14:paraId="68505A94" w14:textId="01708339" w:rsidR="00A01247" w:rsidRPr="0019486A" w:rsidRDefault="00A01247" w:rsidP="00EB761A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19486A">
              <w:rPr>
                <w:rFonts w:ascii="Courier New" w:hAnsi="Courier New" w:cs="Courier New"/>
                <w:sz w:val="21"/>
                <w:szCs w:val="16"/>
              </w:rPr>
              <w:t>num5 = [</w:t>
            </w:r>
            <w:r w:rsidR="00D2237F">
              <w:rPr>
                <w:rFonts w:ascii="Courier New" w:hAnsi="Courier New" w:cs="Courier New"/>
                <w:sz w:val="21"/>
                <w:szCs w:val="16"/>
              </w:rPr>
              <w:t>K</w:t>
            </w:r>
            <w:r w:rsidRPr="0019486A">
              <w:rPr>
                <w:rFonts w:ascii="Courier New" w:hAnsi="Courier New" w:cs="Courier New"/>
                <w:sz w:val="21"/>
                <w:szCs w:val="16"/>
              </w:rPr>
              <w:t>];</w:t>
            </w:r>
          </w:p>
          <w:p w14:paraId="6DAFCC42" w14:textId="0A1E25F4" w:rsidR="00A01247" w:rsidRPr="0019486A" w:rsidRDefault="00A01247" w:rsidP="00EB761A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19486A">
              <w:rPr>
                <w:rFonts w:ascii="Courier New" w:hAnsi="Courier New" w:cs="Courier New"/>
                <w:sz w:val="21"/>
                <w:szCs w:val="16"/>
              </w:rPr>
              <w:t>den5 = [1,4,3,</w:t>
            </w:r>
            <w:r w:rsidR="00D2237F">
              <w:rPr>
                <w:rFonts w:ascii="Courier New" w:hAnsi="Courier New" w:cs="Courier New"/>
                <w:sz w:val="21"/>
                <w:szCs w:val="16"/>
              </w:rPr>
              <w:t>0</w:t>
            </w:r>
            <w:r w:rsidRPr="0019486A">
              <w:rPr>
                <w:rFonts w:ascii="Courier New" w:hAnsi="Courier New" w:cs="Courier New"/>
                <w:sz w:val="21"/>
                <w:szCs w:val="16"/>
              </w:rPr>
              <w:t>];</w:t>
            </w:r>
          </w:p>
          <w:p w14:paraId="0C3C00C8" w14:textId="77777777" w:rsidR="00A01247" w:rsidRPr="0019486A" w:rsidRDefault="00A01247" w:rsidP="00EB761A">
            <w:pPr>
              <w:rPr>
                <w:rFonts w:ascii="Courier New" w:hAnsi="Courier New" w:cs="Courier New"/>
                <w:sz w:val="21"/>
                <w:szCs w:val="16"/>
              </w:rPr>
            </w:pPr>
            <w:r w:rsidRPr="0019486A">
              <w:rPr>
                <w:rFonts w:ascii="Courier New" w:hAnsi="Courier New" w:cs="Courier New"/>
                <w:sz w:val="21"/>
                <w:szCs w:val="16"/>
              </w:rPr>
              <w:t xml:space="preserve">sys5 = </w:t>
            </w:r>
            <w:proofErr w:type="spellStart"/>
            <w:r w:rsidRPr="0019486A">
              <w:rPr>
                <w:rFonts w:ascii="Courier New" w:hAnsi="Courier New" w:cs="Courier New"/>
                <w:sz w:val="21"/>
                <w:szCs w:val="16"/>
              </w:rPr>
              <w:t>tf</w:t>
            </w:r>
            <w:proofErr w:type="spellEnd"/>
            <w:r w:rsidRPr="0019486A">
              <w:rPr>
                <w:rFonts w:ascii="Courier New" w:hAnsi="Courier New" w:cs="Courier New"/>
                <w:sz w:val="21"/>
                <w:szCs w:val="16"/>
              </w:rPr>
              <w:t>(num5,den5);</w:t>
            </w:r>
          </w:p>
          <w:p w14:paraId="74F6B56C" w14:textId="77777777" w:rsidR="00A01247" w:rsidRPr="00C2420C" w:rsidRDefault="00A01247" w:rsidP="00EB761A">
            <w:pPr>
              <w:rPr>
                <w:rFonts w:ascii="Courier New" w:hAnsi="Courier New" w:cs="Courier New"/>
                <w:lang w:eastAsia="zh-CN"/>
              </w:rPr>
            </w:pPr>
            <w:proofErr w:type="spellStart"/>
            <w:r w:rsidRPr="0019486A">
              <w:rPr>
                <w:rFonts w:ascii="Courier New" w:hAnsi="Courier New" w:cs="Courier New"/>
                <w:sz w:val="21"/>
                <w:szCs w:val="16"/>
              </w:rPr>
              <w:t>rlocus</w:t>
            </w:r>
            <w:proofErr w:type="spellEnd"/>
            <w:r w:rsidRPr="0019486A">
              <w:rPr>
                <w:rFonts w:ascii="Courier New" w:hAnsi="Courier New" w:cs="Courier New"/>
                <w:sz w:val="21"/>
                <w:szCs w:val="16"/>
              </w:rPr>
              <w:t>(sys5);</w:t>
            </w:r>
          </w:p>
        </w:tc>
      </w:tr>
      <w:bookmarkEnd w:id="307"/>
      <w:bookmarkEnd w:id="308"/>
    </w:tbl>
    <w:p w14:paraId="1DED4DDC" w14:textId="18585256" w:rsidR="007D7932" w:rsidRDefault="007D7932">
      <w:pPr>
        <w:rPr>
          <w:lang w:eastAsia="zh-CN"/>
        </w:rPr>
      </w:pPr>
    </w:p>
    <w:p w14:paraId="0F5B7627" w14:textId="438E6645" w:rsidR="004C6F89" w:rsidRDefault="005A7562" w:rsidP="00BF5B80">
      <w:pPr>
        <w:jc w:val="both"/>
        <w:rPr>
          <w:lang w:eastAsia="zh-CN"/>
        </w:rPr>
      </w:pPr>
      <w:r>
        <w:rPr>
          <w:rFonts w:hint="eastAsia"/>
          <w:lang w:eastAsia="zh-CN"/>
        </w:rPr>
        <w:t>M</w:t>
      </w:r>
      <w:r>
        <w:rPr>
          <w:lang w:eastAsia="zh-CN"/>
        </w:rPr>
        <w:t xml:space="preserve">oreover, we can also calculate the </w:t>
      </w:r>
      <w:r w:rsidR="009D5DEA" w:rsidRPr="009D5DEA">
        <w:rPr>
          <w:lang w:eastAsia="zh-CN"/>
        </w:rPr>
        <w:t>important</w:t>
      </w:r>
      <w:r w:rsidR="009D5DEA">
        <w:rPr>
          <w:lang w:eastAsia="zh-CN"/>
        </w:rPr>
        <w:t xml:space="preserve"> points by hand</w:t>
      </w:r>
      <w:r w:rsidR="00BF5B80">
        <w:rPr>
          <w:lang w:eastAsia="zh-CN"/>
        </w:rPr>
        <w:t xml:space="preserve">, </w:t>
      </w:r>
      <w:r w:rsidR="00E21F10">
        <w:rPr>
          <w:lang w:eastAsia="zh-CN"/>
        </w:rPr>
        <w:t xml:space="preserve">for the </w:t>
      </w:r>
      <w:bookmarkStart w:id="309" w:name="OLE_LINK579"/>
      <w:bookmarkStart w:id="310" w:name="OLE_LINK580"/>
      <w:r w:rsidR="008026BF" w:rsidRPr="008026BF">
        <w:rPr>
          <w:lang w:eastAsia="zh-CN"/>
        </w:rPr>
        <w:t>separation point</w:t>
      </w:r>
      <w:bookmarkEnd w:id="309"/>
      <w:bookmarkEnd w:id="310"/>
      <w:r w:rsidR="005F4A46">
        <w:rPr>
          <w:lang w:eastAsia="zh-CN"/>
        </w:rPr>
        <w:t>s</w:t>
      </w:r>
      <w:r w:rsidR="002B493D">
        <w:rPr>
          <w:lang w:eastAsia="zh-CN"/>
        </w:rPr>
        <w:t>,</w:t>
      </w:r>
    </w:p>
    <w:p w14:paraId="559C5D5C" w14:textId="6AB671BA" w:rsidR="000A31BE" w:rsidRDefault="000A31BE"/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0A31BE" w14:paraId="0BD0AE98" w14:textId="77777777" w:rsidTr="00D657D8">
        <w:trPr>
          <w:trHeight w:val="874"/>
          <w:jc w:val="center"/>
        </w:trPr>
        <w:tc>
          <w:tcPr>
            <w:tcW w:w="8027" w:type="dxa"/>
            <w:vAlign w:val="center"/>
          </w:tcPr>
          <w:bookmarkStart w:id="311" w:name="OLE_LINK587"/>
          <w:bookmarkStart w:id="312" w:name="OLE_LINK588"/>
          <w:p w14:paraId="2FC762C3" w14:textId="37BC8B1A" w:rsidR="000A31BE" w:rsidRPr="0051597F" w:rsidRDefault="00000000" w:rsidP="00EB761A"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+1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w:bookmarkStart w:id="313" w:name="OLE_LINK585"/>
                    <w:bookmarkStart w:id="314" w:name="OLE_LINK586"/>
                    <m:r>
                      <w:rPr>
                        <w:rFonts w:ascii="Cambria Math" w:hAnsi="Cambria Math"/>
                      </w:rPr>
                      <m:t>+</m:t>
                    </m:r>
                    <w:bookmarkStart w:id="315" w:name="OLE_LINK583"/>
                    <w:bookmarkStart w:id="316" w:name="OLE_LINK584"/>
                    <w:bookmarkEnd w:id="313"/>
                    <w:bookmarkEnd w:id="314"/>
                    <m:r>
                      <w:rPr>
                        <w:rFonts w:ascii="Cambria Math" w:hAnsi="Cambria Math"/>
                      </w:rPr>
                      <m:t>3</m:t>
                    </m:r>
                    <w:bookmarkEnd w:id="315"/>
                    <w:bookmarkEnd w:id="316"/>
                  </m:den>
                </m:f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13" w:type="dxa"/>
            <w:vAlign w:val="center"/>
          </w:tcPr>
          <w:p w14:paraId="0F24A4BD" w14:textId="77777777" w:rsidR="000A31BE" w:rsidRPr="0051597F" w:rsidRDefault="000A31BE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311"/>
      <w:bookmarkEnd w:id="312"/>
    </w:tbl>
    <w:p w14:paraId="2A8D33CF" w14:textId="77777777" w:rsidR="005F4A46" w:rsidRDefault="005F4A46"/>
    <w:p w14:paraId="655D0EE6" w14:textId="0B3675A2" w:rsidR="005F4A46" w:rsidRDefault="005F4A46">
      <w:pPr>
        <w:rPr>
          <w:lang w:eastAsia="zh-CN"/>
        </w:rPr>
      </w:pPr>
      <w:r>
        <w:rPr>
          <w:rFonts w:hint="eastAsia"/>
        </w:rPr>
        <w:t>S</w:t>
      </w:r>
      <w:r>
        <w:t xml:space="preserve">o the three </w:t>
      </w:r>
      <w:r w:rsidRPr="008026BF">
        <w:rPr>
          <w:lang w:eastAsia="zh-CN"/>
        </w:rPr>
        <w:t>separation point</w:t>
      </w:r>
      <w:r w:rsidR="00970F68">
        <w:rPr>
          <w:lang w:eastAsia="zh-CN"/>
        </w:rPr>
        <w:t xml:space="preserve"> in the real axis</w:t>
      </w:r>
      <w:r>
        <w:rPr>
          <w:lang w:eastAsia="zh-CN"/>
        </w:rPr>
        <w:t xml:space="preserve"> are</w:t>
      </w:r>
      <w:r w:rsidR="00774212">
        <w:rPr>
          <w:lang w:eastAsia="zh-CN"/>
        </w:rPr>
        <w:t xml:space="preserve"> </w:t>
      </w:r>
      <w:bookmarkStart w:id="317" w:name="OLE_LINK595"/>
      <w:bookmarkStart w:id="318" w:name="OLE_LINK596"/>
      <w:r w:rsidR="00774212">
        <w:rPr>
          <w:lang w:eastAsia="zh-CN"/>
        </w:rPr>
        <w:t>respectively</w:t>
      </w:r>
      <w:bookmarkEnd w:id="317"/>
      <w:bookmarkEnd w:id="318"/>
      <w:r>
        <w:rPr>
          <w:lang w:eastAsia="zh-CN"/>
        </w:rPr>
        <w:t>:</w:t>
      </w:r>
    </w:p>
    <w:p w14:paraId="6C712728" w14:textId="77777777" w:rsidR="0022308F" w:rsidRDefault="0022308F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7D75E4" w:rsidRPr="001B3017" w14:paraId="194F55FE" w14:textId="77777777" w:rsidTr="00EB761A">
        <w:trPr>
          <w:trHeight w:val="567"/>
          <w:jc w:val="center"/>
        </w:trPr>
        <w:tc>
          <w:tcPr>
            <w:tcW w:w="8027" w:type="dxa"/>
            <w:vAlign w:val="center"/>
          </w:tcPr>
          <w:bookmarkStart w:id="319" w:name="OLE_LINK597"/>
          <w:bookmarkStart w:id="320" w:name="OLE_LINK598"/>
          <w:bookmarkStart w:id="321" w:name="OLE_LINK599"/>
          <w:bookmarkStart w:id="322" w:name="OLE_LINK600"/>
          <w:p w14:paraId="4935A319" w14:textId="3D88BD59" w:rsidR="007D75E4" w:rsidRPr="001B3017" w:rsidRDefault="00000000" w:rsidP="00EB761A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 xml:space="preserve"> </m:t>
                    </m:r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(0,0)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(1,0)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hAnsi="Cambria Math"/>
                          </w:rPr>
                          <m:t>(3,0)</m:t>
                        </m:r>
                      </m:e>
                    </m:eqArr>
                  </m:e>
                </m:d>
              </m:oMath>
            </m:oMathPara>
            <w:bookmarkEnd w:id="319"/>
            <w:bookmarkEnd w:id="320"/>
          </w:p>
        </w:tc>
        <w:tc>
          <w:tcPr>
            <w:tcW w:w="613" w:type="dxa"/>
            <w:vAlign w:val="center"/>
          </w:tcPr>
          <w:p w14:paraId="29BED71E" w14:textId="77777777" w:rsidR="007D75E4" w:rsidRPr="001B3017" w:rsidRDefault="007D75E4" w:rsidP="00EB761A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  <w:bookmarkEnd w:id="321"/>
      <w:bookmarkEnd w:id="322"/>
    </w:tbl>
    <w:p w14:paraId="246B6C8E" w14:textId="77777777" w:rsidR="005F4A46" w:rsidRDefault="005F4A46"/>
    <w:p w14:paraId="378C99E6" w14:textId="3524E223" w:rsidR="000A31BE" w:rsidRDefault="003320DC" w:rsidP="00EB0E8C">
      <w:pPr>
        <w:jc w:val="both"/>
        <w:rPr>
          <w:lang w:eastAsia="zh-CN"/>
        </w:rPr>
      </w:pPr>
      <w:r>
        <w:rPr>
          <w:lang w:eastAsia="zh-CN"/>
        </w:rPr>
        <w:t>And, a</w:t>
      </w:r>
      <w:r w:rsidR="0008070C">
        <w:rPr>
          <w:lang w:eastAsia="zh-CN"/>
        </w:rPr>
        <w:t xml:space="preserve">s for </w:t>
      </w:r>
      <w:r w:rsidR="00D2587E" w:rsidRPr="00D2587E">
        <w:rPr>
          <w:lang w:eastAsia="zh-CN"/>
        </w:rPr>
        <w:t>the intersection</w:t>
      </w:r>
      <w:r w:rsidR="009634A1">
        <w:rPr>
          <w:lang w:eastAsia="zh-CN"/>
        </w:rPr>
        <w:t>s</w:t>
      </w:r>
      <w:r w:rsidR="00D2587E" w:rsidRPr="00D2587E">
        <w:rPr>
          <w:lang w:eastAsia="zh-CN"/>
        </w:rPr>
        <w:t xml:space="preserve"> of the curve with the imaginary axis</w:t>
      </w:r>
      <w:r w:rsidR="00D8600E">
        <w:rPr>
          <w:lang w:eastAsia="zh-CN"/>
        </w:rPr>
        <w:t>. Con</w:t>
      </w:r>
      <w:r w:rsidR="005D3FC9">
        <w:rPr>
          <w:lang w:eastAsia="zh-CN"/>
        </w:rPr>
        <w:t>si</w:t>
      </w:r>
      <w:r w:rsidR="00D8600E">
        <w:rPr>
          <w:lang w:eastAsia="zh-CN"/>
        </w:rPr>
        <w:t xml:space="preserve">dering the </w:t>
      </w:r>
      <w:r w:rsidR="00B02D35">
        <w:rPr>
          <w:lang w:eastAsia="zh-CN"/>
        </w:rPr>
        <w:t xml:space="preserve">Rough Table of the </w:t>
      </w:r>
      <w:r w:rsidR="00B02D35" w:rsidRPr="00236774">
        <w:rPr>
          <w:rFonts w:eastAsia="Yu Mincho"/>
        </w:rPr>
        <w:t>characteristic equation</w:t>
      </w:r>
      <w:r w:rsidR="00B02D35">
        <w:rPr>
          <w:rFonts w:eastAsia="Yu Mincho"/>
        </w:rPr>
        <w:t xml:space="preserve"> </w:t>
      </w:r>
      <m:oMath>
        <m:r>
          <w:rPr>
            <w:rFonts w:ascii="Cambria Math" w:eastAsia="Yu Mincho" w:hAnsi="Cambria Math"/>
          </w:rPr>
          <m:t>D(s)</m:t>
        </m:r>
      </m:oMath>
      <w:r w:rsidR="00EF7143">
        <w:rPr>
          <w:rFonts w:eastAsia="Yu Mincho" w:hint="eastAsia"/>
        </w:rPr>
        <w:t>,</w:t>
      </w:r>
      <w:r w:rsidR="00356711">
        <w:rPr>
          <w:rFonts w:eastAsia="Yu Mincho"/>
        </w:rPr>
        <w:t xml:space="preserve"> we know</w:t>
      </w:r>
    </w:p>
    <w:p w14:paraId="6698425C" w14:textId="410B9798" w:rsidR="009E0A65" w:rsidRDefault="009E0A65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23786C" w14:paraId="62FA09FC" w14:textId="77777777" w:rsidTr="00EB761A">
        <w:trPr>
          <w:jc w:val="center"/>
        </w:trPr>
        <w:tc>
          <w:tcPr>
            <w:tcW w:w="8027" w:type="dxa"/>
            <w:vAlign w:val="center"/>
          </w:tcPr>
          <w:p w14:paraId="1581E999" w14:textId="747B49D7" w:rsidR="0023786C" w:rsidRPr="0051597F" w:rsidRDefault="0023786C" w:rsidP="00EB761A">
            <m:oMathPara>
              <m:oMath>
                <m:r>
                  <w:rPr>
                    <w:rFonts w:ascii="Cambria Math" w:hAnsi="Cambria Math"/>
                  </w:rPr>
                  <m:t>4</m:t>
                </m:r>
                <w:bookmarkStart w:id="323" w:name="OLE_LINK589"/>
                <w:bookmarkStart w:id="324" w:name="OLE_LINK590"/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w:bookmarkEnd w:id="323"/>
                <w:bookmarkEnd w:id="324"/>
                <m:r>
                  <w:rPr>
                    <w:rFonts w:ascii="Cambria Math" w:hAnsi="Cambria Math"/>
                  </w:rPr>
                  <m:t>+12=0</m:t>
                </m:r>
              </m:oMath>
            </m:oMathPara>
          </w:p>
        </w:tc>
        <w:tc>
          <w:tcPr>
            <w:tcW w:w="613" w:type="dxa"/>
            <w:vAlign w:val="center"/>
          </w:tcPr>
          <w:p w14:paraId="33EB3FC4" w14:textId="77777777" w:rsidR="0023786C" w:rsidRPr="0051597F" w:rsidRDefault="0023786C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74C36D12" w14:textId="717EBE55" w:rsidR="00B17D28" w:rsidRDefault="00B17D28">
      <w:pPr>
        <w:rPr>
          <w:lang w:eastAsia="zh-CN"/>
        </w:rPr>
      </w:pPr>
    </w:p>
    <w:p w14:paraId="2658AB1B" w14:textId="3165A6A7" w:rsidR="00776F23" w:rsidRDefault="00776F23">
      <w:pPr>
        <w:rPr>
          <w:lang w:eastAsia="zh-CN"/>
        </w:rPr>
      </w:pPr>
      <w:r>
        <w:rPr>
          <w:lang w:eastAsia="zh-CN"/>
        </w:rPr>
        <w:t xml:space="preserve">Then we get </w:t>
      </w:r>
      <m:oMath>
        <m:r>
          <w:rPr>
            <w:rFonts w:ascii="Cambria Math" w:hAnsi="Cambria Math"/>
          </w:rPr>
          <m:t>s=</m:t>
        </m:r>
        <w:bookmarkStart w:id="325" w:name="OLE_LINK593"/>
        <w:bookmarkStart w:id="326" w:name="OLE_LINK594"/>
        <m:r>
          <w:rPr>
            <w:rFonts w:ascii="Cambria Math" w:hAnsi="Cambria Math"/>
          </w:rPr>
          <m:t>±</m:t>
        </m:r>
        <w:bookmarkEnd w:id="325"/>
        <w:bookmarkEnd w:id="326"/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3</m:t>
            </m:r>
          </m:e>
        </m:rad>
        <m:r>
          <w:rPr>
            <w:rFonts w:ascii="Cambria Math" w:hAnsi="Cambria Math"/>
          </w:rPr>
          <m:t>≈±1.732</m:t>
        </m:r>
      </m:oMath>
      <w:r w:rsidR="00DE5DDA">
        <w:t>, so the intersections are</w:t>
      </w:r>
      <w:r w:rsidR="00D87CB5">
        <w:t xml:space="preserve"> </w:t>
      </w:r>
      <w:r w:rsidR="00D87CB5">
        <w:rPr>
          <w:lang w:eastAsia="zh-CN"/>
        </w:rPr>
        <w:t>respectively:</w:t>
      </w:r>
    </w:p>
    <w:p w14:paraId="23B72D89" w14:textId="455AA494" w:rsidR="00C62E55" w:rsidRDefault="00C62E55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F47817" w:rsidRPr="001B3017" w14:paraId="54D9B058" w14:textId="77777777" w:rsidTr="00EB761A">
        <w:trPr>
          <w:trHeight w:val="567"/>
          <w:jc w:val="center"/>
        </w:trPr>
        <w:tc>
          <w:tcPr>
            <w:tcW w:w="8027" w:type="dxa"/>
            <w:vAlign w:val="center"/>
          </w:tcPr>
          <w:bookmarkStart w:id="327" w:name="OLE_LINK404"/>
          <w:bookmarkStart w:id="328" w:name="OLE_LINK405"/>
          <w:bookmarkStart w:id="329" w:name="_Hlk122272232"/>
          <w:p w14:paraId="42B33192" w14:textId="77D0DA85" w:rsidR="00F47817" w:rsidRPr="001B3017" w:rsidRDefault="00000000" w:rsidP="00EB761A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 xml:space="preserve"> </m:t>
                    </m:r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(0,+1.732)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(0,-1.732)</m:t>
                        </m:r>
                      </m:e>
                    </m:eqArr>
                  </m:e>
                </m:d>
              </m:oMath>
            </m:oMathPara>
            <w:bookmarkEnd w:id="327"/>
            <w:bookmarkEnd w:id="328"/>
          </w:p>
        </w:tc>
        <w:tc>
          <w:tcPr>
            <w:tcW w:w="613" w:type="dxa"/>
            <w:vAlign w:val="center"/>
          </w:tcPr>
          <w:p w14:paraId="6F8177B1" w14:textId="77777777" w:rsidR="00F47817" w:rsidRPr="001B3017" w:rsidRDefault="00F47817" w:rsidP="00EB761A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  <w:bookmarkEnd w:id="329"/>
    </w:tbl>
    <w:p w14:paraId="4168AA5E" w14:textId="77777777" w:rsidR="00C62E55" w:rsidRDefault="00C62E55">
      <w:pPr>
        <w:rPr>
          <w:lang w:eastAsia="zh-CN"/>
        </w:rPr>
      </w:pPr>
    </w:p>
    <w:p w14:paraId="51AA15AB" w14:textId="48709472" w:rsidR="005D0151" w:rsidRDefault="001B66C2">
      <w:pPr>
        <w:rPr>
          <w:lang w:eastAsia="zh-CN"/>
        </w:rPr>
      </w:pPr>
      <w:r>
        <w:rPr>
          <w:lang w:eastAsia="zh-CN"/>
        </w:rPr>
        <w:t xml:space="preserve">To summarize, the </w:t>
      </w:r>
      <w:r w:rsidR="0085111B">
        <w:rPr>
          <w:lang w:eastAsia="zh-CN"/>
        </w:rPr>
        <w:t xml:space="preserve">results are </w:t>
      </w:r>
      <w:r w:rsidR="00CC74CC">
        <w:rPr>
          <w:lang w:eastAsia="zh-CN"/>
        </w:rPr>
        <w:t>consistent with the Figure 9.</w:t>
      </w:r>
    </w:p>
    <w:p w14:paraId="5349CE73" w14:textId="62F1FCDD" w:rsidR="009E0A65" w:rsidRPr="00A01247" w:rsidRDefault="009E0A65">
      <w:pPr>
        <w:rPr>
          <w:lang w:eastAsia="zh-CN"/>
        </w:rPr>
      </w:pPr>
      <w:r>
        <w:rPr>
          <w:lang w:eastAsia="zh-CN"/>
        </w:rPr>
        <w:br w:type="page"/>
      </w:r>
    </w:p>
    <w:p w14:paraId="18A4AA52" w14:textId="70F4D5CA" w:rsidR="007D7932" w:rsidRPr="006A7E6A" w:rsidRDefault="007D7932" w:rsidP="007D7932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bookmarkStart w:id="330" w:name="OLE_LINK252"/>
      <w:bookmarkStart w:id="331" w:name="OLE_LINK253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lastRenderedPageBreak/>
        <w:t xml:space="preserve">Procedure 6 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</w:t>
      </w:r>
      <w:r w:rsidR="00FE642C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D</w:t>
      </w:r>
      <w:r w:rsidR="00FE642C" w:rsidRPr="00FE642C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esign </w:t>
      </w:r>
      <w:r w:rsidR="00FE642C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S</w:t>
      </w:r>
      <w:r w:rsidR="00FE642C" w:rsidRPr="00FE642C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pecifications</w:t>
      </w:r>
    </w:p>
    <w:bookmarkEnd w:id="330"/>
    <w:bookmarkEnd w:id="331"/>
    <w:p w14:paraId="65B2D510" w14:textId="24EAC549" w:rsidR="007D7932" w:rsidRPr="007D7932" w:rsidRDefault="007D7932">
      <w:pPr>
        <w:rPr>
          <w:lang w:eastAsia="zh-CN"/>
        </w:rPr>
      </w:pPr>
    </w:p>
    <w:p w14:paraId="211BBFAC" w14:textId="77777777" w:rsidR="00FD202F" w:rsidRDefault="00FD202F" w:rsidP="00FD202F">
      <w:pPr>
        <w:rPr>
          <w:rFonts w:eastAsia="Yu Mincho"/>
          <w:lang w:eastAsia="zh-CN"/>
        </w:rPr>
      </w:pPr>
      <w:r>
        <w:rPr>
          <w:rFonts w:hint="eastAsia"/>
          <w:lang w:eastAsia="zh-CN"/>
        </w:rPr>
        <w:t>W</w:t>
      </w:r>
      <w:r>
        <w:rPr>
          <w:lang w:eastAsia="zh-CN"/>
        </w:rPr>
        <w:t>e know the</w:t>
      </w:r>
      <w:bookmarkStart w:id="332" w:name="OLE_LINK157"/>
      <w:bookmarkStart w:id="333" w:name="OLE_LINK158"/>
      <w:r>
        <w:rPr>
          <w:lang w:eastAsia="zh-CN"/>
        </w:rPr>
        <w:t xml:space="preserve"> </w:t>
      </w:r>
      <w:r>
        <w:rPr>
          <w:rFonts w:eastAsia="Yu Mincho"/>
          <w:lang w:eastAsia="zh-CN"/>
        </w:rPr>
        <w:t>closed-loop transfer function</w:t>
      </w:r>
      <w:bookmarkEnd w:id="332"/>
      <w:bookmarkEnd w:id="333"/>
      <w:r>
        <w:rPr>
          <w:rFonts w:eastAsia="Yu Mincho"/>
          <w:lang w:eastAsia="zh-CN"/>
        </w:rPr>
        <w:t xml:space="preserve"> of the system is</w:t>
      </w:r>
    </w:p>
    <w:p w14:paraId="4094DA57" w14:textId="77777777" w:rsidR="00FD202F" w:rsidRDefault="00FD202F" w:rsidP="00FD202F">
      <w:pPr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FD202F" w14:paraId="1908C550" w14:textId="77777777" w:rsidTr="00EB761A">
        <w:trPr>
          <w:jc w:val="center"/>
        </w:trPr>
        <w:tc>
          <w:tcPr>
            <w:tcW w:w="8027" w:type="dxa"/>
            <w:vAlign w:val="center"/>
          </w:tcPr>
          <w:p w14:paraId="2988FF91" w14:textId="6DE90E03" w:rsidR="00FD202F" w:rsidRPr="0051597F" w:rsidRDefault="0009773B" w:rsidP="00EB761A">
            <w:bookmarkStart w:id="334" w:name="OLE_LINK627"/>
            <w:bookmarkStart w:id="335" w:name="OLE_LINK628"/>
            <w:bookmarkStart w:id="336" w:name="OLE_LINK159"/>
            <w:bookmarkStart w:id="337" w:name="OLE_LINK160"/>
            <w:bookmarkStart w:id="338" w:name="_Hlk119247553"/>
            <w:bookmarkStart w:id="339" w:name="OLE_LINK572"/>
            <w:bookmarkStart w:id="340" w:name="OLE_LINK615"/>
            <w:bookmarkStart w:id="341" w:name="OLE_LINK161"/>
            <w:bookmarkStart w:id="342" w:name="OLE_LINK613"/>
            <w:bookmarkStart w:id="343" w:name="OLE_LINK614"/>
            <m:oMathPara>
              <m:oMath>
                <m:r>
                  <w:rPr>
                    <w:rFonts w:ascii="Cambria Math" w:hAnsi="Cambria Math"/>
                  </w:rPr>
                  <m:t>C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w:bookmarkEnd w:id="334"/>
                <w:bookmarkEnd w:id="335"/>
                <m:r>
                  <w:rPr>
                    <w:rFonts w:ascii="Cambria Math" w:hAnsi="Cambria Math"/>
                  </w:rPr>
                  <m:t>=</m:t>
                </m:r>
                <w:bookmarkEnd w:id="336"/>
                <w:bookmarkEnd w:id="337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</m:t>
                    </m:r>
                    <w:bookmarkStart w:id="344" w:name="OLE_LINK127"/>
                    <w:bookmarkStart w:id="345" w:name="OLE_LINK130"/>
                    <m:r>
                      <w:rPr>
                        <w:rFonts w:ascii="Cambria Math" w:hAnsi="Cambria Math"/>
                      </w:rPr>
                      <m:t>k</m:t>
                    </m:r>
                    <w:bookmarkEnd w:id="344"/>
                    <w:bookmarkEnd w:id="345"/>
                    <m:r>
                      <w:rPr>
                        <w:rFonts w:ascii="Cambria Math" w:hAnsi="Cambria Math"/>
                      </w:rPr>
                      <m:t>∙(s</m:t>
                    </m:r>
                    <w:bookmarkStart w:id="346" w:name="OLE_LINK606"/>
                    <w:bookmarkStart w:id="347" w:name="OLE_LINK607"/>
                    <m:r>
                      <w:rPr>
                        <w:rFonts w:ascii="Cambria Math" w:hAnsi="Cambria Math"/>
                      </w:rPr>
                      <m:t>+1)</m:t>
                    </m:r>
                    <w:bookmarkEnd w:id="346"/>
                    <w:bookmarkEnd w:id="347"/>
                  </m:num>
                  <m:den>
                    <m:r>
                      <w:rPr>
                        <w:rFonts w:ascii="Cambria Math" w:hAnsi="Cambria Math"/>
                      </w:rPr>
                      <m:t>s(s+1)(s+3)+6k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w:bookmarkStart w:id="348" w:name="OLE_LINK507"/>
                <w:bookmarkStart w:id="349" w:name="OLE_LINK508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k∙(s+1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3s+6k</m:t>
                    </m:r>
                  </m:den>
                </m:f>
              </m:oMath>
            </m:oMathPara>
            <w:bookmarkEnd w:id="348"/>
            <w:bookmarkEnd w:id="349"/>
          </w:p>
        </w:tc>
        <w:tc>
          <w:tcPr>
            <w:tcW w:w="613" w:type="dxa"/>
            <w:vAlign w:val="center"/>
          </w:tcPr>
          <w:p w14:paraId="07C12DDA" w14:textId="77777777" w:rsidR="00FD202F" w:rsidRPr="0051597F" w:rsidRDefault="00FD202F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7983B111" w14:textId="77777777" w:rsidR="00BE0116" w:rsidRDefault="00BE0116" w:rsidP="006C7ED9">
      <w:pPr>
        <w:rPr>
          <w:lang w:eastAsia="zh-CN"/>
        </w:rPr>
      </w:pPr>
      <w:bookmarkStart w:id="350" w:name="OLE_LINK377"/>
      <w:bookmarkStart w:id="351" w:name="OLE_LINK378"/>
      <w:bookmarkEnd w:id="338"/>
      <w:bookmarkEnd w:id="339"/>
      <w:bookmarkEnd w:id="340"/>
      <w:bookmarkEnd w:id="341"/>
    </w:p>
    <w:bookmarkEnd w:id="342"/>
    <w:bookmarkEnd w:id="343"/>
    <w:p w14:paraId="3C539BAC" w14:textId="67F910E5" w:rsidR="006C7ED9" w:rsidRDefault="00B10BFA" w:rsidP="00D7200A">
      <w:pPr>
        <w:jc w:val="both"/>
        <w:rPr>
          <w:lang w:eastAsia="zh-CN"/>
        </w:rPr>
      </w:pPr>
      <w:r>
        <w:rPr>
          <w:lang w:eastAsia="zh-CN"/>
        </w:rPr>
        <w:t>W</w:t>
      </w:r>
      <w:r w:rsidR="004318F9">
        <w:rPr>
          <w:lang w:eastAsia="zh-CN"/>
        </w:rPr>
        <w:t>e are required to</w:t>
      </w:r>
      <w:r>
        <w:rPr>
          <w:lang w:eastAsia="zh-CN"/>
        </w:rPr>
        <w:t xml:space="preserve"> design a system which</w:t>
      </w:r>
      <w:r w:rsidR="006C7ED9">
        <w:rPr>
          <w:lang w:eastAsia="zh-CN"/>
        </w:rPr>
        <w:t xml:space="preserve"> meet</w:t>
      </w:r>
      <w:r>
        <w:rPr>
          <w:lang w:eastAsia="zh-CN"/>
        </w:rPr>
        <w:t>s</w:t>
      </w:r>
      <w:r w:rsidR="006C7ED9">
        <w:rPr>
          <w:lang w:eastAsia="zh-CN"/>
        </w:rPr>
        <w:t xml:space="preserve"> the following specifications:</w:t>
      </w:r>
    </w:p>
    <w:p w14:paraId="590A06DE" w14:textId="70B65F24" w:rsidR="003023A3" w:rsidRDefault="003023A3" w:rsidP="00D7200A">
      <w:pPr>
        <w:jc w:val="both"/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F83003" w:rsidRPr="001B3017" w14:paraId="03099F51" w14:textId="77777777" w:rsidTr="00DE01C6">
        <w:trPr>
          <w:trHeight w:val="567"/>
          <w:jc w:val="center"/>
        </w:trPr>
        <w:tc>
          <w:tcPr>
            <w:tcW w:w="8027" w:type="dxa"/>
            <w:vAlign w:val="center"/>
          </w:tcPr>
          <w:p w14:paraId="55025F7C" w14:textId="57B21F9B" w:rsidR="00F83003" w:rsidRPr="001B3017" w:rsidRDefault="00000000" w:rsidP="00DE01C6"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 xml:space="preserve"> </m:t>
                    </m:r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σ≈10%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&lt;8s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Cambria Math"/>
                          </w:rPr>
                          <m:t xml:space="preserve">find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(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min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</w:tc>
        <w:tc>
          <w:tcPr>
            <w:tcW w:w="613" w:type="dxa"/>
            <w:vAlign w:val="center"/>
          </w:tcPr>
          <w:p w14:paraId="571606A4" w14:textId="77777777" w:rsidR="00F83003" w:rsidRPr="001B3017" w:rsidRDefault="00F83003" w:rsidP="00DE01C6">
            <w:pPr>
              <w:adjustRightInd w:val="0"/>
              <w:snapToGrid w:val="0"/>
              <w:jc w:val="center"/>
            </w:pPr>
            <w:r w:rsidRPr="001B3017">
              <w:t>(</w:t>
            </w:r>
            <w:r w:rsidRPr="001B3017">
              <w:fldChar w:fldCharType="begin"/>
            </w:r>
            <w:r w:rsidRPr="001B3017">
              <w:instrText xml:space="preserve"> AUTONUM  \* Arabic </w:instrText>
            </w:r>
            <w:r w:rsidRPr="001B3017">
              <w:fldChar w:fldCharType="end"/>
            </w:r>
            <w:r w:rsidRPr="001B3017">
              <w:t>)</w:t>
            </w:r>
          </w:p>
        </w:tc>
      </w:tr>
      <w:bookmarkEnd w:id="350"/>
      <w:bookmarkEnd w:id="351"/>
    </w:tbl>
    <w:p w14:paraId="788D8A39" w14:textId="26C087F8" w:rsidR="007D7932" w:rsidRDefault="007D7932">
      <w:pPr>
        <w:rPr>
          <w:lang w:eastAsia="zh-CN"/>
        </w:rPr>
      </w:pPr>
    </w:p>
    <w:p w14:paraId="44AB7556" w14:textId="47831145" w:rsidR="00AA5152" w:rsidRDefault="00AA5152" w:rsidP="006300A0">
      <w:pPr>
        <w:jc w:val="both"/>
        <w:rPr>
          <w:lang w:eastAsia="zh-CN"/>
        </w:rPr>
      </w:pPr>
      <w:r>
        <w:rPr>
          <w:rFonts w:hint="eastAsia"/>
          <w:lang w:eastAsia="zh-CN"/>
        </w:rPr>
        <w:t>A</w:t>
      </w:r>
      <w:r>
        <w:rPr>
          <w:lang w:eastAsia="zh-CN"/>
        </w:rPr>
        <w:t xml:space="preserve">s for the overshoot </w:t>
      </w:r>
      <m:oMath>
        <m:r>
          <w:rPr>
            <w:rFonts w:ascii="Cambria Math" w:hAnsi="Cambria Math"/>
          </w:rPr>
          <m:t>σ</m:t>
        </m:r>
      </m:oMath>
      <w:r>
        <w:rPr>
          <w:rFonts w:hint="eastAsia"/>
        </w:rPr>
        <w:t>,</w:t>
      </w:r>
      <w:r w:rsidR="008C01AC">
        <w:t xml:space="preserve"> t</w:t>
      </w:r>
      <w:r w:rsidR="008C01AC" w:rsidRPr="008C01AC">
        <w:t>he</w:t>
      </w:r>
      <w:r w:rsidR="003E1E2D">
        <w:t xml:space="preserve"> </w:t>
      </w:r>
      <w:r w:rsidR="008C01AC" w:rsidRPr="008C01AC">
        <w:t>overshoot is the peak value of the response curve measured from unity</w:t>
      </w:r>
      <w:r w:rsidR="008A2443">
        <w:t>,</w:t>
      </w:r>
      <w:r w:rsidR="008037E3">
        <w:t xml:space="preserve"> </w:t>
      </w:r>
      <w:r w:rsidR="00923F4B">
        <w:t>which is defined by</w:t>
      </w:r>
    </w:p>
    <w:p w14:paraId="0A3A5EE2" w14:textId="77777777" w:rsidR="006300A0" w:rsidRPr="00C12E2E" w:rsidRDefault="006300A0" w:rsidP="006300A0">
      <w:pPr>
        <w:jc w:val="both"/>
        <w:rPr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C12E2E" w14:paraId="5A152281" w14:textId="77777777" w:rsidTr="00D44662">
        <w:trPr>
          <w:trHeight w:val="274"/>
          <w:jc w:val="center"/>
        </w:trPr>
        <w:tc>
          <w:tcPr>
            <w:tcW w:w="8027" w:type="dxa"/>
            <w:vAlign w:val="center"/>
          </w:tcPr>
          <w:p w14:paraId="2389BEE6" w14:textId="6DE24E29" w:rsidR="00C12E2E" w:rsidRPr="0051597F" w:rsidRDefault="001E78A7" w:rsidP="00C12E2E">
            <w:pPr>
              <w:spacing w:after="240"/>
            </w:pPr>
            <w:bookmarkStart w:id="352" w:name="OLE_LINK625"/>
            <w:bookmarkStart w:id="353" w:name="OLE_LINK626"/>
            <w:bookmarkStart w:id="354" w:name="OLE_LINK623"/>
            <w:bookmarkStart w:id="355" w:name="OLE_LINK624"/>
            <w:bookmarkStart w:id="356" w:name="OLE_LINK146"/>
            <m:oMathPara>
              <m:oMath>
                <m:r>
                  <w:rPr>
                    <w:rFonts w:ascii="Cambria Math" w:hAnsi="Cambria Math"/>
                  </w:rPr>
                  <m:t>σ</m:t>
                </m:r>
                <w:bookmarkEnd w:id="352"/>
                <w:bookmarkEnd w:id="353"/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w:bookmarkEnd w:id="354"/>
                <w:bookmarkEnd w:id="355"/>
                <w:bookmarkEnd w:id="356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c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∞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c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∞)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×100%</m:t>
                </m:r>
              </m:oMath>
            </m:oMathPara>
          </w:p>
        </w:tc>
        <w:tc>
          <w:tcPr>
            <w:tcW w:w="613" w:type="dxa"/>
            <w:vAlign w:val="center"/>
          </w:tcPr>
          <w:p w14:paraId="766D4C4D" w14:textId="77777777" w:rsidR="00C12E2E" w:rsidRPr="0051597F" w:rsidRDefault="00C12E2E" w:rsidP="00EB761A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26D9FCF7" w14:textId="4BBBEBAA" w:rsidR="00895C5D" w:rsidRDefault="00895C5D" w:rsidP="00723818">
      <w:pPr>
        <w:jc w:val="both"/>
        <w:rPr>
          <w:lang w:eastAsia="zh-CN"/>
        </w:rPr>
      </w:pPr>
      <w:r>
        <w:rPr>
          <w:rFonts w:hint="eastAsia"/>
          <w:lang w:eastAsia="zh-CN"/>
        </w:rPr>
        <w:t>A</w:t>
      </w:r>
      <w:r>
        <w:rPr>
          <w:lang w:eastAsia="zh-CN"/>
        </w:rPr>
        <w:t xml:space="preserve">s for the settling tim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E56CE6">
        <w:t xml:space="preserve">, </w:t>
      </w:r>
      <w:r w:rsidR="00190E3E" w:rsidRPr="00190E3E">
        <w:t>is the time required for the response curve to reach and stay within a range about the final value of size specified by absolute percentage of the final value</w:t>
      </w:r>
      <w:r w:rsidR="0020260C">
        <w:t xml:space="preserve"> (usually 2</w:t>
      </w:r>
      <w:r w:rsidR="00847BF5">
        <w:t>%)</w:t>
      </w:r>
      <w:r w:rsidR="00DD0B50">
        <w:t>.</w:t>
      </w:r>
      <w:r w:rsidR="00723818">
        <w:rPr>
          <w:rFonts w:hint="eastAsia"/>
        </w:rPr>
        <w:t xml:space="preserve"> </w:t>
      </w:r>
      <w:r w:rsidR="0013699A">
        <w:rPr>
          <w:lang w:eastAsia="zh-CN"/>
        </w:rPr>
        <w:t>Finally,</w:t>
      </w:r>
      <w:r w:rsidR="00DF656A">
        <w:rPr>
          <w:lang w:eastAsia="zh-CN"/>
        </w:rPr>
        <w:t xml:space="preserve"> for the r</w:t>
      </w:r>
      <w:r w:rsidR="00DF656A" w:rsidRPr="000B6157">
        <w:rPr>
          <w:lang w:eastAsia="zh-CN"/>
        </w:rPr>
        <w:t>ise time</w:t>
      </w:r>
      <w:r w:rsidR="00DF656A">
        <w:rPr>
          <w:lang w:eastAsia="zh-C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2A2CFF">
        <w:rPr>
          <w:rFonts w:hint="eastAsia"/>
        </w:rPr>
        <w:t>,</w:t>
      </w:r>
      <w:r w:rsidR="00A6615C">
        <w:t xml:space="preserve"> </w:t>
      </w:r>
      <w:r w:rsidR="006022DC" w:rsidRPr="006022DC">
        <w:t>is the time required for the response to rise from</w:t>
      </w:r>
      <w:r w:rsidR="00335206">
        <w:t xml:space="preserve"> </w:t>
      </w:r>
      <w:r w:rsidR="00F76CA2">
        <w:t>10</w:t>
      </w:r>
      <w:r w:rsidR="004A2466">
        <w:t xml:space="preserve">% to </w:t>
      </w:r>
      <w:r w:rsidR="00F76CA2">
        <w:t>9</w:t>
      </w:r>
      <w:r w:rsidR="004A2466">
        <w:t xml:space="preserve">0% </w:t>
      </w:r>
      <w:r w:rsidR="00E83BE1">
        <w:t>of its final value.</w:t>
      </w:r>
    </w:p>
    <w:p w14:paraId="51F414C0" w14:textId="1BCCFE1E" w:rsidR="00895C5D" w:rsidRDefault="00895C5D">
      <w:pPr>
        <w:rPr>
          <w:lang w:eastAsia="zh-CN"/>
        </w:rPr>
      </w:pPr>
    </w:p>
    <w:p w14:paraId="08364A34" w14:textId="3AD3E89C" w:rsidR="00063831" w:rsidRDefault="000A36DA" w:rsidP="00CA3F7D">
      <w:pPr>
        <w:jc w:val="both"/>
        <w:rPr>
          <w:lang w:eastAsia="zh-CN"/>
        </w:rPr>
      </w:pPr>
      <w:r>
        <w:rPr>
          <w:rFonts w:hint="eastAsia"/>
          <w:lang w:eastAsia="zh-CN"/>
        </w:rPr>
        <w:t>C</w:t>
      </w:r>
      <w:r>
        <w:rPr>
          <w:lang w:eastAsia="zh-CN"/>
        </w:rPr>
        <w:t xml:space="preserve">onsidering the </w:t>
      </w:r>
      <w:r w:rsidR="00114B4C">
        <w:rPr>
          <w:lang w:eastAsia="zh-CN"/>
        </w:rPr>
        <w:t xml:space="preserve">above feedback system </w:t>
      </w:r>
      <m:oMath>
        <m:r>
          <w:rPr>
            <w:rFonts w:ascii="Cambria Math" w:hAnsi="Cambria Math"/>
          </w:rPr>
          <m:t>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s</m:t>
            </m:r>
          </m:e>
        </m:d>
      </m:oMath>
      <w:r w:rsidR="00114B4C">
        <w:t xml:space="preserve"> is a </w:t>
      </w:r>
      <w:r w:rsidR="00EF44DA">
        <w:t>high-order</w:t>
      </w:r>
      <w:r w:rsidR="00CC6745">
        <w:t xml:space="preserve"> (3</w:t>
      </w:r>
      <w:r w:rsidR="00CC6745" w:rsidRPr="00CC6745">
        <w:rPr>
          <w:vertAlign w:val="superscript"/>
        </w:rPr>
        <w:t>rd</w:t>
      </w:r>
      <w:r w:rsidR="00CC6745">
        <w:t>)</w:t>
      </w:r>
      <w:r w:rsidR="00EF44DA">
        <w:t xml:space="preserve"> system, </w:t>
      </w:r>
      <w:r w:rsidR="00433F68">
        <w:t xml:space="preserve">it is </w:t>
      </w:r>
      <w:r w:rsidR="008A11FC">
        <w:t xml:space="preserve">not practical to calculate </w:t>
      </w:r>
      <w:r w:rsidR="00BF05CB">
        <w:t xml:space="preserve">the </w:t>
      </w:r>
      <w:r w:rsidR="00DA0C4D">
        <w:t>results directly</w:t>
      </w:r>
      <w:r w:rsidR="003B74AB">
        <w:t>.</w:t>
      </w:r>
      <w:r w:rsidR="00520384">
        <w:t xml:space="preserve"> In this context, </w:t>
      </w:r>
      <w:r w:rsidR="00ED36FD">
        <w:t xml:space="preserve">we can </w:t>
      </w:r>
      <w:r w:rsidR="007F61B6">
        <w:t>simulate th</w:t>
      </w:r>
      <w:r w:rsidR="00CC402C">
        <w:t>is</w:t>
      </w:r>
      <w:r w:rsidR="007F61B6">
        <w:t xml:space="preserve"> system</w:t>
      </w:r>
      <w:r w:rsidR="00CC402C">
        <w:t xml:space="preserve"> utilizing MATLAB</w:t>
      </w:r>
      <w:r w:rsidR="008C7A92">
        <w:t xml:space="preserve"> and try to </w:t>
      </w:r>
      <w:r w:rsidR="004A236B">
        <w:t xml:space="preserve">explore a reasonable </w:t>
      </w:r>
      <w:r w:rsidR="004A236B">
        <w:rPr>
          <w:lang w:eastAsia="zh-CN"/>
        </w:rPr>
        <w:t>solution</w:t>
      </w:r>
      <w:r w:rsidR="00FA5C7C">
        <w:rPr>
          <w:lang w:eastAsia="zh-CN"/>
        </w:rPr>
        <w:t>.</w:t>
      </w:r>
      <w:r w:rsidR="001A55F0">
        <w:rPr>
          <w:lang w:eastAsia="zh-CN"/>
        </w:rPr>
        <w:t xml:space="preserve"> Table </w:t>
      </w:r>
      <w:r w:rsidR="00F8443E">
        <w:rPr>
          <w:lang w:eastAsia="zh-CN"/>
        </w:rPr>
        <w:t>6</w:t>
      </w:r>
      <w:r w:rsidR="00CA3F7D">
        <w:rPr>
          <w:lang w:eastAsia="zh-CN"/>
        </w:rPr>
        <w:t xml:space="preserve"> shows the program us</w:t>
      </w:r>
      <w:r w:rsidR="00C65CF8">
        <w:rPr>
          <w:lang w:eastAsia="zh-CN"/>
        </w:rPr>
        <w:t>ed</w:t>
      </w:r>
      <w:r w:rsidR="00CA3F7D">
        <w:rPr>
          <w:lang w:eastAsia="zh-CN"/>
        </w:rPr>
        <w:t xml:space="preserve"> to </w:t>
      </w:r>
      <w:r w:rsidR="00021F3D" w:rsidRPr="00021F3D">
        <w:rPr>
          <w:lang w:eastAsia="zh-CN"/>
        </w:rPr>
        <w:t>calculate the performance metrics of the 3</w:t>
      </w:r>
      <w:r w:rsidR="00021F3D" w:rsidRPr="000B62E9">
        <w:rPr>
          <w:vertAlign w:val="superscript"/>
          <w:lang w:eastAsia="zh-CN"/>
        </w:rPr>
        <w:t>rd</w:t>
      </w:r>
      <w:r w:rsidR="000B62E9">
        <w:rPr>
          <w:lang w:eastAsia="zh-CN"/>
        </w:rPr>
        <w:t xml:space="preserve"> </w:t>
      </w:r>
      <w:r w:rsidR="00021F3D" w:rsidRPr="00021F3D">
        <w:rPr>
          <w:lang w:eastAsia="zh-CN"/>
        </w:rPr>
        <w:t>system</w:t>
      </w:r>
      <w:r w:rsidR="00697CF5" w:rsidRPr="00697CF5">
        <w:t xml:space="preserve"> </w:t>
      </w:r>
      <w:r w:rsidR="00697CF5">
        <w:rPr>
          <w:lang w:eastAsia="zh-CN"/>
        </w:rPr>
        <w:fldChar w:fldCharType="begin"/>
      </w:r>
      <w:r w:rsidR="00697CF5">
        <w:rPr>
          <w:lang w:eastAsia="zh-CN"/>
        </w:rPr>
        <w:instrText xml:space="preserve"> ADDIN EN.CITE &lt;EndNote&gt;&lt;Cite ExcludeAuth="1"&gt;&lt;Year&gt;2022&lt;/Year&gt;&lt;RecNum&gt;21&lt;/RecNum&gt;&lt;DisplayText&gt;&lt;style face="superscript"&gt;[2]&lt;/style&gt;&lt;/DisplayText&gt;&lt;record&gt;&lt;rec-number&gt;21&lt;/rec-number&gt;&lt;foreign-keys&gt;&lt;key app="EN" db-id="wr50tswdqadtroevszlv9z0jse2pwpte9vfr" timestamp="1668678779"&gt;21&lt;/key&gt;&lt;/foreign-keys&gt;&lt;ref-type name="Web Page"&gt;12&lt;/ref-type&gt;&lt;contributors&gt;&lt;/contributors&gt;&lt;titles&gt;&lt;title&gt;MathWorks, stepinfo function. Available online: https://www.mathworks.com/help/ident/ref/lti.stepinfo.html&lt;/title&gt;&lt;/titles&gt;&lt;dates&gt;&lt;year&gt;2022&lt;/year&gt;&lt;/dates&gt;&lt;urls&gt;&lt;/urls&gt;&lt;/record&gt;&lt;/Cite&gt;&lt;/EndNote&gt;</w:instrText>
      </w:r>
      <w:r w:rsidR="00697CF5">
        <w:rPr>
          <w:lang w:eastAsia="zh-CN"/>
        </w:rPr>
        <w:fldChar w:fldCharType="separate"/>
      </w:r>
      <w:r w:rsidR="00697CF5" w:rsidRPr="00697CF5">
        <w:rPr>
          <w:noProof/>
          <w:vertAlign w:val="superscript"/>
          <w:lang w:eastAsia="zh-CN"/>
        </w:rPr>
        <w:t>[2]</w:t>
      </w:r>
      <w:r w:rsidR="00697CF5">
        <w:rPr>
          <w:lang w:eastAsia="zh-CN"/>
        </w:rPr>
        <w:fldChar w:fldCharType="end"/>
      </w:r>
      <w:r w:rsidR="00021F3D">
        <w:rPr>
          <w:lang w:eastAsia="zh-CN"/>
        </w:rPr>
        <w:t>.</w:t>
      </w:r>
    </w:p>
    <w:p w14:paraId="44F996B3" w14:textId="77777777" w:rsidR="009C27B6" w:rsidRDefault="009C27B6" w:rsidP="00CA3F7D">
      <w:pPr>
        <w:jc w:val="both"/>
        <w:rPr>
          <w:lang w:eastAsia="zh-CN"/>
        </w:rPr>
      </w:pPr>
    </w:p>
    <w:p w14:paraId="376FED50" w14:textId="1081BCBC" w:rsidR="00166CED" w:rsidRPr="00392CFC" w:rsidRDefault="00166CED" w:rsidP="00166CED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392CFC">
        <w:rPr>
          <w:rFonts w:ascii="Georgia" w:hAnsi="Georgia" w:hint="eastAsia"/>
          <w:sz w:val="21"/>
          <w:szCs w:val="21"/>
        </w:rPr>
        <w:t>T</w:t>
      </w:r>
      <w:r w:rsidRPr="00392CFC">
        <w:rPr>
          <w:rFonts w:ascii="Georgia" w:hAnsi="Georgia"/>
          <w:sz w:val="21"/>
          <w:szCs w:val="21"/>
        </w:rPr>
        <w:t xml:space="preserve">able </w:t>
      </w:r>
      <w:r w:rsidR="00F8443E">
        <w:rPr>
          <w:rFonts w:ascii="Georgia" w:hAnsi="Georgia"/>
          <w:sz w:val="21"/>
          <w:szCs w:val="21"/>
        </w:rPr>
        <w:t>6</w:t>
      </w:r>
      <w:r w:rsidRPr="00392CFC">
        <w:rPr>
          <w:rFonts w:ascii="Georgia" w:hAnsi="Georgia"/>
          <w:sz w:val="21"/>
          <w:szCs w:val="21"/>
        </w:rPr>
        <w:t xml:space="preserve"> MATLAB Program </w:t>
      </w:r>
      <w:r w:rsidR="00F8443E">
        <w:rPr>
          <w:rFonts w:ascii="Georgia" w:hAnsi="Georgia"/>
          <w:sz w:val="21"/>
          <w:szCs w:val="21"/>
        </w:rPr>
        <w:t>5</w:t>
      </w: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8296"/>
      </w:tblGrid>
      <w:tr w:rsidR="00166CED" w:rsidRPr="0005464B" w14:paraId="1AE80FBA" w14:textId="77777777" w:rsidTr="00DE01C6">
        <w:tc>
          <w:tcPr>
            <w:tcW w:w="8834" w:type="dxa"/>
            <w:shd w:val="clear" w:color="auto" w:fill="BFBFBF" w:themeFill="background1" w:themeFillShade="BF"/>
          </w:tcPr>
          <w:p w14:paraId="5BEFD5C0" w14:textId="0B64AC84" w:rsidR="00166CED" w:rsidRPr="00955719" w:rsidRDefault="00166CED" w:rsidP="00DE01C6">
            <w:pPr>
              <w:pStyle w:val="ad"/>
              <w:jc w:val="left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Table </w:t>
            </w:r>
            <w:r w:rsidR="00F8443E">
              <w:rPr>
                <w:sz w:val="24"/>
                <w:szCs w:val="24"/>
              </w:rPr>
              <w:t>6</w:t>
            </w:r>
            <w:r>
              <w:rPr>
                <w:sz w:val="24"/>
                <w:szCs w:val="24"/>
              </w:rPr>
              <w:t xml:space="preserve">: </w:t>
            </w:r>
            <w:r w:rsidRPr="00955719">
              <w:rPr>
                <w:sz w:val="24"/>
                <w:szCs w:val="24"/>
              </w:rPr>
              <w:t xml:space="preserve">MATLAB </w:t>
            </w:r>
            <w:r w:rsidRPr="00955719">
              <w:rPr>
                <w:rFonts w:hint="eastAsia"/>
                <w:sz w:val="24"/>
                <w:szCs w:val="24"/>
              </w:rPr>
              <w:t>P</w:t>
            </w:r>
            <w:r w:rsidRPr="00955719">
              <w:rPr>
                <w:sz w:val="24"/>
                <w:szCs w:val="24"/>
              </w:rPr>
              <w:t xml:space="preserve">rogram </w:t>
            </w:r>
            <w:r w:rsidR="00F8443E">
              <w:rPr>
                <w:sz w:val="24"/>
                <w:szCs w:val="24"/>
              </w:rPr>
              <w:t>5</w:t>
            </w:r>
          </w:p>
        </w:tc>
      </w:tr>
      <w:tr w:rsidR="00166CED" w:rsidRPr="00A13C77" w14:paraId="25A50C59" w14:textId="77777777" w:rsidTr="00DE01C6">
        <w:tc>
          <w:tcPr>
            <w:tcW w:w="8834" w:type="dxa"/>
            <w:shd w:val="clear" w:color="auto" w:fill="BFBFBF" w:themeFill="background1" w:themeFillShade="BF"/>
          </w:tcPr>
          <w:p w14:paraId="53B01867" w14:textId="27AFCB6B" w:rsidR="00166CED" w:rsidRPr="00005E60" w:rsidRDefault="00166CED" w:rsidP="00DE01C6">
            <w:pPr>
              <w:rPr>
                <w:i/>
                <w:iCs/>
                <w:szCs w:val="24"/>
                <w:lang w:eastAsia="zh-CN"/>
              </w:rPr>
            </w:pPr>
            <w:r w:rsidRPr="00005E60">
              <w:rPr>
                <w:rFonts w:hint="eastAsia"/>
                <w:i/>
                <w:iCs/>
                <w:szCs w:val="24"/>
              </w:rPr>
              <w:t>T</w:t>
            </w:r>
            <w:r w:rsidRPr="00005E60">
              <w:rPr>
                <w:i/>
                <w:iCs/>
                <w:szCs w:val="24"/>
              </w:rPr>
              <w:t>his program is used to</w:t>
            </w:r>
            <w:bookmarkStart w:id="357" w:name="OLE_LINK100"/>
            <w:bookmarkStart w:id="358" w:name="OLE_LINK101"/>
            <w:r w:rsidRPr="00005E60">
              <w:rPr>
                <w:i/>
                <w:iCs/>
                <w:szCs w:val="24"/>
              </w:rPr>
              <w:t xml:space="preserve"> </w:t>
            </w:r>
            <w:bookmarkStart w:id="359" w:name="OLE_LINK98"/>
            <w:bookmarkStart w:id="360" w:name="OLE_LINK99"/>
            <w:r w:rsidR="002820A3">
              <w:rPr>
                <w:i/>
                <w:iCs/>
                <w:szCs w:val="24"/>
              </w:rPr>
              <w:t xml:space="preserve">calculate the </w:t>
            </w:r>
            <w:bookmarkStart w:id="361" w:name="OLE_LINK226"/>
            <w:bookmarkStart w:id="362" w:name="OLE_LINK227"/>
            <w:r w:rsidR="002820A3">
              <w:rPr>
                <w:i/>
                <w:iCs/>
                <w:szCs w:val="24"/>
              </w:rPr>
              <w:t>p</w:t>
            </w:r>
            <w:r w:rsidR="002820A3" w:rsidRPr="002820A3">
              <w:rPr>
                <w:i/>
                <w:iCs/>
                <w:szCs w:val="24"/>
              </w:rPr>
              <w:t>erformance metrics</w:t>
            </w:r>
            <w:bookmarkEnd w:id="361"/>
            <w:bookmarkEnd w:id="362"/>
            <w:r w:rsidR="002820A3" w:rsidRPr="002820A3">
              <w:rPr>
                <w:i/>
                <w:iCs/>
                <w:szCs w:val="24"/>
              </w:rPr>
              <w:t xml:space="preserve"> of the </w:t>
            </w:r>
            <w:r w:rsidR="00FE4666">
              <w:rPr>
                <w:i/>
                <w:iCs/>
                <w:szCs w:val="24"/>
              </w:rPr>
              <w:t>3</w:t>
            </w:r>
            <w:r w:rsidR="00FE4666" w:rsidRPr="00FE4666">
              <w:rPr>
                <w:i/>
                <w:iCs/>
                <w:szCs w:val="24"/>
                <w:vertAlign w:val="superscript"/>
              </w:rPr>
              <w:t>rd</w:t>
            </w:r>
            <w:r w:rsidR="00FE4666">
              <w:rPr>
                <w:i/>
                <w:iCs/>
                <w:szCs w:val="24"/>
              </w:rPr>
              <w:t xml:space="preserve"> </w:t>
            </w:r>
            <w:r w:rsidR="002820A3" w:rsidRPr="002820A3">
              <w:rPr>
                <w:i/>
                <w:iCs/>
                <w:szCs w:val="24"/>
              </w:rPr>
              <w:t>system</w:t>
            </w:r>
            <w:bookmarkEnd w:id="357"/>
            <w:bookmarkEnd w:id="358"/>
            <w:bookmarkEnd w:id="359"/>
            <w:bookmarkEnd w:id="360"/>
          </w:p>
        </w:tc>
      </w:tr>
      <w:tr w:rsidR="00166CED" w:rsidRPr="000F5B72" w14:paraId="04EB0C03" w14:textId="77777777" w:rsidTr="00DE01C6">
        <w:tc>
          <w:tcPr>
            <w:tcW w:w="8834" w:type="dxa"/>
          </w:tcPr>
          <w:p w14:paraId="5AA4B9D0" w14:textId="31483598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  <w:lang w:eastAsia="zh-CN"/>
              </w:rPr>
            </w:pPr>
            <w:proofErr w:type="spellStart"/>
            <w:r w:rsidRPr="00A05CB3">
              <w:rPr>
                <w:rFonts w:ascii="Courier New" w:hAnsi="Courier New" w:cs="Courier New"/>
                <w:sz w:val="21"/>
                <w:szCs w:val="21"/>
              </w:rPr>
              <w:t>clear;clc</w:t>
            </w:r>
            <w:proofErr w:type="spellEnd"/>
            <w:r w:rsidRPr="00A05CB3">
              <w:rPr>
                <w:rFonts w:ascii="Courier New" w:hAnsi="Courier New" w:cs="Courier New"/>
                <w:sz w:val="21"/>
                <w:szCs w:val="21"/>
              </w:rPr>
              <w:t>;</w:t>
            </w:r>
          </w:p>
          <w:p w14:paraId="4BC87E49" w14:textId="683E2742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</w:rPr>
            </w:pPr>
            <w:proofErr w:type="spellStart"/>
            <w:r w:rsidRPr="00A05CB3">
              <w:rPr>
                <w:rFonts w:ascii="Courier New" w:hAnsi="Courier New" w:cs="Courier New"/>
                <w:sz w:val="21"/>
                <w:szCs w:val="21"/>
              </w:rPr>
              <w:t>syms</w:t>
            </w:r>
            <w:proofErr w:type="spellEnd"/>
            <w:r w:rsidRPr="00A05CB3">
              <w:rPr>
                <w:rFonts w:ascii="Courier New" w:hAnsi="Courier New" w:cs="Courier New"/>
                <w:sz w:val="21"/>
                <w:szCs w:val="21"/>
              </w:rPr>
              <w:t xml:space="preserve"> </w:t>
            </w:r>
            <w:r w:rsidRPr="00A05CB3">
              <w:rPr>
                <w:rFonts w:ascii="Courier New" w:hAnsi="Courier New" w:cs="Courier New"/>
                <w:color w:val="AA04F9"/>
                <w:sz w:val="21"/>
                <w:szCs w:val="21"/>
              </w:rPr>
              <w:t>K</w:t>
            </w:r>
            <w:r w:rsidRPr="00A05CB3">
              <w:rPr>
                <w:rFonts w:ascii="Courier New" w:hAnsi="Courier New" w:cs="Courier New"/>
                <w:sz w:val="21"/>
                <w:szCs w:val="21"/>
              </w:rPr>
              <w:t>;</w:t>
            </w:r>
          </w:p>
          <w:p w14:paraId="3374EBBE" w14:textId="0A677EFD" w:rsidR="00892346" w:rsidRPr="00A05CB3" w:rsidRDefault="00892346" w:rsidP="00892346">
            <w:pPr>
              <w:rPr>
                <w:rFonts w:ascii="Courier New" w:hAnsi="Courier New" w:cs="Courier New"/>
                <w:color w:val="028009"/>
                <w:sz w:val="21"/>
                <w:szCs w:val="21"/>
              </w:rPr>
            </w:pPr>
            <w:bookmarkStart w:id="363" w:name="OLE_LINK86"/>
            <w:bookmarkStart w:id="364" w:name="OLE_LINK87"/>
            <w:r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>% K = 0.244</w:t>
            </w:r>
          </w:p>
          <w:p w14:paraId="3F7F6B1B" w14:textId="7036CC3F" w:rsidR="00D21591" w:rsidRPr="00A05CB3" w:rsidRDefault="00D21591" w:rsidP="00892346">
            <w:pPr>
              <w:rPr>
                <w:rFonts w:ascii="Courier New" w:hAnsi="Courier New" w:cs="Courier New"/>
                <w:color w:val="028009"/>
                <w:sz w:val="21"/>
                <w:szCs w:val="21"/>
              </w:rPr>
            </w:pPr>
            <w:bookmarkStart w:id="365" w:name="OLE_LINK94"/>
            <w:bookmarkStart w:id="366" w:name="OLE_LINK95"/>
            <w:bookmarkEnd w:id="363"/>
            <w:bookmarkEnd w:id="364"/>
            <w:r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>%</w:t>
            </w:r>
            <w:bookmarkEnd w:id="365"/>
            <w:bookmarkEnd w:id="366"/>
            <w:r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 K = </w:t>
            </w:r>
            <w:r w:rsidR="00395AA6"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>1.0024</w:t>
            </w:r>
          </w:p>
          <w:p w14:paraId="31C20605" w14:textId="2693264A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  <w:lang w:eastAsia="zh-CN"/>
              </w:rPr>
            </w:pPr>
            <w:r w:rsidRPr="00A05CB3">
              <w:rPr>
                <w:rFonts w:ascii="Courier New" w:hAnsi="Courier New" w:cs="Courier New"/>
                <w:sz w:val="21"/>
                <w:szCs w:val="21"/>
              </w:rPr>
              <w:t>num = [6*K,6*K];</w:t>
            </w:r>
          </w:p>
          <w:p w14:paraId="7B6DCA20" w14:textId="77777777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A05CB3">
              <w:rPr>
                <w:rFonts w:ascii="Courier New" w:hAnsi="Courier New" w:cs="Courier New"/>
                <w:sz w:val="21"/>
                <w:szCs w:val="21"/>
              </w:rPr>
              <w:t>den = [1,4,3,6*K];</w:t>
            </w:r>
          </w:p>
          <w:p w14:paraId="3DF02570" w14:textId="77777777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A05CB3">
              <w:rPr>
                <w:rFonts w:ascii="Courier New" w:hAnsi="Courier New" w:cs="Courier New"/>
                <w:sz w:val="21"/>
                <w:szCs w:val="21"/>
              </w:rPr>
              <w:t xml:space="preserve">sys = </w:t>
            </w:r>
            <w:proofErr w:type="spellStart"/>
            <w:r w:rsidRPr="00A05CB3">
              <w:rPr>
                <w:rFonts w:ascii="Courier New" w:hAnsi="Courier New" w:cs="Courier New"/>
                <w:sz w:val="21"/>
                <w:szCs w:val="21"/>
              </w:rPr>
              <w:t>tf</w:t>
            </w:r>
            <w:proofErr w:type="spellEnd"/>
            <w:r w:rsidRPr="00A05CB3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A05CB3">
              <w:rPr>
                <w:rFonts w:ascii="Courier New" w:hAnsi="Courier New" w:cs="Courier New"/>
                <w:sz w:val="21"/>
                <w:szCs w:val="21"/>
              </w:rPr>
              <w:t>num,den</w:t>
            </w:r>
            <w:proofErr w:type="spellEnd"/>
            <w:r w:rsidRPr="00A05CB3">
              <w:rPr>
                <w:rFonts w:ascii="Courier New" w:hAnsi="Courier New" w:cs="Courier New"/>
                <w:sz w:val="21"/>
                <w:szCs w:val="21"/>
              </w:rPr>
              <w:t>);</w:t>
            </w:r>
          </w:p>
          <w:p w14:paraId="40D8FE3F" w14:textId="421AD1F3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</w:rPr>
            </w:pPr>
            <w:bookmarkStart w:id="367" w:name="OLE_LINK310"/>
            <w:bookmarkStart w:id="368" w:name="OLE_LINK311"/>
            <w:proofErr w:type="spellStart"/>
            <w:r w:rsidRPr="00A05CB3">
              <w:rPr>
                <w:rFonts w:ascii="Courier New" w:hAnsi="Courier New" w:cs="Courier New"/>
                <w:sz w:val="21"/>
                <w:szCs w:val="21"/>
              </w:rPr>
              <w:t>stepinfo</w:t>
            </w:r>
            <w:bookmarkEnd w:id="367"/>
            <w:bookmarkEnd w:id="368"/>
            <w:proofErr w:type="spellEnd"/>
            <w:r w:rsidRPr="00A05CB3">
              <w:rPr>
                <w:rFonts w:ascii="Courier New" w:hAnsi="Courier New" w:cs="Courier New"/>
                <w:sz w:val="21"/>
                <w:szCs w:val="21"/>
              </w:rPr>
              <w:t>(sys)</w:t>
            </w:r>
            <w:r w:rsidR="00BE76E6" w:rsidRPr="00A05CB3">
              <w:rPr>
                <w:rFonts w:ascii="Courier New" w:hAnsi="Courier New" w:cs="Courier New"/>
                <w:sz w:val="21"/>
                <w:szCs w:val="21"/>
              </w:rPr>
              <w:t>;</w:t>
            </w:r>
            <w:r w:rsidR="00BE76E6"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 </w:t>
            </w:r>
          </w:p>
          <w:p w14:paraId="5F9E9871" w14:textId="6F68DFA5" w:rsidR="00892346" w:rsidRPr="00A05CB3" w:rsidRDefault="000A1B04" w:rsidP="00892346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% </w:t>
            </w:r>
            <w:r w:rsidR="00BE76E6"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the </w:t>
            </w:r>
            <w:proofErr w:type="spellStart"/>
            <w:r w:rsidR="00D47987"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>stepinfo</w:t>
            </w:r>
            <w:proofErr w:type="spellEnd"/>
            <w:r w:rsidR="00BE76E6"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 xml:space="preserve">() function is used to </w:t>
            </w:r>
            <w:r w:rsidR="00D612C5"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>calculate the performance metrics of the system</w:t>
            </w:r>
            <w:r w:rsidR="00BE76E6" w:rsidRPr="00A05CB3">
              <w:rPr>
                <w:rFonts w:ascii="Courier New" w:hAnsi="Courier New" w:cs="Courier New"/>
                <w:color w:val="028009"/>
                <w:sz w:val="21"/>
                <w:szCs w:val="21"/>
              </w:rPr>
              <w:t>, which can be accessed in Ref</w:t>
            </w:r>
            <w:r w:rsidR="00697CF5">
              <w:t xml:space="preserve"> </w:t>
            </w:r>
            <w:r w:rsidR="00697CF5">
              <w:rPr>
                <w:rFonts w:ascii="Courier New" w:hAnsi="Courier New" w:cs="Courier New"/>
                <w:color w:val="028009"/>
                <w:sz w:val="21"/>
                <w:szCs w:val="21"/>
              </w:rPr>
              <w:fldChar w:fldCharType="begin"/>
            </w:r>
            <w:r w:rsidR="00697CF5">
              <w:rPr>
                <w:rFonts w:ascii="Courier New" w:hAnsi="Courier New" w:cs="Courier New"/>
                <w:color w:val="028009"/>
                <w:sz w:val="21"/>
                <w:szCs w:val="21"/>
              </w:rPr>
              <w:instrText xml:space="preserve"> ADDIN EN.CITE &lt;EndNote&gt;&lt;Cite ExcludeAuth="1"&gt;&lt;Year&gt;2022&lt;/Year&gt;&lt;RecNum&gt;21&lt;/RecNum&gt;&lt;DisplayText&gt;&lt;style face="superscript"&gt;[2]&lt;/style&gt;&lt;/DisplayText&gt;&lt;record&gt;&lt;rec-number&gt;21&lt;/rec-number&gt;&lt;foreign-keys&gt;&lt;key app="EN" db-id="wr50tswdqadtroevszlv9z0jse2pwpte9vfr" timestamp="1668678779"&gt;21&lt;/key&gt;&lt;/foreign-keys&gt;&lt;ref-type name="Web Page"&gt;12&lt;/ref-type&gt;&lt;contributors&gt;&lt;/contributors&gt;&lt;titles&gt;&lt;title&gt;MathWorks, stepinfo function. Available online: https://www.mathworks.com/help/ident/ref/lti.stepinfo.html&lt;/title&gt;&lt;/titles&gt;&lt;dates&gt;&lt;year&gt;2022&lt;/year&gt;&lt;/dates&gt;&lt;urls&gt;&lt;/urls&gt;&lt;/record&gt;&lt;/Cite&gt;&lt;/EndNote&gt;</w:instrText>
            </w:r>
            <w:r w:rsidR="00697CF5">
              <w:rPr>
                <w:rFonts w:ascii="Courier New" w:hAnsi="Courier New" w:cs="Courier New"/>
                <w:color w:val="028009"/>
                <w:sz w:val="21"/>
                <w:szCs w:val="21"/>
              </w:rPr>
              <w:fldChar w:fldCharType="separate"/>
            </w:r>
            <w:r w:rsidR="00697CF5" w:rsidRPr="00697CF5">
              <w:rPr>
                <w:rFonts w:ascii="Courier New" w:hAnsi="Courier New" w:cs="Courier New"/>
                <w:noProof/>
                <w:color w:val="028009"/>
                <w:sz w:val="21"/>
                <w:szCs w:val="21"/>
                <w:vertAlign w:val="superscript"/>
              </w:rPr>
              <w:t>[2]</w:t>
            </w:r>
            <w:r w:rsidR="00697CF5">
              <w:rPr>
                <w:rFonts w:ascii="Courier New" w:hAnsi="Courier New" w:cs="Courier New"/>
                <w:color w:val="028009"/>
                <w:sz w:val="21"/>
                <w:szCs w:val="21"/>
              </w:rPr>
              <w:fldChar w:fldCharType="end"/>
            </w:r>
            <w:r w:rsidR="00BE76E6" w:rsidRPr="00A05CB3">
              <w:rPr>
                <w:color w:val="028009"/>
                <w:sz w:val="21"/>
                <w:szCs w:val="21"/>
              </w:rPr>
              <w:t>.</w:t>
            </w:r>
          </w:p>
          <w:p w14:paraId="624B13EB" w14:textId="77777777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A05CB3">
              <w:rPr>
                <w:rFonts w:ascii="Courier New" w:hAnsi="Courier New" w:cs="Courier New"/>
                <w:sz w:val="21"/>
                <w:szCs w:val="21"/>
              </w:rPr>
              <w:t>G = step(sys);</w:t>
            </w:r>
          </w:p>
          <w:p w14:paraId="75481BA6" w14:textId="7AE917A8" w:rsidR="00892346" w:rsidRPr="00A05CB3" w:rsidRDefault="00892346" w:rsidP="00892346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A05CB3">
              <w:rPr>
                <w:rFonts w:ascii="Courier New" w:hAnsi="Courier New" w:cs="Courier New"/>
                <w:sz w:val="21"/>
                <w:szCs w:val="21"/>
              </w:rPr>
              <w:t>plot(G)</w:t>
            </w:r>
            <w:r w:rsidR="00782EC9" w:rsidRPr="00A05CB3">
              <w:rPr>
                <w:rFonts w:ascii="Courier New" w:hAnsi="Courier New" w:cs="Courier New"/>
                <w:sz w:val="21"/>
                <w:szCs w:val="21"/>
              </w:rPr>
              <w:t>;</w:t>
            </w:r>
          </w:p>
          <w:p w14:paraId="3867E5E3" w14:textId="2ED96371" w:rsidR="00EC42A5" w:rsidRPr="001B56BD" w:rsidRDefault="00892346" w:rsidP="00DE01C6">
            <w:pPr>
              <w:rPr>
                <w:rFonts w:ascii="Courier New" w:hAnsi="Courier New" w:cs="Courier New"/>
              </w:rPr>
            </w:pPr>
            <w:r w:rsidRPr="00A05CB3">
              <w:rPr>
                <w:rFonts w:ascii="Courier New" w:hAnsi="Courier New" w:cs="Courier New"/>
                <w:sz w:val="21"/>
                <w:szCs w:val="21"/>
              </w:rPr>
              <w:t xml:space="preserve">hold </w:t>
            </w:r>
            <w:r w:rsidRPr="00A05CB3">
              <w:rPr>
                <w:rFonts w:ascii="Courier New" w:hAnsi="Courier New" w:cs="Courier New"/>
                <w:color w:val="AA04F9"/>
                <w:sz w:val="21"/>
                <w:szCs w:val="21"/>
              </w:rPr>
              <w:t>on</w:t>
            </w:r>
            <w:r w:rsidRPr="00A05CB3">
              <w:rPr>
                <w:rFonts w:ascii="Courier New" w:hAnsi="Courier New" w:cs="Courier New"/>
                <w:sz w:val="21"/>
                <w:szCs w:val="21"/>
              </w:rPr>
              <w:t>;</w:t>
            </w:r>
          </w:p>
        </w:tc>
      </w:tr>
    </w:tbl>
    <w:p w14:paraId="65A254F2" w14:textId="7D00C69D" w:rsidR="00E8375B" w:rsidRDefault="00142194" w:rsidP="0039765C">
      <w:pPr>
        <w:jc w:val="both"/>
        <w:rPr>
          <w:szCs w:val="24"/>
          <w:lang w:eastAsia="zh-CN"/>
        </w:rPr>
      </w:pPr>
      <w:r w:rsidRPr="00BC11BE">
        <w:rPr>
          <w:szCs w:val="24"/>
          <w:lang w:eastAsia="zh-CN"/>
        </w:rPr>
        <w:lastRenderedPageBreak/>
        <w:t xml:space="preserve">Then, the following Table </w:t>
      </w:r>
      <w:r w:rsidR="00F8443E">
        <w:rPr>
          <w:szCs w:val="24"/>
          <w:lang w:eastAsia="zh-CN"/>
        </w:rPr>
        <w:t>7</w:t>
      </w:r>
      <w:r w:rsidR="005C4D6E" w:rsidRPr="00BC11BE">
        <w:rPr>
          <w:szCs w:val="24"/>
          <w:lang w:eastAsia="zh-CN"/>
        </w:rPr>
        <w:t xml:space="preserve"> and Figure 10</w:t>
      </w:r>
      <w:r w:rsidRPr="00BC11BE">
        <w:rPr>
          <w:szCs w:val="24"/>
          <w:lang w:eastAsia="zh-CN"/>
        </w:rPr>
        <w:t xml:space="preserve"> show </w:t>
      </w:r>
      <w:bookmarkStart w:id="369" w:name="OLE_LINK106"/>
      <w:bookmarkStart w:id="370" w:name="OLE_LINK107"/>
      <w:r w:rsidRPr="00BC11BE">
        <w:rPr>
          <w:szCs w:val="24"/>
          <w:lang w:eastAsia="zh-CN"/>
        </w:rPr>
        <w:t>the</w:t>
      </w:r>
      <w:r w:rsidR="00143CC2" w:rsidRPr="00BC11BE">
        <w:rPr>
          <w:szCs w:val="24"/>
          <w:lang w:eastAsia="zh-CN"/>
        </w:rPr>
        <w:t xml:space="preserve"> numerical</w:t>
      </w:r>
      <w:r w:rsidRPr="00BC11BE">
        <w:rPr>
          <w:szCs w:val="24"/>
          <w:lang w:eastAsia="zh-CN"/>
        </w:rPr>
        <w:t xml:space="preserve"> </w:t>
      </w:r>
      <w:r w:rsidR="00DF1598" w:rsidRPr="00BC11BE">
        <w:rPr>
          <w:szCs w:val="24"/>
          <w:lang w:eastAsia="zh-CN"/>
        </w:rPr>
        <w:t xml:space="preserve">results of </w:t>
      </w:r>
      <w:bookmarkStart w:id="371" w:name="OLE_LINK113"/>
      <w:bookmarkStart w:id="372" w:name="OLE_LINK114"/>
      <w:r w:rsidR="00077A15" w:rsidRPr="00BC11BE">
        <w:rPr>
          <w:szCs w:val="24"/>
          <w:lang w:eastAsia="zh-CN"/>
        </w:rPr>
        <w:t>simulation</w:t>
      </w:r>
      <w:r w:rsidR="00F05D7C" w:rsidRPr="00BC11BE">
        <w:rPr>
          <w:szCs w:val="24"/>
          <w:lang w:eastAsia="zh-CN"/>
        </w:rPr>
        <w:t>s</w:t>
      </w:r>
      <w:r w:rsidR="00FF7A2D" w:rsidRPr="00BC11BE">
        <w:rPr>
          <w:szCs w:val="24"/>
          <w:lang w:eastAsia="zh-CN"/>
        </w:rPr>
        <w:t xml:space="preserve"> </w:t>
      </w:r>
      <w:bookmarkEnd w:id="371"/>
      <w:bookmarkEnd w:id="372"/>
      <w:r w:rsidR="00FF7A2D" w:rsidRPr="00BC11BE">
        <w:rPr>
          <w:szCs w:val="24"/>
          <w:lang w:eastAsia="zh-CN"/>
        </w:rPr>
        <w:t>utilizing MATLAB.</w:t>
      </w:r>
      <w:bookmarkEnd w:id="369"/>
      <w:bookmarkEnd w:id="370"/>
      <w:r w:rsidR="003D798D" w:rsidRPr="00BC11BE">
        <w:rPr>
          <w:szCs w:val="24"/>
          <w:lang w:eastAsia="zh-CN"/>
        </w:rPr>
        <w:t xml:space="preserve"> </w:t>
      </w:r>
    </w:p>
    <w:p w14:paraId="6912530D" w14:textId="77777777" w:rsidR="00E8375B" w:rsidRDefault="00E8375B" w:rsidP="0039765C">
      <w:pPr>
        <w:jc w:val="both"/>
        <w:rPr>
          <w:szCs w:val="24"/>
          <w:lang w:eastAsia="zh-CN"/>
        </w:rPr>
      </w:pPr>
    </w:p>
    <w:bookmarkStart w:id="373" w:name="OLE_LINK234"/>
    <w:bookmarkStart w:id="374" w:name="OLE_LINK240"/>
    <w:bookmarkStart w:id="375" w:name="_MON_1730189548"/>
    <w:bookmarkEnd w:id="375"/>
    <w:p w14:paraId="11EFB319" w14:textId="12B24144" w:rsidR="00E8375B" w:rsidRDefault="00C806E9" w:rsidP="00E8375B">
      <w:pPr>
        <w:keepNext/>
      </w:pPr>
      <w:r>
        <w:rPr>
          <w:noProof/>
          <w:lang w:eastAsia="zh-CN"/>
        </w:rPr>
        <w:object w:dxaOrig="8640" w:dyaOrig="3280" w14:anchorId="7E18F6CE">
          <v:shape id="_x0000_i1028" type="#_x0000_t75" alt="" style="width:6in;height:164.55pt;mso-width-percent:0;mso-height-percent:0;mso-width-percent:0;mso-height-percent:0" o:ole="">
            <v:imagedata r:id="rId20" o:title=""/>
          </v:shape>
          <o:OLEObject Type="Embed" ProgID="Word.Document.12" ShapeID="_x0000_i1028" DrawAspect="Content" ObjectID="_1733006737" r:id="rId21">
            <o:FieldCodes>\s</o:FieldCodes>
          </o:OLEObject>
        </w:object>
      </w:r>
      <w:bookmarkEnd w:id="373"/>
      <w:bookmarkEnd w:id="374"/>
    </w:p>
    <w:p w14:paraId="1AA9CE0A" w14:textId="1713FA7A" w:rsidR="00E8375B" w:rsidRPr="00A215DB" w:rsidRDefault="00E8375B" w:rsidP="00A215DB">
      <w:pPr>
        <w:keepNext/>
        <w:jc w:val="center"/>
        <w:rPr>
          <w:lang w:eastAsia="zh-CN"/>
        </w:rPr>
      </w:pPr>
      <w:bookmarkStart w:id="376" w:name="OLE_LINK166"/>
      <w:bookmarkStart w:id="377" w:name="OLE_LINK167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21CB4F9E" wp14:editId="0FBA3452">
            <wp:extent cx="3319145" cy="2861771"/>
            <wp:effectExtent l="0" t="0" r="0" b="0"/>
            <wp:docPr id="72" name="图片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图片 72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475" r="4179"/>
                    <a:stretch/>
                  </pic:blipFill>
                  <pic:spPr bwMode="auto">
                    <a:xfrm>
                      <a:off x="0" y="0"/>
                      <a:ext cx="3325790" cy="2867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376"/>
      <w:bookmarkEnd w:id="377"/>
    </w:p>
    <w:p w14:paraId="25329E0D" w14:textId="1FDD53E7" w:rsidR="00E8375B" w:rsidRDefault="00A215DB" w:rsidP="00A215DB">
      <w:pPr>
        <w:jc w:val="center"/>
        <w:rPr>
          <w:szCs w:val="24"/>
          <w:lang w:eastAsia="zh-CN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 xml:space="preserve">10 </w:t>
      </w:r>
      <w:r w:rsidRPr="002C383C">
        <w:rPr>
          <w:rFonts w:ascii="Georgia" w:hAnsi="Georgia"/>
          <w:sz w:val="21"/>
          <w:szCs w:val="21"/>
        </w:rPr>
        <w:t xml:space="preserve">The </w:t>
      </w:r>
      <w:r>
        <w:rPr>
          <w:rFonts w:ascii="Georgia" w:hAnsi="Georgia"/>
          <w:sz w:val="21"/>
          <w:szCs w:val="21"/>
        </w:rPr>
        <w:t>Step Response of</w:t>
      </w:r>
      <w:r w:rsidRPr="00E623E4">
        <w:t xml:space="preserve"> </w:t>
      </w:r>
      <w:r>
        <w:rPr>
          <w:rFonts w:ascii="Georgia" w:hAnsi="Georgia"/>
          <w:sz w:val="21"/>
          <w:szCs w:val="21"/>
        </w:rPr>
        <w:t>S</w:t>
      </w:r>
      <w:r w:rsidRPr="00E623E4">
        <w:rPr>
          <w:rFonts w:ascii="Georgia" w:hAnsi="Georgia"/>
          <w:sz w:val="21"/>
          <w:szCs w:val="21"/>
        </w:rPr>
        <w:t>imulatio</w:t>
      </w:r>
      <w:r>
        <w:rPr>
          <w:rFonts w:ascii="Georgia" w:hAnsi="Georgia"/>
          <w:sz w:val="21"/>
          <w:szCs w:val="21"/>
        </w:rPr>
        <w:t>ns</w:t>
      </w:r>
    </w:p>
    <w:p w14:paraId="3BE7C17A" w14:textId="77777777" w:rsidR="00A215DB" w:rsidRDefault="00A215DB" w:rsidP="0039765C">
      <w:pPr>
        <w:jc w:val="both"/>
        <w:rPr>
          <w:szCs w:val="24"/>
          <w:lang w:eastAsia="zh-CN"/>
        </w:rPr>
      </w:pPr>
    </w:p>
    <w:p w14:paraId="17EB2BEC" w14:textId="716B494B" w:rsidR="00C822DE" w:rsidRDefault="007C73EB" w:rsidP="0039765C">
      <w:pPr>
        <w:jc w:val="both"/>
        <w:rPr>
          <w:rFonts w:eastAsia="Yu Mincho"/>
          <w:lang w:eastAsia="zh-CN"/>
        </w:rPr>
      </w:pPr>
      <w:r w:rsidRPr="00BC11BE">
        <w:rPr>
          <w:szCs w:val="24"/>
          <w:lang w:eastAsia="zh-CN"/>
        </w:rPr>
        <w:t>Noted that when</w:t>
      </w:r>
      <w:r w:rsidR="00936F28">
        <w:rPr>
          <w:szCs w:val="24"/>
          <w:lang w:eastAsia="zh-CN"/>
        </w:rPr>
        <w:t xml:space="preserve"> the</w:t>
      </w:r>
      <w:r w:rsidRPr="00BC11BE">
        <w:rPr>
          <w:szCs w:val="24"/>
          <w:lang w:eastAsia="zh-CN"/>
        </w:rPr>
        <w:t xml:space="preserve"> </w:t>
      </w:r>
      <w:r w:rsidR="00954CDF" w:rsidRPr="00BC11BE">
        <w:rPr>
          <w:szCs w:val="24"/>
          <w:lang w:eastAsia="zh-CN"/>
        </w:rPr>
        <w:t>overshoot</w:t>
      </w:r>
      <w:bookmarkStart w:id="378" w:name="OLE_LINK164"/>
      <w:bookmarkStart w:id="379" w:name="OLE_LINK165"/>
      <w:r w:rsidR="00954CDF" w:rsidRPr="00BC11BE">
        <w:rPr>
          <w:szCs w:val="24"/>
          <w:lang w:eastAsia="zh-CN"/>
        </w:rPr>
        <w:t xml:space="preserve"> </w:t>
      </w:r>
      <w:bookmarkStart w:id="380" w:name="OLE_LINK224"/>
      <w:bookmarkStart w:id="381" w:name="OLE_LINK225"/>
      <m:oMath>
        <m:r>
          <w:rPr>
            <w:rFonts w:ascii="Cambria Math" w:hAnsi="Cambria Math"/>
            <w:szCs w:val="24"/>
          </w:rPr>
          <m:t>σ</m:t>
        </m:r>
        <m:r>
          <m:rPr>
            <m:sty m:val="p"/>
          </m:rPr>
          <w:rPr>
            <w:rFonts w:ascii="Cambria Math" w:hAnsi="Cambria Math"/>
            <w:szCs w:val="24"/>
          </w:rPr>
          <m:t>=10%</m:t>
        </m:r>
      </m:oMath>
      <w:bookmarkEnd w:id="378"/>
      <w:bookmarkEnd w:id="379"/>
      <w:r w:rsidR="0039765C" w:rsidRPr="00BC11BE">
        <w:rPr>
          <w:szCs w:val="24"/>
        </w:rPr>
        <w:t xml:space="preserve">, </w:t>
      </w:r>
      <w:bookmarkStart w:id="382" w:name="OLE_LINK276"/>
      <w:bookmarkStart w:id="383" w:name="OLE_LINK277"/>
      <w:bookmarkEnd w:id="380"/>
      <w:bookmarkEnd w:id="381"/>
      <w:r w:rsidR="009A4575">
        <w:rPr>
          <w:szCs w:val="24"/>
        </w:rPr>
        <w:t xml:space="preserve">the gain </w:t>
      </w:r>
      <m:oMath>
        <m:r>
          <w:rPr>
            <w:rFonts w:ascii="Cambria Math" w:hAnsi="Cambria Math"/>
            <w:szCs w:val="24"/>
          </w:rPr>
          <m:t>k</m:t>
        </m:r>
        <m:r>
          <m:rPr>
            <m:sty m:val="p"/>
          </m:rPr>
          <w:rPr>
            <w:rFonts w:ascii="Cambria Math" w:hAnsi="Cambria Math"/>
            <w:szCs w:val="24"/>
          </w:rPr>
          <m:t>=0.216905</m:t>
        </m:r>
      </m:oMath>
      <w:bookmarkEnd w:id="382"/>
      <w:bookmarkEnd w:id="383"/>
      <w:r w:rsidR="00A45538">
        <w:rPr>
          <w:rFonts w:hint="eastAsia"/>
          <w:szCs w:val="24"/>
        </w:rPr>
        <w:t>,</w:t>
      </w:r>
      <w:r w:rsidR="00A45538">
        <w:rPr>
          <w:szCs w:val="24"/>
        </w:rPr>
        <w:t xml:space="preserve"> and </w:t>
      </w:r>
      <w:r w:rsidR="00C822DE">
        <w:rPr>
          <w:szCs w:val="24"/>
        </w:rPr>
        <w:t>the</w:t>
      </w:r>
      <w:bookmarkStart w:id="384" w:name="OLE_LINK171"/>
      <w:bookmarkStart w:id="385" w:name="OLE_LINK172"/>
      <w:r w:rsidR="00C822DE">
        <w:rPr>
          <w:szCs w:val="24"/>
        </w:rPr>
        <w:t xml:space="preserve"> </w:t>
      </w:r>
      <w:bookmarkStart w:id="386" w:name="OLE_LINK173"/>
      <w:bookmarkStart w:id="387" w:name="OLE_LINK174"/>
      <w:r w:rsidR="009A1283">
        <w:rPr>
          <w:rFonts w:eastAsia="Yu Mincho"/>
          <w:lang w:eastAsia="zh-CN"/>
        </w:rPr>
        <w:t>closed-loop transfer functio</w:t>
      </w:r>
      <w:bookmarkEnd w:id="384"/>
      <w:bookmarkEnd w:id="385"/>
      <w:r w:rsidR="009A1283">
        <w:rPr>
          <w:rFonts w:eastAsia="Yu Mincho"/>
          <w:lang w:eastAsia="zh-CN"/>
        </w:rPr>
        <w:t>n</w:t>
      </w:r>
      <w:bookmarkEnd w:id="386"/>
      <w:bookmarkEnd w:id="387"/>
      <w:r w:rsidR="009A1283">
        <w:rPr>
          <w:rFonts w:eastAsia="Yu Mincho"/>
          <w:lang w:eastAsia="zh-CN"/>
        </w:rPr>
        <w:t xml:space="preserve"> would be</w:t>
      </w:r>
      <w:r w:rsidR="00760C94">
        <w:rPr>
          <w:rFonts w:eastAsia="Yu Mincho"/>
          <w:lang w:eastAsia="zh-CN"/>
        </w:rPr>
        <w:t>,</w:t>
      </w:r>
    </w:p>
    <w:p w14:paraId="0DE37C65" w14:textId="6B27D56D" w:rsidR="00760C94" w:rsidRPr="00C17B21" w:rsidRDefault="00760C94" w:rsidP="0039765C">
      <w:pPr>
        <w:jc w:val="both"/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FC0DC1" w14:paraId="1C741B7E" w14:textId="77777777" w:rsidTr="00227D5D">
        <w:trPr>
          <w:jc w:val="center"/>
        </w:trPr>
        <w:tc>
          <w:tcPr>
            <w:tcW w:w="7690" w:type="dxa"/>
            <w:vAlign w:val="center"/>
          </w:tcPr>
          <w:p w14:paraId="3A7E61E6" w14:textId="206FD82A" w:rsidR="00FC0DC1" w:rsidRPr="0051597F" w:rsidRDefault="00FC0DC1" w:rsidP="00DE01C6">
            <w:bookmarkStart w:id="388" w:name="OLE_LINK278"/>
            <w:bookmarkStart w:id="389" w:name="OLE_LINK285"/>
            <w:bookmarkStart w:id="390" w:name="OLE_LINK177"/>
            <w:bookmarkStart w:id="391" w:name="OLE_LINK178"/>
            <w:bookmarkStart w:id="392" w:name="OLE_LINK179"/>
            <w:bookmarkStart w:id="393" w:name="OLE_LINK180"/>
            <m:oMathPara>
              <m:oMath>
                <m:r>
                  <w:rPr>
                    <w:rFonts w:ascii="Cambria Math" w:hAnsi="Cambria Math"/>
                  </w:rPr>
                  <m:t>C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w:bookmarkEnd w:id="388"/>
                <w:bookmarkEnd w:id="389"/>
                <m:r>
                  <w:rPr>
                    <w:rFonts w:ascii="Cambria Math" w:hAnsi="Cambria Math"/>
                  </w:rPr>
                  <m:t>=</m:t>
                </m:r>
                <w:bookmarkStart w:id="394" w:name="OLE_LINK162"/>
                <w:bookmarkStart w:id="395" w:name="OLE_LINK163"/>
                <w:bookmarkEnd w:id="390"/>
                <w:bookmarkEnd w:id="391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.301s+1.30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3s+1.301</m:t>
                    </m:r>
                  </m:den>
                </m:f>
                <w:bookmarkEnd w:id="394"/>
                <w:bookmarkEnd w:id="395"/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.301(s+1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s+3.187)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0.8132s+0.4084)</m:t>
                    </m:r>
                  </m:den>
                </m:f>
              </m:oMath>
            </m:oMathPara>
          </w:p>
        </w:tc>
        <w:tc>
          <w:tcPr>
            <w:tcW w:w="248" w:type="dxa"/>
            <w:vAlign w:val="center"/>
          </w:tcPr>
          <w:p w14:paraId="1D7E9703" w14:textId="77777777" w:rsidR="00FC0DC1" w:rsidRPr="0051597F" w:rsidRDefault="00FC0DC1" w:rsidP="00DE01C6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  <w:bookmarkEnd w:id="392"/>
      <w:bookmarkEnd w:id="393"/>
    </w:tbl>
    <w:p w14:paraId="1AB3EAF0" w14:textId="77777777" w:rsidR="00C822DE" w:rsidRDefault="00C822DE" w:rsidP="0039765C">
      <w:pPr>
        <w:jc w:val="both"/>
        <w:rPr>
          <w:szCs w:val="24"/>
        </w:rPr>
      </w:pPr>
    </w:p>
    <w:p w14:paraId="61DF5C47" w14:textId="08200080" w:rsidR="00A93349" w:rsidRDefault="00C30C19" w:rsidP="0039765C">
      <w:pPr>
        <w:jc w:val="both"/>
        <w:rPr>
          <w:rFonts w:eastAsia="Yu Mincho"/>
          <w:lang w:eastAsia="zh-CN"/>
        </w:rPr>
      </w:pPr>
      <w:r>
        <w:rPr>
          <w:rFonts w:hint="eastAsia"/>
          <w:szCs w:val="24"/>
        </w:rPr>
        <w:t>W</w:t>
      </w:r>
      <w:r>
        <w:rPr>
          <w:szCs w:val="24"/>
        </w:rPr>
        <w:t xml:space="preserve">e can draw the </w:t>
      </w:r>
      <w:bookmarkStart w:id="396" w:name="OLE_LINK168"/>
      <w:bookmarkStart w:id="397" w:name="OLE_LINK169"/>
      <w:r>
        <w:rPr>
          <w:szCs w:val="24"/>
        </w:rPr>
        <w:t>Pole-Zero Map</w:t>
      </w:r>
      <w:bookmarkEnd w:id="396"/>
      <w:bookmarkEnd w:id="397"/>
      <w:r>
        <w:rPr>
          <w:szCs w:val="24"/>
        </w:rPr>
        <w:t xml:space="preserve"> of this system, as shown in Figure 1</w:t>
      </w:r>
      <w:r w:rsidR="001D4064">
        <w:rPr>
          <w:szCs w:val="24"/>
        </w:rPr>
        <w:t>1</w:t>
      </w:r>
      <w:r>
        <w:rPr>
          <w:szCs w:val="24"/>
        </w:rPr>
        <w:t>.</w:t>
      </w:r>
      <w:r w:rsidR="0058265C">
        <w:rPr>
          <w:szCs w:val="24"/>
        </w:rPr>
        <w:t xml:space="preserve"> </w:t>
      </w:r>
      <w:r w:rsidR="00DD02BB">
        <w:rPr>
          <w:szCs w:val="24"/>
        </w:rPr>
        <w:t>So</w:t>
      </w:r>
      <w:r w:rsidR="006F7E67">
        <w:rPr>
          <w:szCs w:val="24"/>
        </w:rPr>
        <w:t xml:space="preserve">, </w:t>
      </w:r>
      <w:r w:rsidR="00CE4DA1">
        <w:rPr>
          <w:szCs w:val="24"/>
        </w:rPr>
        <w:t xml:space="preserve">we can see the two </w:t>
      </w:r>
      <w:r w:rsidR="005775C2">
        <w:rPr>
          <w:szCs w:val="24"/>
        </w:rPr>
        <w:t>c</w:t>
      </w:r>
      <w:r w:rsidR="005775C2" w:rsidRPr="005775C2">
        <w:rPr>
          <w:szCs w:val="24"/>
        </w:rPr>
        <w:t>omplex pole</w:t>
      </w:r>
      <w:r w:rsidR="008A1CCA">
        <w:rPr>
          <w:szCs w:val="24"/>
        </w:rPr>
        <w:t>s</w:t>
      </w:r>
      <w:r w:rsidR="008570B0">
        <w:rPr>
          <w:szCs w:val="24"/>
        </w:rPr>
        <w:t xml:space="preserve"> will be </w:t>
      </w:r>
      <w:r w:rsidR="008A1CCA">
        <w:rPr>
          <w:szCs w:val="24"/>
        </w:rPr>
        <w:t xml:space="preserve">the </w:t>
      </w:r>
      <w:r w:rsidR="008A1CCA" w:rsidRPr="00B46FA5">
        <w:rPr>
          <w:b/>
          <w:bCs/>
          <w:szCs w:val="24"/>
        </w:rPr>
        <w:t>predominant pole</w:t>
      </w:r>
      <w:r w:rsidR="005F55FF" w:rsidRPr="00B46FA5">
        <w:rPr>
          <w:b/>
          <w:bCs/>
          <w:szCs w:val="24"/>
        </w:rPr>
        <w:t>s</w:t>
      </w:r>
      <w:r w:rsidR="005F55FF">
        <w:rPr>
          <w:szCs w:val="24"/>
        </w:rPr>
        <w:t xml:space="preserve"> while the real pole will be the n</w:t>
      </w:r>
      <w:r w:rsidR="005F55FF" w:rsidRPr="005F55FF">
        <w:rPr>
          <w:szCs w:val="24"/>
        </w:rPr>
        <w:t>on-dominant pole</w:t>
      </w:r>
      <w:r w:rsidR="00441C53">
        <w:rPr>
          <w:szCs w:val="24"/>
        </w:rPr>
        <w:t>.</w:t>
      </w:r>
      <w:r w:rsidR="00AE079C">
        <w:rPr>
          <w:szCs w:val="24"/>
        </w:rPr>
        <w:t xml:space="preserve"> </w:t>
      </w:r>
      <w:r w:rsidR="00DD02BB">
        <w:rPr>
          <w:szCs w:val="24"/>
        </w:rPr>
        <w:t xml:space="preserve">In this case, the </w:t>
      </w:r>
      <w:r w:rsidR="00A93349">
        <w:rPr>
          <w:rFonts w:eastAsia="Yu Mincho"/>
          <w:lang w:eastAsia="zh-CN"/>
        </w:rPr>
        <w:t xml:space="preserve">closed-loop transfer function can be </w:t>
      </w:r>
      <w:r w:rsidR="00A93349" w:rsidRPr="00A93349">
        <w:rPr>
          <w:rFonts w:eastAsia="Yu Mincho"/>
          <w:lang w:eastAsia="zh-CN"/>
        </w:rPr>
        <w:t>simplified to</w:t>
      </w:r>
      <w:r w:rsidR="00A93349">
        <w:rPr>
          <w:rFonts w:eastAsia="Yu Mincho" w:hint="eastAsia"/>
          <w:lang w:eastAsia="zh-CN"/>
        </w:rPr>
        <w:t>:</w:t>
      </w:r>
    </w:p>
    <w:p w14:paraId="15BC8AC6" w14:textId="1B5C2619" w:rsidR="00A93349" w:rsidRDefault="00A93349" w:rsidP="0039765C">
      <w:pPr>
        <w:jc w:val="both"/>
        <w:rPr>
          <w:rFonts w:eastAsia="Yu Mincho"/>
          <w:lang w:eastAsia="zh-CN"/>
        </w:rPr>
      </w:pPr>
    </w:p>
    <w:tbl>
      <w:tblPr>
        <w:tblStyle w:val="a8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90"/>
        <w:gridCol w:w="616"/>
      </w:tblGrid>
      <w:tr w:rsidR="00227D5D" w14:paraId="63FE482F" w14:textId="77777777" w:rsidTr="00DE01C6">
        <w:trPr>
          <w:jc w:val="center"/>
        </w:trPr>
        <w:tc>
          <w:tcPr>
            <w:tcW w:w="7690" w:type="dxa"/>
            <w:vAlign w:val="center"/>
          </w:tcPr>
          <w:p w14:paraId="33CF2A31" w14:textId="0182DC2D" w:rsidR="00227D5D" w:rsidRPr="0051597F" w:rsidRDefault="00227D5D" w:rsidP="00DE01C6">
            <m:oMathPara>
              <m:oMath>
                <m:r>
                  <w:rPr>
                    <w:rFonts w:ascii="Cambria Math" w:hAnsi="Cambria Math"/>
                  </w:rPr>
                  <m:t>C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w:bookmarkStart w:id="398" w:name="OLE_LINK181"/>
                <w:bookmarkStart w:id="399" w:name="OLE_LINK182"/>
                <w:bookmarkStart w:id="400" w:name="OLE_LINK183"/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.301(s+1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s+3.187)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0.8132s+0.4084)</m:t>
                    </m:r>
                  </m:den>
                </m:f>
                <w:bookmarkEnd w:id="398"/>
                <w:bookmarkEnd w:id="399"/>
                <w:bookmarkEnd w:id="400"/>
                <m:box>
                  <m:boxPr>
                    <m:opEmu m:val="1"/>
                    <m:ctrlPr>
                      <w:rPr>
                        <w:rFonts w:ascii="Cambria Math" w:hAnsi="Cambria Math"/>
                        <w:i/>
                      </w:rPr>
                    </m:ctrlPr>
                  </m:boxPr>
                  <m:e>
                    <m:r>
                      <w:rPr>
                        <w:rFonts w:ascii="Cambria Math" w:hAnsi="Cambria Math"/>
                      </w:rPr>
                      <m:t>⟺</m:t>
                    </m:r>
                  </m:e>
                </m:box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.301(s+1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0.8132s+0.4084)</m:t>
                    </m:r>
                  </m:den>
                </m:f>
              </m:oMath>
            </m:oMathPara>
          </w:p>
        </w:tc>
        <w:tc>
          <w:tcPr>
            <w:tcW w:w="248" w:type="dxa"/>
            <w:vAlign w:val="center"/>
          </w:tcPr>
          <w:p w14:paraId="2D926375" w14:textId="77777777" w:rsidR="00227D5D" w:rsidRPr="0051597F" w:rsidRDefault="00227D5D" w:rsidP="00DE01C6">
            <w:pPr>
              <w:adjustRightInd w:val="0"/>
              <w:snapToGrid w:val="0"/>
              <w:jc w:val="center"/>
            </w:pPr>
            <w:r>
              <w:t>(</w:t>
            </w:r>
            <w:r>
              <w:fldChar w:fldCharType="begin"/>
            </w:r>
            <w:r>
              <w:instrText xml:space="preserve"> AUTONUM  \* Arabic </w:instrText>
            </w:r>
            <w:r>
              <w:fldChar w:fldCharType="end"/>
            </w:r>
            <w:r>
              <w:t>)</w:t>
            </w:r>
          </w:p>
        </w:tc>
      </w:tr>
    </w:tbl>
    <w:p w14:paraId="4D81E491" w14:textId="77777777" w:rsidR="00E92AEF" w:rsidRDefault="00E92AEF" w:rsidP="00DC2A85">
      <w:pPr>
        <w:keepNext/>
        <w:jc w:val="center"/>
        <w:rPr>
          <w:lang w:eastAsia="zh-CN"/>
        </w:rPr>
      </w:pPr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lastRenderedPageBreak/>
        <w:drawing>
          <wp:inline distT="0" distB="0" distL="0" distR="0" wp14:anchorId="7856BAD3" wp14:editId="39B60954">
            <wp:extent cx="3325790" cy="2867500"/>
            <wp:effectExtent l="0" t="0" r="1905" b="317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30" r="353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5790" cy="28675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2A7EFF" w14:textId="34668D4F" w:rsidR="00E92AEF" w:rsidRDefault="00E92AEF" w:rsidP="00E92AEF">
      <w:pPr>
        <w:pStyle w:val="a3"/>
        <w:spacing w:afterLines="50" w:after="156"/>
        <w:jc w:val="center"/>
        <w:rPr>
          <w:rFonts w:ascii="Georgia" w:hAnsi="Georgia"/>
          <w:sz w:val="21"/>
          <w:szCs w:val="21"/>
        </w:rPr>
      </w:pPr>
      <w:r w:rsidRPr="007D54EC">
        <w:rPr>
          <w:rFonts w:ascii="Georgia" w:hAnsi="Georgia"/>
          <w:sz w:val="21"/>
          <w:szCs w:val="21"/>
        </w:rPr>
        <w:t xml:space="preserve">Figure </w:t>
      </w:r>
      <w:r>
        <w:rPr>
          <w:rFonts w:ascii="Georgia" w:hAnsi="Georgia"/>
          <w:sz w:val="21"/>
          <w:szCs w:val="21"/>
        </w:rPr>
        <w:t>1</w:t>
      </w:r>
      <w:r w:rsidR="001D4064">
        <w:rPr>
          <w:rFonts w:ascii="Georgia" w:hAnsi="Georgia"/>
          <w:sz w:val="21"/>
          <w:szCs w:val="21"/>
        </w:rPr>
        <w:t>1</w:t>
      </w:r>
      <w:r>
        <w:rPr>
          <w:rFonts w:ascii="Georgia" w:hAnsi="Georgia"/>
          <w:sz w:val="21"/>
          <w:szCs w:val="21"/>
        </w:rPr>
        <w:t xml:space="preserve"> </w:t>
      </w:r>
      <w:r w:rsidR="004F42B8" w:rsidRPr="004F42B8">
        <w:rPr>
          <w:rFonts w:ascii="Georgia" w:hAnsi="Georgia"/>
          <w:sz w:val="21"/>
          <w:szCs w:val="21"/>
        </w:rPr>
        <w:t>Pole-Zero Map</w:t>
      </w:r>
      <w:r w:rsidR="004F42B8">
        <w:rPr>
          <w:rFonts w:ascii="Georgia" w:hAnsi="Georgia"/>
          <w:sz w:val="21"/>
          <w:szCs w:val="21"/>
        </w:rPr>
        <w:t xml:space="preserve"> (when </w:t>
      </w:r>
      <w:r w:rsidR="004F42B8" w:rsidRPr="00A0360D">
        <w:rPr>
          <w:rFonts w:ascii="Georgia" w:hAnsi="Georgia"/>
          <w:i/>
          <w:iCs/>
          <w:sz w:val="21"/>
          <w:szCs w:val="21"/>
        </w:rPr>
        <w:t>k</w:t>
      </w:r>
      <w:r w:rsidR="004F42B8">
        <w:rPr>
          <w:rFonts w:ascii="Georgia" w:hAnsi="Georgia"/>
          <w:sz w:val="21"/>
          <w:szCs w:val="21"/>
        </w:rPr>
        <w:t>=0.216905)</w:t>
      </w:r>
    </w:p>
    <w:p w14:paraId="24DD69A1" w14:textId="77777777" w:rsidR="002330CB" w:rsidRDefault="002330CB" w:rsidP="0039765C">
      <w:pPr>
        <w:jc w:val="both"/>
        <w:rPr>
          <w:szCs w:val="24"/>
        </w:rPr>
      </w:pPr>
    </w:p>
    <w:p w14:paraId="5EDC0A3E" w14:textId="0A22116A" w:rsidR="003B31E5" w:rsidRPr="008271BF" w:rsidRDefault="004F2B48" w:rsidP="0039765C">
      <w:pPr>
        <w:jc w:val="both"/>
        <w:rPr>
          <w:i/>
          <w:szCs w:val="24"/>
          <w:lang w:eastAsia="zh-CN"/>
        </w:rPr>
      </w:pPr>
      <w:r>
        <w:rPr>
          <w:szCs w:val="24"/>
        </w:rPr>
        <w:t xml:space="preserve">So, </w:t>
      </w:r>
      <w:r w:rsidR="005C4070">
        <w:rPr>
          <w:szCs w:val="24"/>
        </w:rPr>
        <w:t xml:space="preserve">when the overshoot </w:t>
      </w:r>
      <m:oMath>
        <m:r>
          <w:rPr>
            <w:rFonts w:ascii="Cambria Math" w:hAnsi="Cambria Math"/>
            <w:szCs w:val="24"/>
          </w:rPr>
          <m:t>σ</m:t>
        </m:r>
        <m:r>
          <m:rPr>
            <m:sty m:val="p"/>
          </m:rPr>
          <w:rPr>
            <w:rFonts w:ascii="Cambria Math" w:hAnsi="Cambria Math"/>
            <w:szCs w:val="24"/>
          </w:rPr>
          <m:t>=10%</m:t>
        </m:r>
      </m:oMath>
      <w:r w:rsidR="00FD7D55">
        <w:rPr>
          <w:szCs w:val="24"/>
        </w:rPr>
        <w:t xml:space="preserve">, </w:t>
      </w:r>
      <w:r w:rsidR="00F756BB">
        <w:rPr>
          <w:szCs w:val="24"/>
        </w:rPr>
        <w:t xml:space="preserve">the gain </w:t>
      </w:r>
      <m:oMath>
        <m:r>
          <w:rPr>
            <w:rFonts w:ascii="Cambria Math" w:hAnsi="Cambria Math"/>
            <w:szCs w:val="24"/>
          </w:rPr>
          <m:t>k</m:t>
        </m:r>
        <m:r>
          <m:rPr>
            <m:sty m:val="p"/>
          </m:rPr>
          <w:rPr>
            <w:rFonts w:ascii="Cambria Math" w:hAnsi="Cambria Math"/>
            <w:szCs w:val="24"/>
          </w:rPr>
          <m:t>=0.216905</m:t>
        </m:r>
      </m:oMath>
      <w:r w:rsidR="00F756BB">
        <w:rPr>
          <w:rFonts w:hint="eastAsia"/>
          <w:szCs w:val="24"/>
        </w:rPr>
        <w:t>,</w:t>
      </w:r>
      <w:r w:rsidR="00F756BB">
        <w:rPr>
          <w:szCs w:val="24"/>
        </w:rPr>
        <w:t xml:space="preserve"> while </w:t>
      </w:r>
      <w:r w:rsidR="0039765C" w:rsidRPr="00BC11BE">
        <w:rPr>
          <w:szCs w:val="24"/>
        </w:rPr>
        <w:t>the</w:t>
      </w:r>
      <w:r w:rsidR="004F2A59">
        <w:rPr>
          <w:szCs w:val="24"/>
        </w:rPr>
        <w:t xml:space="preserve"> </w:t>
      </w:r>
      <w:r w:rsidR="00EC78E8">
        <w:rPr>
          <w:szCs w:val="24"/>
        </w:rPr>
        <w:t>correspond</w:t>
      </w:r>
      <w:r w:rsidR="00DE3C1F">
        <w:rPr>
          <w:szCs w:val="24"/>
        </w:rPr>
        <w:t>ing</w:t>
      </w:r>
      <w:r w:rsidR="00DD1D88">
        <w:rPr>
          <w:szCs w:val="24"/>
        </w:rPr>
        <w:t xml:space="preserve"> </w:t>
      </w:r>
      <w:r w:rsidR="004F2A59" w:rsidRPr="004F2A59">
        <w:rPr>
          <w:szCs w:val="24"/>
        </w:rPr>
        <w:t>damping ratio</w:t>
      </w:r>
      <w:r w:rsidR="00BC11BE">
        <w:rPr>
          <w:szCs w:val="24"/>
        </w:rPr>
        <w:t xml:space="preserve"> </w:t>
      </w:r>
      <m:oMath>
        <m:r>
          <m:rPr>
            <m:sty m:val="bi"/>
          </m:rPr>
          <w:rPr>
            <w:rFonts w:ascii="Cambria Math" w:hAnsi="Cambria Math"/>
            <w:szCs w:val="24"/>
          </w:rPr>
          <m:t>ζ=0.63624</m:t>
        </m:r>
      </m:oMath>
      <w:r w:rsidR="00317B0D">
        <w:rPr>
          <w:szCs w:val="24"/>
        </w:rPr>
        <w:t>.</w:t>
      </w:r>
    </w:p>
    <w:p w14:paraId="33FB3AA3" w14:textId="77777777" w:rsidR="0039765C" w:rsidRPr="006349B4" w:rsidRDefault="0039765C" w:rsidP="0039765C">
      <w:pPr>
        <w:jc w:val="both"/>
        <w:rPr>
          <w:lang w:eastAsia="zh-CN"/>
        </w:rPr>
      </w:pPr>
    </w:p>
    <w:p w14:paraId="5A3CBBC5" w14:textId="3767AE37" w:rsidR="00976D36" w:rsidRDefault="0071633E" w:rsidP="0095146A">
      <w:pPr>
        <w:jc w:val="both"/>
      </w:pPr>
      <w:r>
        <w:rPr>
          <w:lang w:eastAsia="zh-CN"/>
        </w:rPr>
        <w:t>Moreover, t</w:t>
      </w:r>
      <w:r w:rsidR="003420C4">
        <w:rPr>
          <w:lang w:eastAsia="zh-CN"/>
        </w:rPr>
        <w:t>hrough</w:t>
      </w:r>
      <w:r w:rsidR="0005406C">
        <w:rPr>
          <w:lang w:eastAsia="zh-CN"/>
        </w:rPr>
        <w:t xml:space="preserve"> </w:t>
      </w:r>
      <w:r w:rsidR="001D36F2">
        <w:rPr>
          <w:lang w:eastAsia="zh-CN"/>
        </w:rPr>
        <w:t>simulation</w:t>
      </w:r>
      <w:r w:rsidR="003420C4">
        <w:rPr>
          <w:lang w:eastAsia="zh-CN"/>
        </w:rPr>
        <w:t>s, we f</w:t>
      </w:r>
      <w:r w:rsidR="00032DC2">
        <w:rPr>
          <w:lang w:eastAsia="zh-CN"/>
        </w:rPr>
        <w:t>i</w:t>
      </w:r>
      <w:r w:rsidR="003420C4">
        <w:rPr>
          <w:lang w:eastAsia="zh-CN"/>
        </w:rPr>
        <w:t xml:space="preserve">nd that </w:t>
      </w:r>
      <w:r w:rsidR="008F59F2">
        <w:rPr>
          <w:lang w:eastAsia="zh-CN"/>
        </w:rPr>
        <w:t xml:space="preserve">no matter what value of </w:t>
      </w:r>
      <w:bookmarkStart w:id="401" w:name="OLE_LINK131"/>
      <w:bookmarkStart w:id="402" w:name="OLE_LINK134"/>
      <w:bookmarkStart w:id="403" w:name="OLE_LINK145"/>
      <m:oMath>
        <m:r>
          <w:rPr>
            <w:rFonts w:ascii="Cambria Math" w:hAnsi="Cambria Math"/>
          </w:rPr>
          <m:t>k</m:t>
        </m:r>
      </m:oMath>
      <w:bookmarkEnd w:id="401"/>
      <w:bookmarkEnd w:id="402"/>
      <w:bookmarkEnd w:id="403"/>
      <w:r w:rsidR="008F59F2">
        <w:rPr>
          <w:lang w:eastAsia="zh-CN"/>
        </w:rPr>
        <w:t xml:space="preserve"> is</w:t>
      </w:r>
      <w:r w:rsidR="00FC2507">
        <w:rPr>
          <w:lang w:eastAsia="zh-CN"/>
        </w:rPr>
        <w:t xml:space="preserve">, the </w:t>
      </w:r>
      <w:r w:rsidR="00422DD4" w:rsidRPr="00422DD4">
        <w:rPr>
          <w:lang w:eastAsia="zh-CN"/>
        </w:rPr>
        <w:t xml:space="preserve">specifications </w:t>
      </w:r>
      <w:r w:rsidR="00FC2507">
        <w:rPr>
          <w:lang w:eastAsia="zh-CN"/>
        </w:rPr>
        <w:t>in the equation</w:t>
      </w:r>
      <w:r w:rsidR="0095146A">
        <w:rPr>
          <w:lang w:eastAsia="zh-CN"/>
        </w:rPr>
        <w:t xml:space="preserve"> (33) </w:t>
      </w:r>
      <w:r w:rsidR="0095146A" w:rsidRPr="000D77DC">
        <w:rPr>
          <w:b/>
          <w:bCs/>
          <w:lang w:eastAsia="zh-CN"/>
        </w:rPr>
        <w:t>cannot</w:t>
      </w:r>
      <w:r w:rsidR="0095146A">
        <w:rPr>
          <w:lang w:eastAsia="zh-CN"/>
        </w:rPr>
        <w:t xml:space="preserve"> </w:t>
      </w:r>
      <w:r w:rsidR="0095146A" w:rsidRPr="00FE13A5">
        <w:rPr>
          <w:b/>
          <w:bCs/>
          <w:lang w:eastAsia="zh-CN"/>
        </w:rPr>
        <w:t>perfectly satisfy</w:t>
      </w:r>
      <w:r w:rsidR="0095146A">
        <w:rPr>
          <w:lang w:eastAsia="zh-CN"/>
        </w:rPr>
        <w:t>.</w:t>
      </w:r>
      <w:r w:rsidR="00B0069F">
        <w:rPr>
          <w:lang w:eastAsia="zh-CN"/>
        </w:rPr>
        <w:t xml:space="preserve"> In</w:t>
      </w:r>
      <w:r w:rsidR="00873632">
        <w:rPr>
          <w:lang w:eastAsia="zh-CN"/>
        </w:rPr>
        <w:t xml:space="preserve"> </w:t>
      </w:r>
      <w:r w:rsidR="00B0069F">
        <w:rPr>
          <w:lang w:eastAsia="zh-CN"/>
        </w:rPr>
        <w:t xml:space="preserve">this case, we can </w:t>
      </w:r>
      <w:r w:rsidR="00377A67">
        <w:rPr>
          <w:lang w:eastAsia="zh-CN"/>
        </w:rPr>
        <w:t xml:space="preserve">try to </w:t>
      </w:r>
      <w:r w:rsidR="00140FAC">
        <w:rPr>
          <w:lang w:eastAsia="zh-CN"/>
        </w:rPr>
        <w:t xml:space="preserve">pick a </w:t>
      </w:r>
      <w:r w:rsidR="00FB102B">
        <w:rPr>
          <w:lang w:eastAsia="zh-CN"/>
        </w:rPr>
        <w:t>balanced</w:t>
      </w:r>
      <w:r w:rsidR="007A0A4C">
        <w:rPr>
          <w:lang w:eastAsia="zh-CN"/>
        </w:rPr>
        <w:t xml:space="preserve"> </w:t>
      </w:r>
      <m:oMath>
        <m:r>
          <w:rPr>
            <w:rFonts w:ascii="Cambria Math" w:hAnsi="Cambria Math"/>
          </w:rPr>
          <m:t>k</m:t>
        </m:r>
      </m:oMath>
      <w:r w:rsidR="00C55106">
        <w:rPr>
          <w:rFonts w:hint="eastAsia"/>
        </w:rPr>
        <w:t xml:space="preserve"> </w:t>
      </w:r>
      <w:r w:rsidR="00C55106">
        <w:t xml:space="preserve">to </w:t>
      </w:r>
      <w:r w:rsidR="00422DD4">
        <w:t xml:space="preserve">meet the </w:t>
      </w:r>
      <w:r w:rsidR="00B73216">
        <w:t xml:space="preserve">design </w:t>
      </w:r>
      <w:r w:rsidR="00B73216" w:rsidRPr="00B73216">
        <w:t>specifications</w:t>
      </w:r>
      <w:r w:rsidR="001B393D">
        <w:t xml:space="preserve"> in general</w:t>
      </w:r>
      <w:r w:rsidR="00B73216">
        <w:t>.</w:t>
      </w:r>
    </w:p>
    <w:p w14:paraId="412A7467" w14:textId="14C057D5" w:rsidR="00761F7E" w:rsidRDefault="00761F7E" w:rsidP="0095146A">
      <w:pPr>
        <w:jc w:val="both"/>
      </w:pPr>
    </w:p>
    <w:p w14:paraId="31F633A3" w14:textId="0C188CE8" w:rsidR="00761F7E" w:rsidRDefault="00761F7E" w:rsidP="0095146A">
      <w:pPr>
        <w:jc w:val="both"/>
        <w:rPr>
          <w:lang w:eastAsia="zh-CN"/>
        </w:rPr>
      </w:pPr>
      <w:r>
        <w:rPr>
          <w:rFonts w:hint="eastAsia"/>
        </w:rPr>
        <w:t>C</w:t>
      </w:r>
      <w:r>
        <w:t xml:space="preserve">ompared in Table </w:t>
      </w:r>
      <w:r w:rsidR="00836F4A">
        <w:t>7</w:t>
      </w:r>
      <w:r>
        <w:t xml:space="preserve">, the value of </w:t>
      </w:r>
      <w:bookmarkStart w:id="404" w:name="OLE_LINK323"/>
      <w:bookmarkStart w:id="405" w:name="OLE_LINK324"/>
      <w:bookmarkStart w:id="406" w:name="OLE_LINK229"/>
      <w:bookmarkStart w:id="407" w:name="OLE_LINK230"/>
      <m:oMath>
        <m:r>
          <m:rPr>
            <m:sty m:val="bi"/>
          </m:rPr>
          <w:rPr>
            <w:rFonts w:ascii="Cambria Math" w:hAnsi="Cambria Math"/>
          </w:rPr>
          <m:t>k</m:t>
        </m:r>
        <w:bookmarkEnd w:id="404"/>
        <w:bookmarkEnd w:id="405"/>
        <m:r>
          <m:rPr>
            <m:sty m:val="bi"/>
          </m:rPr>
          <w:rPr>
            <w:rFonts w:ascii="Cambria Math" w:hAnsi="Cambria Math"/>
          </w:rPr>
          <m:t>=0.244</m:t>
        </m:r>
      </m:oMath>
      <w:bookmarkEnd w:id="406"/>
      <w:bookmarkEnd w:id="407"/>
      <w:r w:rsidR="00A5211F">
        <w:t xml:space="preserve"> </w:t>
      </w:r>
      <w:r w:rsidR="00FD1B22">
        <w:t>will be</w:t>
      </w:r>
      <w:r w:rsidR="00A5211F">
        <w:t xml:space="preserve"> a</w:t>
      </w:r>
      <w:r w:rsidR="00A84592" w:rsidRPr="00A84592">
        <w:t xml:space="preserve"> relatively </w:t>
      </w:r>
      <w:r w:rsidR="00E65132">
        <w:t>reasonable</w:t>
      </w:r>
      <w:r w:rsidR="00A84592" w:rsidRPr="00A84592">
        <w:t xml:space="preserve"> value</w:t>
      </w:r>
      <w:r w:rsidR="00E24227">
        <w:t xml:space="preserve">. </w:t>
      </w:r>
      <w:r w:rsidR="007B754F">
        <w:t>In this case, the</w:t>
      </w:r>
      <w:r w:rsidR="008B54D4">
        <w:t xml:space="preserve"> system</w:t>
      </w:r>
      <w:r w:rsidR="003B2AB0">
        <w:t xml:space="preserve"> performance</w:t>
      </w:r>
      <w:r w:rsidR="000E5EA0">
        <w:t xml:space="preserve"> can</w:t>
      </w:r>
      <w:r w:rsidR="00305D5A">
        <w:t xml:space="preserve"> </w:t>
      </w:r>
      <w:r w:rsidR="00156D9A">
        <w:t xml:space="preserve">reach a </w:t>
      </w:r>
      <w:r w:rsidR="00835F1A" w:rsidRPr="00835F1A">
        <w:t>satisfactory balance</w:t>
      </w:r>
      <w:r w:rsidR="000E5EA0">
        <w:t>.</w:t>
      </w:r>
      <w:r w:rsidR="00CC50CD">
        <w:rPr>
          <w:lang w:eastAsia="zh-CN"/>
        </w:rPr>
        <w:t xml:space="preserve"> </w:t>
      </w:r>
      <w:r w:rsidR="008322A3">
        <w:t xml:space="preserve">Table </w:t>
      </w:r>
      <w:r w:rsidR="00ED6098">
        <w:t>8</w:t>
      </w:r>
      <w:r w:rsidR="008322A3">
        <w:t xml:space="preserve"> shows </w:t>
      </w:r>
      <w:bookmarkStart w:id="408" w:name="OLE_LINK265"/>
      <w:bookmarkStart w:id="409" w:name="OLE_LINK272"/>
      <w:r w:rsidR="008322A3">
        <w:t>the</w:t>
      </w:r>
      <w:bookmarkStart w:id="410" w:name="OLE_LINK303"/>
      <w:bookmarkStart w:id="411" w:name="OLE_LINK304"/>
      <w:r w:rsidR="008322A3">
        <w:t xml:space="preserve"> </w:t>
      </w:r>
      <w:bookmarkStart w:id="412" w:name="OLE_LINK305"/>
      <w:bookmarkStart w:id="413" w:name="OLE_LINK306"/>
      <w:r w:rsidR="00550903" w:rsidRPr="00550903">
        <w:t>performance metrics</w:t>
      </w:r>
      <w:r w:rsidR="00550903">
        <w:t xml:space="preserve"> of the system</w:t>
      </w:r>
      <w:bookmarkEnd w:id="408"/>
      <w:bookmarkEnd w:id="409"/>
      <w:bookmarkEnd w:id="410"/>
      <w:bookmarkEnd w:id="411"/>
      <w:bookmarkEnd w:id="412"/>
      <w:bookmarkEnd w:id="413"/>
      <w:r w:rsidR="00550903">
        <w:t xml:space="preserve"> when </w:t>
      </w:r>
      <m:oMath>
        <m:r>
          <w:rPr>
            <w:rFonts w:ascii="Cambria Math" w:hAnsi="Cambria Math"/>
          </w:rPr>
          <m:t>k=0.244</m:t>
        </m:r>
      </m:oMath>
      <w:r w:rsidR="00550903">
        <w:rPr>
          <w:rFonts w:hint="eastAsia"/>
        </w:rPr>
        <w:t>.</w:t>
      </w:r>
    </w:p>
    <w:p w14:paraId="7A3BA7B9" w14:textId="77777777" w:rsidR="00976D36" w:rsidRDefault="00976D36">
      <w:pPr>
        <w:rPr>
          <w:lang w:eastAsia="zh-CN"/>
        </w:rPr>
      </w:pPr>
    </w:p>
    <w:bookmarkStart w:id="414" w:name="OLE_LINK301"/>
    <w:bookmarkStart w:id="415" w:name="OLE_LINK302"/>
    <w:bookmarkStart w:id="416" w:name="_MON_1730211280"/>
    <w:bookmarkEnd w:id="416"/>
    <w:p w14:paraId="1F0C2685" w14:textId="32846432" w:rsidR="00AD61EA" w:rsidRDefault="00C806E9" w:rsidP="00166EF0">
      <w:pPr>
        <w:keepNext/>
        <w:rPr>
          <w:noProof/>
          <w:lang w:eastAsia="zh-CN"/>
        </w:rPr>
      </w:pPr>
      <w:r>
        <w:rPr>
          <w:noProof/>
          <w:lang w:eastAsia="zh-CN"/>
        </w:rPr>
        <w:object w:dxaOrig="8640" w:dyaOrig="1600" w14:anchorId="3738D337">
          <v:shape id="_x0000_i1027" type="#_x0000_t75" alt="" style="width:6in;height:81.5pt;mso-width-percent:0;mso-height-percent:0;mso-width-percent:0;mso-height-percent:0" o:ole="">
            <v:imagedata r:id="rId24" o:title=""/>
          </v:shape>
          <o:OLEObject Type="Embed" ProgID="Word.Document.12" ShapeID="_x0000_i1027" DrawAspect="Content" ObjectID="_1733006738" r:id="rId25">
            <o:FieldCodes>\s</o:FieldCodes>
          </o:OLEObject>
        </w:object>
      </w:r>
      <w:bookmarkEnd w:id="414"/>
      <w:bookmarkEnd w:id="415"/>
    </w:p>
    <w:p w14:paraId="7216F728" w14:textId="5C1C444B" w:rsidR="006F7BC5" w:rsidRDefault="003B2DC7" w:rsidP="00F53D33">
      <w:pPr>
        <w:jc w:val="both"/>
        <w:rPr>
          <w:lang w:eastAsia="zh-CN"/>
        </w:rPr>
      </w:pPr>
      <w:bookmarkStart w:id="417" w:name="OLE_LINK325"/>
      <w:bookmarkStart w:id="418" w:name="OLE_LINK326"/>
      <w:r>
        <w:rPr>
          <w:rFonts w:hint="eastAsia"/>
          <w:lang w:eastAsia="zh-CN"/>
        </w:rPr>
        <w:t>A</w:t>
      </w:r>
      <w:r>
        <w:rPr>
          <w:lang w:eastAsia="zh-CN"/>
        </w:rPr>
        <w:t xml:space="preserve">s shown in Table </w:t>
      </w:r>
      <w:r w:rsidR="00547804">
        <w:rPr>
          <w:lang w:eastAsia="zh-CN"/>
        </w:rPr>
        <w:t>8</w:t>
      </w:r>
      <w:r>
        <w:rPr>
          <w:lang w:eastAsia="zh-CN"/>
        </w:rPr>
        <w:t xml:space="preserve">, </w:t>
      </w:r>
      <w:r w:rsidR="0087639C">
        <w:rPr>
          <w:lang w:eastAsia="zh-CN"/>
        </w:rPr>
        <w:t xml:space="preserve">when the value of gain </w:t>
      </w:r>
      <m:oMath>
        <m:r>
          <w:rPr>
            <w:rFonts w:ascii="Cambria Math" w:hAnsi="Cambria Math"/>
          </w:rPr>
          <m:t>k=</m:t>
        </m:r>
        <w:bookmarkStart w:id="419" w:name="OLE_LINK406"/>
        <w:bookmarkStart w:id="420" w:name="OLE_LINK407"/>
        <m:r>
          <w:rPr>
            <w:rFonts w:ascii="Cambria Math" w:hAnsi="Cambria Math"/>
          </w:rPr>
          <m:t>0.244</m:t>
        </m:r>
      </m:oMath>
      <w:bookmarkEnd w:id="419"/>
      <w:bookmarkEnd w:id="420"/>
      <w:r w:rsidR="0087639C">
        <w:rPr>
          <w:rFonts w:hint="eastAsia"/>
        </w:rPr>
        <w:t>,</w:t>
      </w:r>
      <w:r w:rsidR="0087639C">
        <w:t xml:space="preserve"> the feedback system reach</w:t>
      </w:r>
      <w:r w:rsidR="00B21D93">
        <w:t>es</w:t>
      </w:r>
      <w:r w:rsidR="0087639C">
        <w:t xml:space="preserve"> a balance condition, where the overshoot </w:t>
      </w:r>
      <w:r w:rsidR="00E621A2">
        <w:t xml:space="preserve">is around </w:t>
      </w:r>
      <m:oMath>
        <m:r>
          <w:rPr>
            <w:rFonts w:ascii="Cambria Math" w:hAnsi="Cambria Math"/>
          </w:rPr>
          <m:t>13.88</m:t>
        </m:r>
        <m:r>
          <m:rPr>
            <m:sty m:val="p"/>
          </m:rPr>
          <w:rPr>
            <w:rFonts w:ascii="Cambria Math" w:hAnsi="Cambria Math"/>
          </w:rPr>
          <m:t>%</m:t>
        </m:r>
      </m:oMath>
      <w:r w:rsidR="00E621A2">
        <w:t xml:space="preserve"> and the settling time </w:t>
      </w:r>
      <w:r w:rsidR="005356C9">
        <w:t xml:space="preserve">is about </w:t>
      </w:r>
      <w:bookmarkStart w:id="421" w:name="OLE_LINK410"/>
      <w:bookmarkStart w:id="422" w:name="OLE_LINK411"/>
      <m:oMath>
        <m:r>
          <w:rPr>
            <w:rFonts w:ascii="Cambria Math" w:hAnsi="Cambria Math"/>
          </w:rPr>
          <m:t>7,98</m:t>
        </m:r>
        <m:r>
          <m:rPr>
            <m:sty m:val="p"/>
          </m:rPr>
          <w:rPr>
            <w:rFonts w:ascii="Cambria Math" w:hAnsi="Cambria Math"/>
          </w:rPr>
          <m:t>s</m:t>
        </m:r>
      </m:oMath>
      <w:bookmarkEnd w:id="421"/>
      <w:bookmarkEnd w:id="422"/>
      <w:r w:rsidR="005356C9">
        <w:t xml:space="preserve"> </w:t>
      </w:r>
      <w:r w:rsidR="00C86FB9">
        <w:t xml:space="preserve">which is less than </w:t>
      </w:r>
      <w:bookmarkStart w:id="423" w:name="OLE_LINK408"/>
      <w:bookmarkStart w:id="424" w:name="OLE_LINK409"/>
      <w:bookmarkStart w:id="425" w:name="OLE_LINK412"/>
      <m:oMath>
        <m:r>
          <w:rPr>
            <w:rFonts w:ascii="Cambria Math" w:hAnsi="Cambria Math"/>
          </w:rPr>
          <m:t>8.00</m:t>
        </m:r>
        <m:r>
          <m:rPr>
            <m:sty m:val="p"/>
          </m:rPr>
          <w:rPr>
            <w:rFonts w:ascii="Cambria Math" w:hAnsi="Cambria Math"/>
          </w:rPr>
          <m:t>s</m:t>
        </m:r>
      </m:oMath>
      <w:bookmarkEnd w:id="417"/>
      <w:bookmarkEnd w:id="418"/>
      <w:bookmarkEnd w:id="423"/>
      <w:bookmarkEnd w:id="424"/>
      <w:bookmarkEnd w:id="425"/>
      <w:r w:rsidR="00F53D33">
        <w:rPr>
          <w:rFonts w:hint="eastAsia"/>
          <w:iCs/>
        </w:rPr>
        <w:t>,</w:t>
      </w:r>
      <w:r w:rsidR="00F53D33">
        <w:rPr>
          <w:iCs/>
        </w:rPr>
        <w:t xml:space="preserve"> while the rise time is</w:t>
      </w:r>
      <w:r w:rsidR="00F53D33">
        <w:t xml:space="preserve"> about </w:t>
      </w:r>
      <m:oMath>
        <m:r>
          <w:rPr>
            <w:rFonts w:ascii="Cambria Math" w:hAnsi="Cambria Math"/>
          </w:rPr>
          <m:t>2.1162</m:t>
        </m:r>
        <m:r>
          <m:rPr>
            <m:sty m:val="p"/>
          </m:rPr>
          <w:rPr>
            <w:rFonts w:ascii="Cambria Math" w:hAnsi="Cambria Math"/>
          </w:rPr>
          <m:t>s</m:t>
        </m:r>
      </m:oMath>
      <w:r w:rsidR="00F53D33">
        <w:rPr>
          <w:lang w:eastAsia="zh-CN"/>
        </w:rPr>
        <w:t>.</w:t>
      </w:r>
    </w:p>
    <w:p w14:paraId="6ED41D54" w14:textId="71C97206" w:rsidR="00AD61EA" w:rsidRDefault="006F7BC5" w:rsidP="006F7BC5">
      <w:pPr>
        <w:rPr>
          <w:lang w:eastAsia="zh-CN"/>
        </w:rPr>
      </w:pPr>
      <w:r>
        <w:rPr>
          <w:lang w:eastAsia="zh-CN"/>
        </w:rPr>
        <w:br w:type="page"/>
      </w:r>
    </w:p>
    <w:p w14:paraId="43006914" w14:textId="490A2F37" w:rsidR="006435E8" w:rsidRPr="006A7E6A" w:rsidRDefault="006435E8" w:rsidP="00E82C98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lastRenderedPageBreak/>
        <w:t xml:space="preserve">Procedure 7 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 xml:space="preserve"> </w:t>
      </w:r>
      <w:r w:rsidR="00E82C98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System Simulation</w:t>
      </w:r>
    </w:p>
    <w:p w14:paraId="7C11C57A" w14:textId="50D1E5A9" w:rsidR="006435E8" w:rsidRDefault="006435E8">
      <w:pPr>
        <w:rPr>
          <w:lang w:eastAsia="zh-CN"/>
        </w:rPr>
      </w:pPr>
    </w:p>
    <w:p w14:paraId="77CB38BB" w14:textId="1AFC76B6" w:rsidR="00D40D52" w:rsidRDefault="00D40D52" w:rsidP="00D40D52">
      <w:pPr>
        <w:jc w:val="both"/>
        <w:rPr>
          <w:lang w:eastAsia="zh-CN"/>
        </w:rPr>
      </w:pPr>
      <w:r>
        <w:rPr>
          <w:lang w:eastAsia="zh-CN"/>
        </w:rPr>
        <w:t>As shown in Figure1</w:t>
      </w:r>
      <w:r w:rsidR="007509E0">
        <w:rPr>
          <w:lang w:eastAsia="zh-CN"/>
        </w:rPr>
        <w:t>2</w:t>
      </w:r>
      <w:r w:rsidR="00DC0EE0">
        <w:rPr>
          <w:lang w:eastAsia="zh-CN"/>
        </w:rPr>
        <w:t>,</w:t>
      </w:r>
      <w:r>
        <w:rPr>
          <w:lang w:eastAsia="zh-CN"/>
        </w:rPr>
        <w:t xml:space="preserve"> we have simulated the feedback system in MATLAB Simulink.</w:t>
      </w:r>
    </w:p>
    <w:p w14:paraId="4A4C4DBA" w14:textId="77777777" w:rsidR="00D40D52" w:rsidRDefault="00D40D52" w:rsidP="00D40D52">
      <w:pPr>
        <w:keepNext/>
        <w:jc w:val="center"/>
        <w:rPr>
          <w:lang w:eastAsia="zh-CN"/>
        </w:rPr>
      </w:pPr>
      <w:bookmarkStart w:id="426" w:name="OLE_LINK382"/>
      <w:bookmarkStart w:id="427" w:name="OLE_LINK383"/>
      <w:bookmarkStart w:id="428" w:name="OLE_LINK629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01CBE852" wp14:editId="069C53BB">
            <wp:extent cx="5246508" cy="1965960"/>
            <wp:effectExtent l="0" t="0" r="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1036" cy="19676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4EB2B5" w14:textId="06EF9D22" w:rsidR="00D40D52" w:rsidRPr="00671B5D" w:rsidRDefault="00D40D52" w:rsidP="00D40D52">
      <w:pPr>
        <w:pStyle w:val="a3"/>
        <w:spacing w:afterLines="50" w:after="156"/>
        <w:jc w:val="center"/>
        <w:rPr>
          <w:rFonts w:ascii="Georgia" w:hAnsi="Georgia"/>
        </w:rPr>
      </w:pPr>
      <w:r w:rsidRPr="00671B5D">
        <w:rPr>
          <w:rFonts w:ascii="Georgia" w:hAnsi="Georgia"/>
        </w:rPr>
        <w:t>Figure 1</w:t>
      </w:r>
      <w:r w:rsidR="007509E0">
        <w:rPr>
          <w:rFonts w:ascii="Georgia" w:hAnsi="Georgia"/>
        </w:rPr>
        <w:t>2</w:t>
      </w:r>
      <w:r w:rsidRPr="00671B5D">
        <w:rPr>
          <w:rFonts w:ascii="Georgia" w:hAnsi="Georgia"/>
        </w:rPr>
        <w:t xml:space="preserve"> The Simulink Model of the System</w:t>
      </w:r>
    </w:p>
    <w:bookmarkEnd w:id="426"/>
    <w:bookmarkEnd w:id="427"/>
    <w:bookmarkEnd w:id="428"/>
    <w:p w14:paraId="4A078BCB" w14:textId="77777777" w:rsidR="006A4ABA" w:rsidRDefault="006A4ABA" w:rsidP="00FF4388">
      <w:pPr>
        <w:jc w:val="both"/>
        <w:rPr>
          <w:lang w:eastAsia="zh-CN"/>
        </w:rPr>
      </w:pPr>
    </w:p>
    <w:p w14:paraId="6E244718" w14:textId="11495542" w:rsidR="006A4ABA" w:rsidRPr="006A4ABA" w:rsidRDefault="006434BF" w:rsidP="00FF4388">
      <w:pPr>
        <w:jc w:val="both"/>
      </w:pPr>
      <w:r>
        <w:rPr>
          <w:rFonts w:hint="eastAsia"/>
          <w:lang w:eastAsia="zh-CN"/>
        </w:rPr>
        <w:t>W</w:t>
      </w:r>
      <w:r>
        <w:rPr>
          <w:lang w:eastAsia="zh-CN"/>
        </w:rPr>
        <w:t xml:space="preserve">e can </w:t>
      </w:r>
      <w:r w:rsidR="00F87EF3">
        <w:rPr>
          <w:lang w:eastAsia="zh-CN"/>
        </w:rPr>
        <w:t>compare the two</w:t>
      </w:r>
      <w:r w:rsidR="00693246">
        <w:rPr>
          <w:lang w:eastAsia="zh-CN"/>
        </w:rPr>
        <w:t xml:space="preserve"> </w:t>
      </w:r>
      <w:bookmarkStart w:id="429" w:name="OLE_LINK290"/>
      <w:bookmarkStart w:id="430" w:name="OLE_LINK291"/>
      <w:r w:rsidR="00693246">
        <w:rPr>
          <w:lang w:eastAsia="zh-CN"/>
        </w:rPr>
        <w:t>different</w:t>
      </w:r>
      <w:r w:rsidR="00F87EF3">
        <w:rPr>
          <w:lang w:eastAsia="zh-CN"/>
        </w:rPr>
        <w:t xml:space="preserve"> </w:t>
      </w:r>
      <w:bookmarkEnd w:id="429"/>
      <w:bookmarkEnd w:id="430"/>
      <w:r w:rsidR="00F87EF3">
        <w:rPr>
          <w:lang w:eastAsia="zh-CN"/>
        </w:rPr>
        <w:t>system (</w:t>
      </w:r>
      <w:bookmarkStart w:id="431" w:name="OLE_LINK288"/>
      <w:bookmarkStart w:id="432" w:name="OLE_LINK289"/>
      <w:r w:rsidR="00F87EF3">
        <w:rPr>
          <w:lang w:eastAsia="zh-CN"/>
        </w:rPr>
        <w:t xml:space="preserve">when </w:t>
      </w:r>
      <m:oMath>
        <m:r>
          <w:rPr>
            <w:rFonts w:ascii="Cambria Math" w:hAnsi="Cambria Math"/>
          </w:rPr>
          <m:t>k=1.002</m:t>
        </m:r>
      </m:oMath>
      <w:bookmarkEnd w:id="431"/>
      <w:bookmarkEnd w:id="432"/>
      <w:r w:rsidR="007C54C8">
        <w:rPr>
          <w:rFonts w:hint="eastAsia"/>
        </w:rPr>
        <w:t>4</w:t>
      </w:r>
      <w:r w:rsidR="00F87EF3">
        <w:rPr>
          <w:rFonts w:hint="eastAsia"/>
        </w:rPr>
        <w:t xml:space="preserve"> </w:t>
      </w:r>
      <w:r w:rsidR="00776DFF">
        <w:t>and</w:t>
      </w:r>
      <w:r w:rsidR="00F87EF3">
        <w:t xml:space="preserve"> </w:t>
      </w:r>
      <m:oMath>
        <m:r>
          <w:rPr>
            <w:rFonts w:ascii="Cambria Math" w:hAnsi="Cambria Math"/>
          </w:rPr>
          <m:t>k=0.244</m:t>
        </m:r>
      </m:oMath>
      <w:r w:rsidR="00F87EF3">
        <w:t>)</w:t>
      </w:r>
      <w:r w:rsidR="00052138">
        <w:t xml:space="preserve"> through </w:t>
      </w:r>
      <w:r w:rsidR="001B11FC">
        <w:t>e</w:t>
      </w:r>
      <w:r w:rsidR="001B11FC" w:rsidRPr="001B11FC">
        <w:t>ncapsulat</w:t>
      </w:r>
      <w:r w:rsidR="001B11FC">
        <w:t xml:space="preserve">ing </w:t>
      </w:r>
      <w:r w:rsidR="001B11FC" w:rsidRPr="001B11FC">
        <w:t>the system</w:t>
      </w:r>
      <w:r w:rsidR="000729FE">
        <w:t>, as shown in Figure 1</w:t>
      </w:r>
      <w:r w:rsidR="007509E0">
        <w:t>3</w:t>
      </w:r>
      <w:r w:rsidR="000729FE">
        <w:t>.</w:t>
      </w:r>
    </w:p>
    <w:p w14:paraId="74DAC033" w14:textId="77777777" w:rsidR="00D40D52" w:rsidRDefault="00D40D52" w:rsidP="00D40D52">
      <w:pPr>
        <w:keepNext/>
        <w:jc w:val="center"/>
        <w:rPr>
          <w:lang w:eastAsia="zh-CN"/>
        </w:rPr>
      </w:pPr>
      <w:bookmarkStart w:id="433" w:name="OLE_LINK292"/>
      <w:bookmarkStart w:id="434" w:name="OLE_LINK293"/>
      <w:bookmarkStart w:id="435" w:name="OLE_LINK294"/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3644DA6B" wp14:editId="74F8F8E7">
            <wp:extent cx="4354956" cy="1967657"/>
            <wp:effectExtent l="0" t="0" r="1270" b="127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4956" cy="19676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0C66AE" w14:textId="70CF2C41" w:rsidR="00D40D52" w:rsidRPr="00671B5D" w:rsidRDefault="00D40D52" w:rsidP="00D40D52">
      <w:pPr>
        <w:pStyle w:val="a3"/>
        <w:spacing w:afterLines="50" w:after="156"/>
        <w:jc w:val="center"/>
        <w:rPr>
          <w:rFonts w:ascii="Georgia" w:hAnsi="Georgia"/>
        </w:rPr>
      </w:pPr>
      <w:r w:rsidRPr="00671B5D">
        <w:rPr>
          <w:rFonts w:ascii="Georgia" w:hAnsi="Georgia"/>
        </w:rPr>
        <w:t>Figure 1</w:t>
      </w:r>
      <w:r w:rsidR="007509E0">
        <w:rPr>
          <w:rFonts w:ascii="Georgia" w:hAnsi="Georgia"/>
        </w:rPr>
        <w:t>3</w:t>
      </w:r>
      <w:r w:rsidRPr="00671B5D">
        <w:rPr>
          <w:rFonts w:ascii="Georgia" w:hAnsi="Georgia"/>
        </w:rPr>
        <w:t xml:space="preserve"> </w:t>
      </w:r>
      <w:r w:rsidR="003F224A" w:rsidRPr="00671B5D">
        <w:rPr>
          <w:rFonts w:ascii="Georgia" w:hAnsi="Georgia"/>
        </w:rPr>
        <w:t>Encapsulation of the two System</w:t>
      </w:r>
    </w:p>
    <w:bookmarkEnd w:id="433"/>
    <w:bookmarkEnd w:id="434"/>
    <w:bookmarkEnd w:id="435"/>
    <w:p w14:paraId="5960A47A" w14:textId="77777777" w:rsidR="00485D31" w:rsidRDefault="00485D31" w:rsidP="00AD3EA7">
      <w:pPr>
        <w:jc w:val="both"/>
        <w:rPr>
          <w:lang w:eastAsia="zh-CN"/>
        </w:rPr>
      </w:pPr>
    </w:p>
    <w:p w14:paraId="64C98C06" w14:textId="5E75D8ED" w:rsidR="00A47B57" w:rsidRDefault="00E05D3F" w:rsidP="00AD3EA7">
      <w:pPr>
        <w:jc w:val="both"/>
      </w:pPr>
      <w:r>
        <w:rPr>
          <w:rFonts w:hint="eastAsia"/>
          <w:lang w:eastAsia="zh-CN"/>
        </w:rPr>
        <w:t>T</w:t>
      </w:r>
      <w:r>
        <w:rPr>
          <w:lang w:eastAsia="zh-CN"/>
        </w:rPr>
        <w:t>he following Figure 1</w:t>
      </w:r>
      <w:r w:rsidR="00576AB1">
        <w:rPr>
          <w:lang w:eastAsia="zh-CN"/>
        </w:rPr>
        <w:t>4</w:t>
      </w:r>
      <w:r>
        <w:rPr>
          <w:lang w:eastAsia="zh-CN"/>
        </w:rPr>
        <w:t xml:space="preserve"> and Figure 1</w:t>
      </w:r>
      <w:r w:rsidR="00576AB1">
        <w:rPr>
          <w:lang w:eastAsia="zh-CN"/>
        </w:rPr>
        <w:t>5</w:t>
      </w:r>
      <w:r w:rsidRPr="006D1B74">
        <w:t xml:space="preserve"> </w:t>
      </w:r>
      <w:r w:rsidRPr="006D1B74">
        <w:rPr>
          <w:lang w:eastAsia="zh-CN"/>
        </w:rPr>
        <w:t xml:space="preserve">compare </w:t>
      </w:r>
      <w:bookmarkStart w:id="436" w:name="OLE_LINK295"/>
      <w:bookmarkStart w:id="437" w:name="OLE_LINK298"/>
      <w:r w:rsidRPr="006D1B74">
        <w:rPr>
          <w:lang w:eastAsia="zh-CN"/>
        </w:rPr>
        <w:t>the step responses</w:t>
      </w:r>
      <w:r>
        <w:rPr>
          <w:lang w:eastAsia="zh-CN"/>
        </w:rPr>
        <w:t xml:space="preserve"> of the two systems</w:t>
      </w:r>
      <w:bookmarkEnd w:id="436"/>
      <w:bookmarkEnd w:id="437"/>
      <w:r>
        <w:rPr>
          <w:lang w:eastAsia="zh-CN"/>
        </w:rPr>
        <w:t>.</w:t>
      </w:r>
      <w:r w:rsidR="00A47B57">
        <w:rPr>
          <w:lang w:eastAsia="zh-CN"/>
        </w:rPr>
        <w:t xml:space="preserve"> And the Table </w:t>
      </w:r>
      <w:r w:rsidR="003E03C6">
        <w:rPr>
          <w:lang w:eastAsia="zh-CN"/>
        </w:rPr>
        <w:t>9</w:t>
      </w:r>
      <w:r w:rsidR="001F7021">
        <w:t xml:space="preserve"> </w:t>
      </w:r>
      <w:r w:rsidR="001F7FEC">
        <w:t>compares</w:t>
      </w:r>
      <w:r w:rsidR="001F7021">
        <w:t xml:space="preserve"> the </w:t>
      </w:r>
      <w:r w:rsidR="001F7021" w:rsidRPr="00550903">
        <w:t>performance metrics</w:t>
      </w:r>
      <w:r w:rsidR="001F7021">
        <w:t xml:space="preserve"> of the </w:t>
      </w:r>
      <w:r w:rsidR="00B76F0C">
        <w:t xml:space="preserve">two </w:t>
      </w:r>
      <w:r w:rsidR="001F7021">
        <w:t>system</w:t>
      </w:r>
      <w:r w:rsidR="00B76F0C">
        <w:t>.</w:t>
      </w:r>
    </w:p>
    <w:p w14:paraId="622F8F5E" w14:textId="77777777" w:rsidR="00EC7462" w:rsidRDefault="00EC7462" w:rsidP="00AD3EA7">
      <w:pPr>
        <w:jc w:val="both"/>
      </w:pPr>
    </w:p>
    <w:bookmarkStart w:id="438" w:name="OLE_LINK363"/>
    <w:bookmarkStart w:id="439" w:name="OLE_LINK364"/>
    <w:bookmarkStart w:id="440" w:name="_MON_1730212966"/>
    <w:bookmarkEnd w:id="440"/>
    <w:p w14:paraId="40B5006D" w14:textId="66CCDDC0" w:rsidR="001F2FC1" w:rsidRDefault="00C806E9" w:rsidP="001F2FC1">
      <w:pPr>
        <w:keepNext/>
        <w:jc w:val="both"/>
      </w:pPr>
      <w:r>
        <w:rPr>
          <w:noProof/>
          <w:lang w:eastAsia="zh-CN"/>
        </w:rPr>
        <w:object w:dxaOrig="8640" w:dyaOrig="2020" w14:anchorId="7E5E4396">
          <v:shape id="_x0000_i1026" type="#_x0000_t75" alt="" style="width:6in;height:100.5pt;mso-width-percent:0;mso-height-percent:0;mso-width-percent:0;mso-height-percent:0" o:ole="">
            <v:imagedata r:id="rId28" o:title=""/>
          </v:shape>
          <o:OLEObject Type="Embed" ProgID="Word.Document.12" ShapeID="_x0000_i1026" DrawAspect="Content" ObjectID="_1733006739" r:id="rId29">
            <o:FieldCodes>\s</o:FieldCodes>
          </o:OLEObject>
        </w:object>
      </w:r>
      <w:bookmarkEnd w:id="438"/>
      <w:bookmarkEnd w:id="439"/>
    </w:p>
    <w:p w14:paraId="60D62934" w14:textId="12F796C5" w:rsidR="00D72E6A" w:rsidRDefault="00D72E6A" w:rsidP="00AD3EA7">
      <w:pPr>
        <w:jc w:val="both"/>
        <w:rPr>
          <w:lang w:eastAsia="zh-CN"/>
        </w:rPr>
      </w:pPr>
    </w:p>
    <w:p w14:paraId="3F5FC61A" w14:textId="583FB8AC" w:rsidR="00D72E6A" w:rsidRDefault="00D72E6A">
      <w:pPr>
        <w:rPr>
          <w:lang w:eastAsia="zh-CN"/>
        </w:rPr>
      </w:pPr>
      <w:r>
        <w:rPr>
          <w:lang w:eastAsia="zh-CN"/>
        </w:rPr>
        <w:br w:type="page"/>
      </w:r>
    </w:p>
    <w:p w14:paraId="20E6B75F" w14:textId="77777777" w:rsidR="00D72E6A" w:rsidRDefault="00D72E6A" w:rsidP="00AD3EA7">
      <w:pPr>
        <w:jc w:val="both"/>
        <w:rPr>
          <w:lang w:eastAsia="zh-CN"/>
        </w:rPr>
      </w:pPr>
    </w:p>
    <w:p w14:paraId="10E468E6" w14:textId="76CCA16B" w:rsidR="005A71C5" w:rsidRDefault="00D72E6A" w:rsidP="005A71C5">
      <w:pPr>
        <w:keepNext/>
        <w:jc w:val="center"/>
        <w:rPr>
          <w:lang w:eastAsia="zh-CN"/>
        </w:rPr>
      </w:pPr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02D87900" wp14:editId="2B28277F">
            <wp:extent cx="4888992" cy="3261218"/>
            <wp:effectExtent l="0" t="0" r="635" b="317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91574" cy="3262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98F0A2" w14:textId="09B12F43" w:rsidR="005A71C5" w:rsidRPr="00671B5D" w:rsidRDefault="005A71C5" w:rsidP="005A71C5">
      <w:pPr>
        <w:pStyle w:val="a3"/>
        <w:spacing w:afterLines="50" w:after="156"/>
        <w:jc w:val="center"/>
        <w:rPr>
          <w:rFonts w:ascii="Georgia" w:hAnsi="Georgia"/>
        </w:rPr>
      </w:pPr>
      <w:bookmarkStart w:id="441" w:name="OLE_LINK299"/>
      <w:bookmarkStart w:id="442" w:name="OLE_LINK300"/>
      <w:r w:rsidRPr="00671B5D">
        <w:rPr>
          <w:rFonts w:ascii="Georgia" w:hAnsi="Georgia"/>
        </w:rPr>
        <w:t>Figure 1</w:t>
      </w:r>
      <w:r w:rsidR="004E64A7">
        <w:rPr>
          <w:rFonts w:ascii="Georgia" w:hAnsi="Georgia"/>
        </w:rPr>
        <w:t>4</w:t>
      </w:r>
      <w:r w:rsidRPr="00671B5D">
        <w:rPr>
          <w:rFonts w:ascii="Georgia" w:hAnsi="Georgia"/>
        </w:rPr>
        <w:t xml:space="preserve"> </w:t>
      </w:r>
      <w:r w:rsidR="00C47F69">
        <w:rPr>
          <w:rFonts w:ascii="Georgia" w:hAnsi="Georgia"/>
        </w:rPr>
        <w:t>S</w:t>
      </w:r>
      <w:r w:rsidR="00C47F69" w:rsidRPr="00C47F69">
        <w:rPr>
          <w:rFonts w:ascii="Georgia" w:hAnsi="Georgia"/>
        </w:rPr>
        <w:t xml:space="preserve">tep </w:t>
      </w:r>
      <w:r w:rsidR="007E7DD5">
        <w:rPr>
          <w:rFonts w:ascii="Georgia" w:hAnsi="Georgia"/>
        </w:rPr>
        <w:t>R</w:t>
      </w:r>
      <w:r w:rsidR="00C47F69" w:rsidRPr="00C47F69">
        <w:rPr>
          <w:rFonts w:ascii="Georgia" w:hAnsi="Georgia"/>
        </w:rPr>
        <w:t xml:space="preserve">esponses of the two </w:t>
      </w:r>
      <w:r w:rsidR="007E7DD5">
        <w:rPr>
          <w:rFonts w:ascii="Georgia" w:hAnsi="Georgia"/>
        </w:rPr>
        <w:t>S</w:t>
      </w:r>
      <w:r w:rsidR="00C47F69" w:rsidRPr="00C47F69">
        <w:rPr>
          <w:rFonts w:ascii="Georgia" w:hAnsi="Georgia"/>
        </w:rPr>
        <w:t>ystems</w:t>
      </w:r>
      <w:r w:rsidR="007E7DD5">
        <w:rPr>
          <w:rFonts w:ascii="Georgia" w:hAnsi="Georgia"/>
        </w:rPr>
        <w:t xml:space="preserve"> </w:t>
      </w:r>
      <w:bookmarkStart w:id="443" w:name="OLE_LINK312"/>
      <w:bookmarkStart w:id="444" w:name="OLE_LINK313"/>
      <w:r w:rsidR="006F3705">
        <w:rPr>
          <w:rFonts w:ascii="Georgia" w:hAnsi="Georgia"/>
        </w:rPr>
        <w:t>(Bule:</w:t>
      </w:r>
      <w:r w:rsidR="00B05C10">
        <w:rPr>
          <w:rFonts w:ascii="Georgia" w:hAnsi="Georgia"/>
        </w:rPr>
        <w:t xml:space="preserve"> </w:t>
      </w:r>
      <w:r w:rsidR="006F3705">
        <w:rPr>
          <w:rFonts w:ascii="Georgia" w:hAnsi="Georgia"/>
        </w:rPr>
        <w:t xml:space="preserve">1.0024, </w:t>
      </w:r>
      <w:r w:rsidR="00B05C10">
        <w:rPr>
          <w:rFonts w:ascii="Georgia" w:hAnsi="Georgia"/>
        </w:rPr>
        <w:t>Yellow:</w:t>
      </w:r>
      <w:r w:rsidR="0074475F">
        <w:rPr>
          <w:rFonts w:ascii="Georgia" w:hAnsi="Georgia"/>
        </w:rPr>
        <w:t xml:space="preserve"> 0.244</w:t>
      </w:r>
      <w:r w:rsidR="007E7DD5">
        <w:rPr>
          <w:rFonts w:ascii="Georgia" w:hAnsi="Georgia"/>
        </w:rPr>
        <w:t>)</w:t>
      </w:r>
    </w:p>
    <w:bookmarkEnd w:id="441"/>
    <w:bookmarkEnd w:id="442"/>
    <w:bookmarkEnd w:id="443"/>
    <w:bookmarkEnd w:id="444"/>
    <w:p w14:paraId="5BF7257D" w14:textId="23FE91CB" w:rsidR="005A71C5" w:rsidRDefault="005A71C5" w:rsidP="00AD3EA7">
      <w:pPr>
        <w:jc w:val="both"/>
        <w:rPr>
          <w:lang w:eastAsia="zh-CN"/>
        </w:rPr>
      </w:pPr>
    </w:p>
    <w:p w14:paraId="782BCC85" w14:textId="77777777" w:rsidR="00FC3637" w:rsidRPr="005A71C5" w:rsidRDefault="00FC3637" w:rsidP="00AD3EA7">
      <w:pPr>
        <w:jc w:val="both"/>
        <w:rPr>
          <w:lang w:eastAsia="zh-CN"/>
        </w:rPr>
      </w:pPr>
    </w:p>
    <w:p w14:paraId="6FC1408B" w14:textId="77777777" w:rsidR="00AD3EA7" w:rsidRDefault="00AD3EA7" w:rsidP="00AD3EA7">
      <w:pPr>
        <w:keepNext/>
        <w:jc w:val="center"/>
        <w:rPr>
          <w:lang w:eastAsia="zh-CN"/>
        </w:rPr>
      </w:pPr>
      <w:r>
        <w:rPr>
          <w:rFonts w:ascii="Cambria" w:eastAsiaTheme="minorEastAsia" w:hAnsi="Cambria" w:cs="Mshtakan"/>
          <w:noProof/>
          <w:color w:val="228B22"/>
          <w:sz w:val="26"/>
          <w:szCs w:val="26"/>
          <w:lang w:eastAsia="zh-CN"/>
        </w:rPr>
        <w:drawing>
          <wp:inline distT="0" distB="0" distL="0" distR="0" wp14:anchorId="26AE4B29" wp14:editId="3BFAB8C8">
            <wp:extent cx="4982009" cy="3931066"/>
            <wp:effectExtent l="0" t="0" r="0" b="635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8740" cy="3952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79AA5F" w14:textId="4E3F7FC1" w:rsidR="004C5C39" w:rsidRPr="008E7436" w:rsidRDefault="00580197" w:rsidP="008E7436">
      <w:pPr>
        <w:pStyle w:val="a3"/>
        <w:spacing w:afterLines="50" w:after="156"/>
        <w:jc w:val="center"/>
        <w:rPr>
          <w:rFonts w:ascii="Georgia" w:hAnsi="Georgia"/>
        </w:rPr>
      </w:pPr>
      <w:r w:rsidRPr="00671B5D">
        <w:rPr>
          <w:rFonts w:ascii="Georgia" w:hAnsi="Georgia"/>
        </w:rPr>
        <w:t>Figure 1</w:t>
      </w:r>
      <w:r w:rsidR="004E64A7">
        <w:rPr>
          <w:rFonts w:ascii="Georgia" w:hAnsi="Georgia"/>
        </w:rPr>
        <w:t>5</w:t>
      </w:r>
      <w:r w:rsidRPr="00671B5D">
        <w:rPr>
          <w:rFonts w:ascii="Georgia" w:hAnsi="Georgia"/>
        </w:rPr>
        <w:t xml:space="preserve"> </w:t>
      </w:r>
      <w:r>
        <w:rPr>
          <w:rFonts w:ascii="Georgia" w:hAnsi="Georgia"/>
        </w:rPr>
        <w:t>S</w:t>
      </w:r>
      <w:r w:rsidRPr="00C47F69">
        <w:rPr>
          <w:rFonts w:ascii="Georgia" w:hAnsi="Georgia"/>
        </w:rPr>
        <w:t xml:space="preserve">tep </w:t>
      </w:r>
      <w:r>
        <w:rPr>
          <w:rFonts w:ascii="Georgia" w:hAnsi="Georgia"/>
        </w:rPr>
        <w:t>R</w:t>
      </w:r>
      <w:r w:rsidRPr="00C47F69">
        <w:rPr>
          <w:rFonts w:ascii="Georgia" w:hAnsi="Georgia"/>
        </w:rPr>
        <w:t xml:space="preserve">esponses of the two </w:t>
      </w:r>
      <w:r>
        <w:rPr>
          <w:rFonts w:ascii="Georgia" w:hAnsi="Georgia"/>
        </w:rPr>
        <w:t>S</w:t>
      </w:r>
      <w:r w:rsidRPr="00C47F69">
        <w:rPr>
          <w:rFonts w:ascii="Georgia" w:hAnsi="Georgia"/>
        </w:rPr>
        <w:t>ystems</w:t>
      </w:r>
      <w:r>
        <w:rPr>
          <w:rFonts w:ascii="Georgia" w:hAnsi="Georgia"/>
        </w:rPr>
        <w:t xml:space="preserve"> </w:t>
      </w:r>
      <w:bookmarkStart w:id="445" w:name="OLE_LINK254"/>
      <w:bookmarkStart w:id="446" w:name="OLE_LINK255"/>
      <w:r w:rsidR="008E7436">
        <w:rPr>
          <w:rFonts w:ascii="Georgia" w:hAnsi="Georgia"/>
        </w:rPr>
        <w:t>(</w:t>
      </w:r>
      <w:r w:rsidR="000A5401">
        <w:rPr>
          <w:rFonts w:ascii="Georgia" w:hAnsi="Georgia"/>
        </w:rPr>
        <w:t>Green</w:t>
      </w:r>
      <w:r w:rsidR="008E7436">
        <w:rPr>
          <w:rFonts w:ascii="Georgia" w:hAnsi="Georgia"/>
        </w:rPr>
        <w:t xml:space="preserve">: 1.0024, </w:t>
      </w:r>
      <w:bookmarkStart w:id="447" w:name="OLE_LINK314"/>
      <w:bookmarkStart w:id="448" w:name="OLE_LINK315"/>
      <w:r w:rsidR="003A0C86">
        <w:rPr>
          <w:rFonts w:ascii="Georgia" w:hAnsi="Georgia"/>
        </w:rPr>
        <w:t>Purple</w:t>
      </w:r>
      <w:bookmarkEnd w:id="447"/>
      <w:bookmarkEnd w:id="448"/>
      <w:r w:rsidR="008E7436">
        <w:rPr>
          <w:rFonts w:ascii="Georgia" w:hAnsi="Georgia"/>
        </w:rPr>
        <w:t>: 0.244)</w:t>
      </w:r>
    </w:p>
    <w:p w14:paraId="031EC358" w14:textId="73456941" w:rsidR="000547E8" w:rsidRPr="004C5C39" w:rsidRDefault="004C5C39" w:rsidP="004C5C39">
      <w:pPr>
        <w:rPr>
          <w:rFonts w:ascii="Georgia" w:eastAsia="黑体" w:hAnsi="Georgia" w:cstheme="majorBidi"/>
          <w:sz w:val="20"/>
        </w:rPr>
      </w:pPr>
      <w:r>
        <w:rPr>
          <w:rFonts w:ascii="Georgia" w:hAnsi="Georgia"/>
        </w:rPr>
        <w:br w:type="page"/>
      </w:r>
    </w:p>
    <w:p w14:paraId="13449805" w14:textId="40F8F91D" w:rsidR="006435E8" w:rsidRPr="006A7E6A" w:rsidRDefault="006435E8" w:rsidP="006435E8">
      <w:pPr>
        <w:pStyle w:val="a9"/>
        <w:spacing w:after="0"/>
        <w:rPr>
          <w:rFonts w:ascii="Georgia" w:eastAsia="宋体" w:hAnsi="Georgia"/>
          <w:i w:val="0"/>
          <w:iCs w:val="0"/>
          <w:sz w:val="28"/>
          <w:szCs w:val="21"/>
          <w:lang w:eastAsia="zh-CN"/>
        </w:rPr>
      </w:pPr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lastRenderedPageBreak/>
        <w:t>P</w:t>
      </w:r>
      <w:bookmarkStart w:id="449" w:name="OLE_LINK266"/>
      <w:bookmarkStart w:id="450" w:name="OLE_LINK267"/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rocedure </w:t>
      </w:r>
      <w:r w:rsidR="00D50D33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8</w:t>
      </w:r>
      <w:r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 </w:t>
      </w:r>
      <w:r>
        <w:rPr>
          <w:rFonts w:ascii="Georgia" w:eastAsia="宋体" w:hAnsi="Georgia" w:hint="eastAsia"/>
          <w:i w:val="0"/>
          <w:iCs w:val="0"/>
          <w:sz w:val="28"/>
          <w:szCs w:val="21"/>
          <w:lang w:eastAsia="zh-CN"/>
        </w:rPr>
        <w:t>—</w:t>
      </w:r>
      <w:r w:rsidR="00156BE8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 </w:t>
      </w:r>
      <w:bookmarkStart w:id="451" w:name="OLE_LINK268"/>
      <w:bookmarkStart w:id="452" w:name="OLE_LINK269"/>
      <w:bookmarkEnd w:id="449"/>
      <w:bookmarkEnd w:id="450"/>
      <w:r w:rsidR="00CD4FDF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 xml:space="preserve">Brief </w:t>
      </w:r>
      <w:bookmarkStart w:id="453" w:name="OLE_LINK664"/>
      <w:bookmarkStart w:id="454" w:name="OLE_LINK665"/>
      <w:r w:rsidR="007C1A11">
        <w:rPr>
          <w:rFonts w:ascii="Georgia" w:eastAsia="宋体" w:hAnsi="Georgia"/>
          <w:i w:val="0"/>
          <w:iCs w:val="0"/>
          <w:sz w:val="28"/>
          <w:szCs w:val="21"/>
          <w:lang w:eastAsia="zh-CN"/>
        </w:rPr>
        <w:t>Conclusion</w:t>
      </w:r>
      <w:bookmarkEnd w:id="453"/>
      <w:bookmarkEnd w:id="454"/>
    </w:p>
    <w:bookmarkEnd w:id="445"/>
    <w:bookmarkEnd w:id="446"/>
    <w:bookmarkEnd w:id="451"/>
    <w:bookmarkEnd w:id="452"/>
    <w:p w14:paraId="39C52B96" w14:textId="5C25F760" w:rsidR="006435E8" w:rsidRDefault="006435E8">
      <w:pPr>
        <w:rPr>
          <w:lang w:eastAsia="zh-CN"/>
        </w:rPr>
      </w:pPr>
    </w:p>
    <w:p w14:paraId="37900E91" w14:textId="5FECD331" w:rsidR="006435E8" w:rsidRDefault="00DB5E5D" w:rsidP="00540B86">
      <w:pPr>
        <w:jc w:val="both"/>
        <w:rPr>
          <w:lang w:eastAsia="zh-CN"/>
        </w:rPr>
      </w:pPr>
      <w:bookmarkStart w:id="455" w:name="OLE_LINK316"/>
      <w:bookmarkStart w:id="456" w:name="OLE_LINK317"/>
      <w:bookmarkStart w:id="457" w:name="OLE_LINK60"/>
      <w:r>
        <w:rPr>
          <w:lang w:eastAsia="zh-CN"/>
        </w:rPr>
        <w:t xml:space="preserve">Generally speaking, </w:t>
      </w:r>
      <w:r w:rsidR="00744F54">
        <w:rPr>
          <w:lang w:eastAsia="zh-CN"/>
        </w:rPr>
        <w:t xml:space="preserve">either </w:t>
      </w:r>
      <w:r w:rsidR="00B000D9">
        <w:rPr>
          <w:lang w:eastAsia="zh-CN"/>
        </w:rPr>
        <w:t xml:space="preserve">the time-domain method utilizing </w:t>
      </w:r>
      <w:r w:rsidR="00B000D9" w:rsidRPr="00540B86">
        <w:rPr>
          <w:lang w:eastAsia="zh-CN"/>
        </w:rPr>
        <w:t>transient</w:t>
      </w:r>
      <w:r w:rsidR="00EF0CB0">
        <w:rPr>
          <w:lang w:eastAsia="zh-CN"/>
        </w:rPr>
        <w:t xml:space="preserve"> </w:t>
      </w:r>
      <w:r w:rsidR="00B000D9" w:rsidRPr="00540B86">
        <w:rPr>
          <w:lang w:eastAsia="zh-CN"/>
        </w:rPr>
        <w:t>response specifications and root locus</w:t>
      </w:r>
      <w:r w:rsidR="0034285C">
        <w:rPr>
          <w:lang w:eastAsia="zh-CN"/>
        </w:rPr>
        <w:t xml:space="preserve">, </w:t>
      </w:r>
      <w:r w:rsidR="00B000D9">
        <w:rPr>
          <w:lang w:eastAsia="zh-CN"/>
        </w:rPr>
        <w:t xml:space="preserve">or </w:t>
      </w:r>
      <w:r w:rsidR="00744F54">
        <w:rPr>
          <w:lang w:eastAsia="zh-CN"/>
        </w:rPr>
        <w:t xml:space="preserve">the </w:t>
      </w:r>
      <w:bookmarkStart w:id="458" w:name="OLE_LINK361"/>
      <w:bookmarkStart w:id="459" w:name="OLE_LINK362"/>
      <w:r w:rsidR="000B6785">
        <w:rPr>
          <w:lang w:eastAsia="zh-CN"/>
        </w:rPr>
        <w:t>frequency</w:t>
      </w:r>
      <w:r w:rsidR="007056FA">
        <w:rPr>
          <w:lang w:eastAsia="zh-CN"/>
        </w:rPr>
        <w:t>-</w:t>
      </w:r>
      <w:r w:rsidR="00D4389A">
        <w:rPr>
          <w:lang w:eastAsia="zh-CN"/>
        </w:rPr>
        <w:t>domain</w:t>
      </w:r>
      <w:r w:rsidR="007056FA">
        <w:rPr>
          <w:lang w:eastAsia="zh-CN"/>
        </w:rPr>
        <w:t xml:space="preserve"> method</w:t>
      </w:r>
      <w:r w:rsidR="001708C7">
        <w:rPr>
          <w:lang w:eastAsia="zh-CN"/>
        </w:rPr>
        <w:t xml:space="preserve"> </w:t>
      </w:r>
      <w:bookmarkEnd w:id="458"/>
      <w:bookmarkEnd w:id="459"/>
      <w:r w:rsidR="001708C7">
        <w:rPr>
          <w:lang w:eastAsia="zh-CN"/>
        </w:rPr>
        <w:t xml:space="preserve">using Nyquist and Bode </w:t>
      </w:r>
      <w:r w:rsidR="00194427">
        <w:rPr>
          <w:lang w:eastAsia="zh-CN"/>
        </w:rPr>
        <w:t>p</w:t>
      </w:r>
      <w:r w:rsidR="001708C7">
        <w:rPr>
          <w:lang w:eastAsia="zh-CN"/>
        </w:rPr>
        <w:t>lot</w:t>
      </w:r>
      <w:r w:rsidR="00132441">
        <w:rPr>
          <w:lang w:eastAsia="zh-CN"/>
        </w:rPr>
        <w:t>,</w:t>
      </w:r>
      <w:r w:rsidR="00E005AD">
        <w:rPr>
          <w:lang w:eastAsia="zh-CN"/>
        </w:rPr>
        <w:t xml:space="preserve"> </w:t>
      </w:r>
      <w:r w:rsidR="00756ECA">
        <w:rPr>
          <w:lang w:eastAsia="zh-CN"/>
        </w:rPr>
        <w:t xml:space="preserve">all of these approaches </w:t>
      </w:r>
      <w:r w:rsidR="00AB1A1A">
        <w:rPr>
          <w:lang w:eastAsia="zh-CN"/>
        </w:rPr>
        <w:t xml:space="preserve">are </w:t>
      </w:r>
      <w:r w:rsidR="003F1B4C">
        <w:rPr>
          <w:lang w:eastAsia="zh-CN"/>
        </w:rPr>
        <w:t xml:space="preserve">useful </w:t>
      </w:r>
      <w:r w:rsidR="00A01A35">
        <w:rPr>
          <w:lang w:eastAsia="zh-CN"/>
        </w:rPr>
        <w:t xml:space="preserve">to </w:t>
      </w:r>
      <w:r w:rsidR="00B8692F">
        <w:rPr>
          <w:lang w:eastAsia="zh-CN"/>
        </w:rPr>
        <w:t xml:space="preserve">analyze the </w:t>
      </w:r>
      <w:r w:rsidR="001E7C80">
        <w:rPr>
          <w:lang w:eastAsia="zh-CN"/>
        </w:rPr>
        <w:t>performance</w:t>
      </w:r>
      <w:r w:rsidR="00930CE1">
        <w:rPr>
          <w:lang w:eastAsia="zh-CN"/>
        </w:rPr>
        <w:t xml:space="preserve"> of a specific </w:t>
      </w:r>
      <w:r w:rsidR="00345D78">
        <w:rPr>
          <w:lang w:eastAsia="zh-CN"/>
        </w:rPr>
        <w:t>system.</w:t>
      </w:r>
      <w:r w:rsidR="00760BDB">
        <w:rPr>
          <w:lang w:eastAsia="zh-CN"/>
        </w:rPr>
        <w:t xml:space="preserve"> </w:t>
      </w:r>
      <w:r w:rsidR="006D7A1C">
        <w:rPr>
          <w:lang w:eastAsia="zh-CN"/>
        </w:rPr>
        <w:t xml:space="preserve">And </w:t>
      </w:r>
      <w:r w:rsidR="00883C36">
        <w:rPr>
          <w:lang w:eastAsia="zh-CN"/>
        </w:rPr>
        <w:t>each of these</w:t>
      </w:r>
      <w:r w:rsidR="006D7A1C">
        <w:rPr>
          <w:lang w:eastAsia="zh-CN"/>
        </w:rPr>
        <w:t xml:space="preserve"> </w:t>
      </w:r>
      <w:r w:rsidR="007262F3">
        <w:rPr>
          <w:lang w:eastAsia="zh-CN"/>
        </w:rPr>
        <w:t xml:space="preserve">analysis </w:t>
      </w:r>
      <w:r w:rsidR="006D7A1C">
        <w:rPr>
          <w:lang w:eastAsia="zh-CN"/>
        </w:rPr>
        <w:t xml:space="preserve">approaches </w:t>
      </w:r>
      <w:r w:rsidR="00B364E6">
        <w:rPr>
          <w:lang w:eastAsia="zh-CN"/>
        </w:rPr>
        <w:t xml:space="preserve">possess different </w:t>
      </w:r>
      <w:r w:rsidR="00B21A8B">
        <w:rPr>
          <w:lang w:eastAsia="zh-CN"/>
        </w:rPr>
        <w:t>advantages and disadvantages.</w:t>
      </w:r>
      <w:r w:rsidR="002E1E56">
        <w:rPr>
          <w:lang w:eastAsia="zh-CN"/>
        </w:rPr>
        <w:t xml:space="preserve"> </w:t>
      </w:r>
      <w:r w:rsidR="007005F9">
        <w:rPr>
          <w:lang w:eastAsia="zh-CN"/>
        </w:rPr>
        <w:t xml:space="preserve">The following Table </w:t>
      </w:r>
      <w:r w:rsidR="008330AF">
        <w:rPr>
          <w:lang w:eastAsia="zh-CN"/>
        </w:rPr>
        <w:t>10</w:t>
      </w:r>
      <w:r w:rsidR="007005F9">
        <w:rPr>
          <w:lang w:eastAsia="zh-CN"/>
        </w:rPr>
        <w:t xml:space="preserve"> illustrates my </w:t>
      </w:r>
      <w:r w:rsidR="00C47813">
        <w:rPr>
          <w:lang w:eastAsia="zh-CN"/>
        </w:rPr>
        <w:t>personal understanding</w:t>
      </w:r>
      <w:r w:rsidR="00935013">
        <w:rPr>
          <w:lang w:eastAsia="zh-CN"/>
        </w:rPr>
        <w:t xml:space="preserve"> </w:t>
      </w:r>
      <w:r w:rsidR="00F82409">
        <w:rPr>
          <w:lang w:eastAsia="zh-CN"/>
        </w:rPr>
        <w:t>of</w:t>
      </w:r>
      <w:r w:rsidR="00C47813">
        <w:rPr>
          <w:lang w:eastAsia="zh-CN"/>
        </w:rPr>
        <w:t xml:space="preserve"> the</w:t>
      </w:r>
      <w:bookmarkStart w:id="460" w:name="OLE_LINK365"/>
      <w:bookmarkStart w:id="461" w:name="OLE_LINK366"/>
      <w:r w:rsidR="00C47813">
        <w:rPr>
          <w:lang w:eastAsia="zh-CN"/>
        </w:rPr>
        <w:t xml:space="preserve"> </w:t>
      </w:r>
      <w:r w:rsidR="008D5585" w:rsidRPr="008D5585">
        <w:rPr>
          <w:lang w:eastAsia="zh-CN"/>
        </w:rPr>
        <w:t>relative merits</w:t>
      </w:r>
      <w:r w:rsidR="008D5585">
        <w:rPr>
          <w:lang w:eastAsia="zh-CN"/>
        </w:rPr>
        <w:t xml:space="preserve"> </w:t>
      </w:r>
      <w:bookmarkEnd w:id="460"/>
      <w:bookmarkEnd w:id="461"/>
      <w:r w:rsidR="008D5585">
        <w:rPr>
          <w:lang w:eastAsia="zh-CN"/>
        </w:rPr>
        <w:t>of these</w:t>
      </w:r>
      <w:r w:rsidR="00411AEF">
        <w:rPr>
          <w:lang w:eastAsia="zh-CN"/>
        </w:rPr>
        <w:t xml:space="preserve"> </w:t>
      </w:r>
      <w:r w:rsidR="00515A7E">
        <w:rPr>
          <w:lang w:eastAsia="zh-CN"/>
        </w:rPr>
        <w:t xml:space="preserve">control system </w:t>
      </w:r>
      <w:r w:rsidR="00411AEF">
        <w:rPr>
          <w:lang w:eastAsia="zh-CN"/>
        </w:rPr>
        <w:t xml:space="preserve">design </w:t>
      </w:r>
      <w:r w:rsidR="00F82409">
        <w:t>methodologies</w:t>
      </w:r>
      <w:r w:rsidR="00411AEF">
        <w:rPr>
          <w:lang w:eastAsia="zh-CN"/>
        </w:rPr>
        <w:t>.</w:t>
      </w:r>
    </w:p>
    <w:bookmarkEnd w:id="455"/>
    <w:bookmarkEnd w:id="456"/>
    <w:bookmarkEnd w:id="457"/>
    <w:p w14:paraId="062D4F37" w14:textId="0112FFA4" w:rsidR="006435E8" w:rsidRPr="00501C83" w:rsidRDefault="006435E8">
      <w:pPr>
        <w:rPr>
          <w:lang w:eastAsia="zh-CN"/>
        </w:rPr>
      </w:pPr>
    </w:p>
    <w:bookmarkStart w:id="462" w:name="OLE_LINK668"/>
    <w:bookmarkStart w:id="463" w:name="OLE_LINK669"/>
    <w:bookmarkStart w:id="464" w:name="_MON_1730309591"/>
    <w:bookmarkEnd w:id="464"/>
    <w:p w14:paraId="50E5E5DB" w14:textId="6587B31B" w:rsidR="00397353" w:rsidRPr="0085165F" w:rsidRDefault="00C806E9" w:rsidP="00A15A7A">
      <w:pPr>
        <w:keepNext/>
      </w:pPr>
      <w:r w:rsidRPr="00C806E9">
        <w:rPr>
          <w:rFonts w:ascii="Georgia" w:eastAsia="宋体" w:hAnsi="Georgia" w:cstheme="minorBidi"/>
          <w:noProof/>
          <w:kern w:val="2"/>
          <w:sz w:val="28"/>
          <w:szCs w:val="21"/>
          <w:lang w:eastAsia="zh-CN"/>
        </w:rPr>
        <w:object w:dxaOrig="8640" w:dyaOrig="4800" w14:anchorId="0D2E7E51">
          <v:shape id="_x0000_i1025" type="#_x0000_t75" alt="" style="width:6in;height:239.75pt;mso-width-percent:0;mso-height-percent:0;mso-width-percent:0;mso-height-percent:0" o:ole="">
            <v:imagedata r:id="rId32" o:title=""/>
          </v:shape>
          <o:OLEObject Type="Embed" ProgID="Word.Document.12" ShapeID="_x0000_i1025" DrawAspect="Content" ObjectID="_1733006740" r:id="rId33">
            <o:FieldCodes>\s</o:FieldCodes>
          </o:OLEObject>
        </w:object>
      </w:r>
      <w:bookmarkEnd w:id="462"/>
      <w:bookmarkEnd w:id="463"/>
    </w:p>
    <w:p w14:paraId="6FD16E1D" w14:textId="7845C0FE" w:rsidR="001F35DB" w:rsidRDefault="008D5369" w:rsidP="00FE4466">
      <w:pPr>
        <w:tabs>
          <w:tab w:val="left" w:pos="2560"/>
        </w:tabs>
        <w:spacing w:after="87"/>
        <w:jc w:val="both"/>
        <w:rPr>
          <w:lang w:eastAsia="zh-CN"/>
        </w:rPr>
      </w:pPr>
      <w:bookmarkStart w:id="465" w:name="OLE_LINK387"/>
      <w:bookmarkStart w:id="466" w:name="OLE_LINK388"/>
      <w:bookmarkStart w:id="467" w:name="OLE_LINK61"/>
      <w:bookmarkStart w:id="468" w:name="OLE_LINK108"/>
      <w:bookmarkStart w:id="469" w:name="OLE_LINK110"/>
      <w:r>
        <w:rPr>
          <w:lang w:eastAsia="zh-CN"/>
        </w:rPr>
        <w:t>I</w:t>
      </w:r>
      <w:r w:rsidRPr="008D5369">
        <w:rPr>
          <w:lang w:eastAsia="zh-CN"/>
        </w:rPr>
        <w:t xml:space="preserve">n a </w:t>
      </w:r>
      <w:r>
        <w:rPr>
          <w:lang w:eastAsia="zh-CN"/>
        </w:rPr>
        <w:t xml:space="preserve">nutshell, </w:t>
      </w:r>
      <w:r w:rsidR="00D04F85">
        <w:rPr>
          <w:lang w:eastAsia="zh-CN"/>
        </w:rPr>
        <w:t xml:space="preserve">the </w:t>
      </w:r>
      <w:r w:rsidR="00B000D9">
        <w:rPr>
          <w:lang w:eastAsia="zh-CN"/>
        </w:rPr>
        <w:t>time</w:t>
      </w:r>
      <w:r w:rsidR="00A00517">
        <w:rPr>
          <w:lang w:eastAsia="zh-CN"/>
        </w:rPr>
        <w:t xml:space="preserve">-domain method is </w:t>
      </w:r>
      <w:r w:rsidR="00450DB8">
        <w:rPr>
          <w:lang w:eastAsia="zh-CN"/>
        </w:rPr>
        <w:t xml:space="preserve">clearer and </w:t>
      </w:r>
      <w:r w:rsidR="009B5563">
        <w:rPr>
          <w:lang w:eastAsia="zh-CN"/>
        </w:rPr>
        <w:t>more intuitive</w:t>
      </w:r>
      <w:r w:rsidR="00C11A51">
        <w:rPr>
          <w:lang w:eastAsia="zh-CN"/>
        </w:rPr>
        <w:t>,</w:t>
      </w:r>
      <w:r w:rsidR="00FD7B5C">
        <w:rPr>
          <w:lang w:eastAsia="zh-CN"/>
        </w:rPr>
        <w:t xml:space="preserve"> which is easy to explain because </w:t>
      </w:r>
      <w:r w:rsidR="004048A8">
        <w:rPr>
          <w:lang w:eastAsia="zh-CN"/>
        </w:rPr>
        <w:t xml:space="preserve">we live in a time-domain </w:t>
      </w:r>
      <w:r w:rsidR="00EC701F">
        <w:rPr>
          <w:lang w:eastAsia="zh-CN"/>
        </w:rPr>
        <w:t>world</w:t>
      </w:r>
      <w:r w:rsidR="0087489C">
        <w:rPr>
          <w:lang w:eastAsia="zh-CN"/>
        </w:rPr>
        <w:t xml:space="preserve"> and time is a real-world metric</w:t>
      </w:r>
      <w:r w:rsidR="00AF2E7F">
        <w:rPr>
          <w:lang w:eastAsia="zh-CN"/>
        </w:rPr>
        <w:t>. W</w:t>
      </w:r>
      <w:r w:rsidR="00E27362">
        <w:rPr>
          <w:lang w:eastAsia="zh-CN"/>
        </w:rPr>
        <w:t>hile</w:t>
      </w:r>
      <w:r w:rsidR="00407DFF">
        <w:rPr>
          <w:lang w:eastAsia="zh-CN"/>
        </w:rPr>
        <w:t xml:space="preserve"> the</w:t>
      </w:r>
      <w:r w:rsidR="00E27362">
        <w:rPr>
          <w:lang w:eastAsia="zh-CN"/>
        </w:rPr>
        <w:t xml:space="preserve"> frequency-domain </w:t>
      </w:r>
      <w:r w:rsidR="008309ED">
        <w:rPr>
          <w:lang w:eastAsia="zh-CN"/>
        </w:rPr>
        <w:t xml:space="preserve">method </w:t>
      </w:r>
      <w:r w:rsidR="0068545F">
        <w:rPr>
          <w:lang w:eastAsia="zh-CN"/>
        </w:rPr>
        <w:t xml:space="preserve">can be thought of as a mathematical tool to analyze the </w:t>
      </w:r>
      <w:r w:rsidR="00231A00">
        <w:rPr>
          <w:lang w:eastAsia="zh-CN"/>
        </w:rPr>
        <w:t>c</w:t>
      </w:r>
      <w:r w:rsidR="00231A00" w:rsidRPr="00231A00">
        <w:rPr>
          <w:lang w:eastAsia="zh-CN"/>
        </w:rPr>
        <w:t>omplicated system</w:t>
      </w:r>
      <w:r w:rsidR="007C08A4">
        <w:rPr>
          <w:lang w:eastAsia="zh-CN"/>
        </w:rPr>
        <w:t xml:space="preserve"> </w:t>
      </w:r>
      <w:r w:rsidR="003567E9">
        <w:rPr>
          <w:lang w:eastAsia="zh-CN"/>
        </w:rPr>
        <w:t xml:space="preserve">and possesses a </w:t>
      </w:r>
      <w:r w:rsidR="000E76FF">
        <w:rPr>
          <w:lang w:eastAsia="zh-CN"/>
        </w:rPr>
        <w:t xml:space="preserve">stronger adaptability and </w:t>
      </w:r>
      <w:bookmarkStart w:id="470" w:name="OLE_LINK385"/>
      <w:bookmarkStart w:id="471" w:name="OLE_LINK386"/>
      <w:r w:rsidR="000E76FF">
        <w:rPr>
          <w:lang w:eastAsia="zh-CN"/>
        </w:rPr>
        <w:t>scalability</w:t>
      </w:r>
      <w:bookmarkEnd w:id="470"/>
      <w:bookmarkEnd w:id="471"/>
      <w:r w:rsidR="000E76FF">
        <w:rPr>
          <w:lang w:eastAsia="zh-CN"/>
        </w:rPr>
        <w:t>.</w:t>
      </w:r>
      <w:r w:rsidR="009617B3">
        <w:rPr>
          <w:lang w:eastAsia="zh-CN"/>
        </w:rPr>
        <w:t xml:space="preserve"> </w:t>
      </w:r>
      <w:bookmarkStart w:id="472" w:name="OLE_LINK389"/>
      <w:bookmarkStart w:id="473" w:name="OLE_LINK390"/>
      <w:r w:rsidR="009617B3">
        <w:rPr>
          <w:lang w:eastAsia="zh-CN"/>
        </w:rPr>
        <w:t xml:space="preserve">Both of </w:t>
      </w:r>
      <w:r w:rsidR="00A94630">
        <w:rPr>
          <w:lang w:eastAsia="zh-CN"/>
        </w:rPr>
        <w:t>these analysis methodologies</w:t>
      </w:r>
      <w:r w:rsidR="00E50326">
        <w:rPr>
          <w:lang w:eastAsia="zh-CN"/>
        </w:rPr>
        <w:t xml:space="preserve"> </w:t>
      </w:r>
      <w:r w:rsidR="008460D3">
        <w:rPr>
          <w:lang w:eastAsia="zh-CN"/>
        </w:rPr>
        <w:t xml:space="preserve">can play a significant role </w:t>
      </w:r>
      <w:r w:rsidR="00CD20E1">
        <w:rPr>
          <w:lang w:eastAsia="zh-CN"/>
        </w:rPr>
        <w:t xml:space="preserve">in the appropriate usage </w:t>
      </w:r>
      <w:bookmarkStart w:id="474" w:name="OLE_LINK393"/>
      <w:bookmarkStart w:id="475" w:name="OLE_LINK394"/>
      <w:r w:rsidR="00CD20E1">
        <w:rPr>
          <w:lang w:eastAsia="zh-CN"/>
        </w:rPr>
        <w:t>scenarios</w:t>
      </w:r>
      <w:bookmarkEnd w:id="474"/>
      <w:bookmarkEnd w:id="475"/>
      <w:r w:rsidR="00CD20E1">
        <w:rPr>
          <w:lang w:eastAsia="zh-CN"/>
        </w:rPr>
        <w:t>.</w:t>
      </w:r>
      <w:bookmarkEnd w:id="465"/>
      <w:bookmarkEnd w:id="466"/>
      <w:bookmarkEnd w:id="472"/>
      <w:bookmarkEnd w:id="473"/>
    </w:p>
    <w:bookmarkEnd w:id="467"/>
    <w:bookmarkEnd w:id="468"/>
    <w:bookmarkEnd w:id="469"/>
    <w:p w14:paraId="0942EC27" w14:textId="3DFB39E5" w:rsidR="00164A0F" w:rsidRDefault="00164A0F" w:rsidP="00FE4466">
      <w:pPr>
        <w:tabs>
          <w:tab w:val="left" w:pos="2560"/>
        </w:tabs>
        <w:spacing w:after="87"/>
        <w:jc w:val="both"/>
        <w:rPr>
          <w:lang w:eastAsia="zh-CN"/>
        </w:rPr>
      </w:pPr>
    </w:p>
    <w:p w14:paraId="791EFB05" w14:textId="0D82A667" w:rsidR="00164A0F" w:rsidRPr="00A55F75" w:rsidRDefault="00E949DA" w:rsidP="00FE4466">
      <w:pPr>
        <w:tabs>
          <w:tab w:val="left" w:pos="2560"/>
        </w:tabs>
        <w:spacing w:after="87"/>
        <w:jc w:val="both"/>
        <w:rPr>
          <w:lang w:eastAsia="zh-CN"/>
        </w:rPr>
      </w:pPr>
      <w:bookmarkStart w:id="476" w:name="OLE_LINK391"/>
      <w:bookmarkStart w:id="477" w:name="OLE_LINK392"/>
      <w:r>
        <w:rPr>
          <w:lang w:eastAsia="zh-CN"/>
        </w:rPr>
        <w:t xml:space="preserve">Ultimately, </w:t>
      </w:r>
      <w:r w:rsidR="002F2CD4">
        <w:rPr>
          <w:lang w:eastAsia="zh-CN"/>
        </w:rPr>
        <w:t xml:space="preserve">the key </w:t>
      </w:r>
      <w:r w:rsidR="00E4380D">
        <w:rPr>
          <w:lang w:eastAsia="zh-CN"/>
        </w:rPr>
        <w:t xml:space="preserve">to </w:t>
      </w:r>
      <w:r w:rsidR="002F2CD4">
        <w:rPr>
          <w:lang w:eastAsia="zh-CN"/>
        </w:rPr>
        <w:t xml:space="preserve">system </w:t>
      </w:r>
      <w:r w:rsidR="00E4380D">
        <w:rPr>
          <w:lang w:eastAsia="zh-CN"/>
        </w:rPr>
        <w:t>control is balance</w:t>
      </w:r>
      <w:r w:rsidR="00C641A6">
        <w:rPr>
          <w:lang w:eastAsia="zh-CN"/>
        </w:rPr>
        <w:t xml:space="preserve"> </w:t>
      </w:r>
      <w:r w:rsidR="00C641A6">
        <w:rPr>
          <w:lang w:eastAsia="zh-CN"/>
        </w:rPr>
        <w:fldChar w:fldCharType="begin"/>
      </w:r>
      <w:r w:rsidR="00C641A6">
        <w:rPr>
          <w:lang w:eastAsia="zh-CN"/>
        </w:rPr>
        <w:instrText xml:space="preserve"> ADDIN EN.CITE &lt;EndNote&gt;&lt;Cite&gt;&lt;Author&gt;Ogata&lt;/Author&gt;&lt;Year&gt;2010&lt;/Year&gt;&lt;RecNum&gt;23&lt;/RecNum&gt;&lt;DisplayText&gt;&lt;style face="superscript"&gt;[3]&lt;/style&gt;&lt;/DisplayText&gt;&lt;record&gt;&lt;rec-number&gt;23&lt;/rec-number&gt;&lt;foreign-keys&gt;&lt;key app="EN" db-id="wr50tswdqadtroevszlv9z0jse2pwpte9vfr" timestamp="1668778889"&gt;23&lt;/key&gt;&lt;/foreign-keys&gt;&lt;ref-type name="Book"&gt;6&lt;/ref-type&gt;&lt;contributors&gt;&lt;authors&gt;&lt;author&gt;Ogata, Katsuhiko&lt;/author&gt;&lt;/authors&gt;&lt;/contributors&gt;&lt;titles&gt;&lt;title&gt;Modern control engineering&lt;/title&gt;&lt;/titles&gt;&lt;volume&gt;5&lt;/volume&gt;&lt;dates&gt;&lt;year&gt;2010&lt;/year&gt;&lt;/dates&gt;&lt;publisher&gt;Prentice hall Upper Saddle River, NJ&lt;/publisher&gt;&lt;urls&gt;&lt;/urls&gt;&lt;/record&gt;&lt;/Cite&gt;&lt;/EndNote&gt;</w:instrText>
      </w:r>
      <w:r w:rsidR="00C641A6">
        <w:rPr>
          <w:lang w:eastAsia="zh-CN"/>
        </w:rPr>
        <w:fldChar w:fldCharType="separate"/>
      </w:r>
      <w:r w:rsidR="00C641A6" w:rsidRPr="00C641A6">
        <w:rPr>
          <w:noProof/>
          <w:vertAlign w:val="superscript"/>
          <w:lang w:eastAsia="zh-CN"/>
        </w:rPr>
        <w:t>[3]</w:t>
      </w:r>
      <w:r w:rsidR="00C641A6">
        <w:rPr>
          <w:lang w:eastAsia="zh-CN"/>
        </w:rPr>
        <w:fldChar w:fldCharType="end"/>
      </w:r>
      <w:r w:rsidR="00E4380D">
        <w:rPr>
          <w:lang w:eastAsia="zh-CN"/>
        </w:rPr>
        <w:t>.</w:t>
      </w:r>
      <w:r w:rsidR="00797EC7">
        <w:rPr>
          <w:lang w:eastAsia="zh-CN"/>
        </w:rPr>
        <w:t xml:space="preserve"> </w:t>
      </w:r>
      <w:r w:rsidR="00747574">
        <w:rPr>
          <w:lang w:eastAsia="zh-CN"/>
        </w:rPr>
        <w:t xml:space="preserve">In the virtual control environment, we may </w:t>
      </w:r>
      <w:r w:rsidR="00457CD3">
        <w:rPr>
          <w:lang w:eastAsia="zh-CN"/>
        </w:rPr>
        <w:t xml:space="preserve">achieve an optimal solution. However, </w:t>
      </w:r>
      <w:r w:rsidR="008A2F22">
        <w:rPr>
          <w:lang w:eastAsia="zh-CN"/>
        </w:rPr>
        <w:t xml:space="preserve">we </w:t>
      </w:r>
      <w:r w:rsidR="00AD7284">
        <w:rPr>
          <w:lang w:eastAsia="zh-CN"/>
        </w:rPr>
        <w:t xml:space="preserve">can </w:t>
      </w:r>
      <w:r w:rsidR="008A2F22">
        <w:rPr>
          <w:lang w:eastAsia="zh-CN"/>
        </w:rPr>
        <w:t>nev</w:t>
      </w:r>
      <w:r w:rsidR="00AD7284">
        <w:rPr>
          <w:lang w:eastAsia="zh-CN"/>
        </w:rPr>
        <w:t xml:space="preserve">er </w:t>
      </w:r>
      <w:r w:rsidR="005935F9">
        <w:rPr>
          <w:lang w:eastAsia="zh-CN"/>
        </w:rPr>
        <w:t>grasp</w:t>
      </w:r>
      <w:r w:rsidR="00AD7284">
        <w:rPr>
          <w:lang w:eastAsia="zh-CN"/>
        </w:rPr>
        <w:t xml:space="preserve"> every detail of the sy</w:t>
      </w:r>
      <w:r w:rsidR="006B322E">
        <w:rPr>
          <w:lang w:eastAsia="zh-CN"/>
        </w:rPr>
        <w:t>s</w:t>
      </w:r>
      <w:r w:rsidR="00AD7284">
        <w:rPr>
          <w:lang w:eastAsia="zh-CN"/>
        </w:rPr>
        <w:t>tem</w:t>
      </w:r>
      <w:r w:rsidR="00AD7284">
        <w:rPr>
          <w:rFonts w:hint="eastAsia"/>
          <w:lang w:eastAsia="zh-CN"/>
        </w:rPr>
        <w:t xml:space="preserve"> </w:t>
      </w:r>
      <w:r w:rsidR="00457CD3">
        <w:rPr>
          <w:lang w:eastAsia="zh-CN"/>
        </w:rPr>
        <w:t>in the real-world control</w:t>
      </w:r>
      <w:r w:rsidR="00E36324">
        <w:rPr>
          <w:lang w:eastAsia="zh-CN"/>
        </w:rPr>
        <w:t xml:space="preserve"> scenarios</w:t>
      </w:r>
      <w:r w:rsidR="008A2F22">
        <w:rPr>
          <w:lang w:eastAsia="zh-CN"/>
        </w:rPr>
        <w:t>.</w:t>
      </w:r>
      <w:bookmarkStart w:id="478" w:name="OLE_LINK395"/>
      <w:bookmarkStart w:id="479" w:name="OLE_LINK396"/>
      <w:bookmarkStart w:id="480" w:name="OLE_LINK397"/>
      <w:bookmarkStart w:id="481" w:name="OLE_LINK398"/>
      <w:bookmarkStart w:id="482" w:name="OLE_LINK399"/>
      <w:r w:rsidR="00D47F85">
        <w:rPr>
          <w:lang w:eastAsia="zh-CN"/>
        </w:rPr>
        <w:t xml:space="preserve"> In this context,</w:t>
      </w:r>
      <w:r w:rsidR="00E04BC1">
        <w:rPr>
          <w:lang w:eastAsia="zh-CN"/>
        </w:rPr>
        <w:t xml:space="preserve"> </w:t>
      </w:r>
      <w:r w:rsidR="00566E64" w:rsidRPr="00566E64">
        <w:rPr>
          <w:lang w:eastAsia="zh-CN"/>
        </w:rPr>
        <w:t>figuring out</w:t>
      </w:r>
      <w:r w:rsidR="00566E64">
        <w:rPr>
          <w:lang w:eastAsia="zh-CN"/>
        </w:rPr>
        <w:t xml:space="preserve"> </w:t>
      </w:r>
      <w:r w:rsidR="00D322EE">
        <w:rPr>
          <w:lang w:eastAsia="zh-CN"/>
        </w:rPr>
        <w:t>how to</w:t>
      </w:r>
      <w:r w:rsidR="00DD0C4A">
        <w:rPr>
          <w:lang w:eastAsia="zh-CN"/>
        </w:rPr>
        <w:t xml:space="preserve"> </w:t>
      </w:r>
      <w:bookmarkStart w:id="483" w:name="OLE_LINK400"/>
      <w:bookmarkStart w:id="484" w:name="OLE_LINK401"/>
      <w:r w:rsidR="000D16C0">
        <w:rPr>
          <w:lang w:eastAsia="zh-CN"/>
        </w:rPr>
        <w:t>reach</w:t>
      </w:r>
      <w:r w:rsidR="00CD6705">
        <w:rPr>
          <w:lang w:eastAsia="zh-CN"/>
        </w:rPr>
        <w:t xml:space="preserve"> </w:t>
      </w:r>
      <w:bookmarkEnd w:id="483"/>
      <w:bookmarkEnd w:id="484"/>
      <w:r w:rsidR="00CD6705">
        <w:rPr>
          <w:lang w:eastAsia="zh-CN"/>
        </w:rPr>
        <w:t xml:space="preserve">a balance is the most challenging task every </w:t>
      </w:r>
      <w:r w:rsidR="00AA384B">
        <w:rPr>
          <w:lang w:eastAsia="zh-CN"/>
        </w:rPr>
        <w:t>engineer</w:t>
      </w:r>
      <w:bookmarkEnd w:id="478"/>
      <w:bookmarkEnd w:id="479"/>
      <w:bookmarkEnd w:id="480"/>
      <w:r w:rsidR="00CB51CF">
        <w:rPr>
          <w:lang w:eastAsia="zh-CN"/>
        </w:rPr>
        <w:t xml:space="preserve"> faces</w:t>
      </w:r>
      <w:r w:rsidR="0050028B">
        <w:rPr>
          <w:lang w:eastAsia="zh-CN"/>
        </w:rPr>
        <w:t>.</w:t>
      </w:r>
      <w:bookmarkEnd w:id="481"/>
      <w:bookmarkEnd w:id="482"/>
    </w:p>
    <w:bookmarkEnd w:id="476"/>
    <w:bookmarkEnd w:id="477"/>
    <w:p w14:paraId="7B37A7ED" w14:textId="7E65F5A4" w:rsidR="001F35DB" w:rsidRDefault="001F35DB" w:rsidP="00FE4466">
      <w:pPr>
        <w:tabs>
          <w:tab w:val="left" w:pos="2560"/>
        </w:tabs>
        <w:spacing w:after="87"/>
        <w:jc w:val="both"/>
        <w:rPr>
          <w:lang w:eastAsia="zh-CN"/>
        </w:rPr>
      </w:pPr>
    </w:p>
    <w:p w14:paraId="288D9FDF" w14:textId="3F3A9587" w:rsidR="001F35DB" w:rsidRPr="001A594C" w:rsidRDefault="00180369" w:rsidP="00FE4466">
      <w:pPr>
        <w:tabs>
          <w:tab w:val="left" w:pos="2560"/>
        </w:tabs>
        <w:spacing w:after="87"/>
        <w:jc w:val="both"/>
        <w:rPr>
          <w:rFonts w:eastAsiaTheme="minorEastAsia"/>
          <w:b/>
          <w:bCs/>
          <w:lang w:eastAsia="zh-CN"/>
        </w:rPr>
      </w:pPr>
      <w:bookmarkStart w:id="485" w:name="OLE_LINK402"/>
      <w:bookmarkStart w:id="486" w:name="OLE_LINK403"/>
      <w:r w:rsidRPr="001A594C">
        <w:rPr>
          <w:rFonts w:eastAsiaTheme="minorEastAsia" w:hint="eastAsia"/>
          <w:b/>
          <w:bCs/>
          <w:lang w:eastAsia="zh-CN"/>
        </w:rPr>
        <w:t>A</w:t>
      </w:r>
      <w:r w:rsidRPr="001A594C">
        <w:rPr>
          <w:rFonts w:eastAsiaTheme="minorEastAsia"/>
          <w:b/>
          <w:bCs/>
          <w:lang w:eastAsia="zh-CN"/>
        </w:rPr>
        <w:t>nd</w:t>
      </w:r>
      <w:r w:rsidR="00E757D5" w:rsidRPr="001A594C">
        <w:rPr>
          <w:rFonts w:eastAsiaTheme="minorEastAsia"/>
          <w:b/>
          <w:bCs/>
          <w:lang w:eastAsia="zh-CN"/>
        </w:rPr>
        <w:t xml:space="preserve"> </w:t>
      </w:r>
      <w:r w:rsidRPr="001A594C">
        <w:rPr>
          <w:rFonts w:eastAsiaTheme="minorEastAsia"/>
          <w:b/>
          <w:bCs/>
          <w:lang w:eastAsia="zh-CN"/>
        </w:rPr>
        <w:t xml:space="preserve">that is what I </w:t>
      </w:r>
      <w:r w:rsidRPr="001A594C">
        <w:rPr>
          <w:b/>
          <w:bCs/>
          <w:lang w:eastAsia="zh-CN"/>
        </w:rPr>
        <w:t>strike for.</w:t>
      </w:r>
    </w:p>
    <w:bookmarkEnd w:id="485"/>
    <w:bookmarkEnd w:id="486"/>
    <w:p w14:paraId="6E69AA7B" w14:textId="77777777" w:rsidR="002F3010" w:rsidRDefault="002F3010" w:rsidP="00FE4466">
      <w:pPr>
        <w:tabs>
          <w:tab w:val="left" w:pos="2560"/>
        </w:tabs>
        <w:spacing w:after="87"/>
        <w:jc w:val="both"/>
        <w:rPr>
          <w:rFonts w:eastAsiaTheme="minorEastAsia"/>
          <w:lang w:eastAsia="zh-CN"/>
        </w:rPr>
      </w:pPr>
    </w:p>
    <w:p w14:paraId="3E19184B" w14:textId="07607860" w:rsidR="0021174A" w:rsidRPr="00463625" w:rsidRDefault="00551022" w:rsidP="00463625">
      <w:pPr>
        <w:rPr>
          <w:rFonts w:ascii="Georgia" w:eastAsia="宋体" w:hAnsi="Georgia"/>
          <w:i/>
          <w:iCs/>
          <w:color w:val="4472C4" w:themeColor="accent1"/>
          <w:sz w:val="28"/>
          <w:szCs w:val="21"/>
          <w:lang w:eastAsia="zh-CN"/>
        </w:rPr>
      </w:pPr>
      <w:bookmarkStart w:id="487" w:name="OLE_LINK260"/>
      <w:bookmarkStart w:id="488" w:name="OLE_LINK261"/>
      <w:r>
        <w:rPr>
          <w:rFonts w:ascii="Georgia" w:eastAsia="宋体" w:hAnsi="Georgia"/>
          <w:sz w:val="28"/>
          <w:szCs w:val="21"/>
          <w:lang w:eastAsia="zh-CN"/>
        </w:rPr>
        <w:br w:type="page"/>
      </w:r>
      <w:bookmarkEnd w:id="487"/>
      <w:bookmarkEnd w:id="488"/>
    </w:p>
    <w:p w14:paraId="05A94C34" w14:textId="7B4B9757" w:rsidR="00BB0821" w:rsidRPr="00BB0821" w:rsidRDefault="00BB0821" w:rsidP="00BB0821">
      <w:pPr>
        <w:pStyle w:val="a9"/>
        <w:spacing w:after="0"/>
        <w:rPr>
          <w:rFonts w:ascii="Georgia" w:eastAsia="宋体" w:hAnsi="Georgia"/>
          <w:sz w:val="28"/>
          <w:szCs w:val="21"/>
          <w:lang w:eastAsia="zh-CN"/>
        </w:rPr>
      </w:pPr>
      <w:bookmarkStart w:id="489" w:name="OLE_LINK117"/>
      <w:bookmarkStart w:id="490" w:name="OLE_LINK118"/>
      <w:bookmarkStart w:id="491" w:name="OLE_LINK109"/>
      <w:bookmarkStart w:id="492" w:name="OLE_LINK115"/>
      <w:bookmarkStart w:id="493" w:name="OLE_LINK121"/>
      <w:r w:rsidRPr="00BB0821">
        <w:rPr>
          <w:rFonts w:ascii="Georgia" w:eastAsia="宋体" w:hAnsi="Georgia"/>
          <w:sz w:val="28"/>
          <w:szCs w:val="21"/>
          <w:lang w:eastAsia="zh-CN"/>
        </w:rPr>
        <w:lastRenderedPageBreak/>
        <w:t>Acknowledgement</w:t>
      </w:r>
      <w:r w:rsidR="005355A9">
        <w:rPr>
          <w:rFonts w:ascii="Georgia" w:eastAsia="宋体" w:hAnsi="Georgia"/>
          <w:sz w:val="28"/>
          <w:szCs w:val="21"/>
          <w:lang w:eastAsia="zh-CN"/>
        </w:rPr>
        <w:t>s</w:t>
      </w:r>
    </w:p>
    <w:bookmarkEnd w:id="489"/>
    <w:bookmarkEnd w:id="490"/>
    <w:p w14:paraId="136A3891" w14:textId="6D36283A" w:rsidR="00BB0821" w:rsidRDefault="00BB0821" w:rsidP="00FE4466">
      <w:pPr>
        <w:tabs>
          <w:tab w:val="left" w:pos="2560"/>
        </w:tabs>
        <w:spacing w:after="87"/>
        <w:jc w:val="both"/>
        <w:rPr>
          <w:rFonts w:eastAsiaTheme="minorEastAsia"/>
          <w:lang w:eastAsia="zh-CN"/>
        </w:rPr>
      </w:pPr>
    </w:p>
    <w:p w14:paraId="42F5C743" w14:textId="17942862" w:rsidR="00186A50" w:rsidRDefault="007E474E" w:rsidP="00FE4466">
      <w:pPr>
        <w:tabs>
          <w:tab w:val="left" w:pos="2560"/>
        </w:tabs>
        <w:spacing w:after="87"/>
        <w:jc w:val="both"/>
        <w:rPr>
          <w:rFonts w:eastAsiaTheme="minorEastAsia"/>
          <w:lang w:eastAsia="zh-CN"/>
        </w:rPr>
      </w:pPr>
      <w:bookmarkStart w:id="494" w:name="OLE_LINK318"/>
      <w:bookmarkStart w:id="495" w:name="OLE_LINK319"/>
      <w:r>
        <w:rPr>
          <w:rFonts w:eastAsiaTheme="minorEastAsia"/>
          <w:lang w:eastAsia="zh-CN"/>
        </w:rPr>
        <w:t xml:space="preserve">I </w:t>
      </w:r>
      <w:r w:rsidR="00324A7F">
        <w:rPr>
          <w:rFonts w:eastAsiaTheme="minorEastAsia"/>
          <w:lang w:eastAsia="zh-CN"/>
        </w:rPr>
        <w:t>gratefully</w:t>
      </w:r>
      <w:r>
        <w:rPr>
          <w:rFonts w:eastAsiaTheme="minorEastAsia"/>
          <w:lang w:eastAsia="zh-CN"/>
        </w:rPr>
        <w:t xml:space="preserve"> </w:t>
      </w:r>
      <w:r w:rsidR="00357280" w:rsidRPr="00357280">
        <w:rPr>
          <w:rFonts w:eastAsiaTheme="minorEastAsia"/>
          <w:lang w:eastAsia="zh-CN"/>
        </w:rPr>
        <w:t>acknowledge</w:t>
      </w:r>
      <w:r w:rsidR="00357280">
        <w:rPr>
          <w:rFonts w:eastAsiaTheme="minorEastAsia"/>
          <w:lang w:eastAsia="zh-CN"/>
        </w:rPr>
        <w:t xml:space="preserve"> </w:t>
      </w:r>
      <w:r>
        <w:rPr>
          <w:rFonts w:eastAsiaTheme="minorEastAsia"/>
          <w:lang w:eastAsia="zh-CN"/>
        </w:rPr>
        <w:t xml:space="preserve">Dr. Siyuan Zhan for his generous guidance </w:t>
      </w:r>
      <w:r w:rsidR="004A4807" w:rsidRPr="004A4807">
        <w:rPr>
          <w:rFonts w:eastAsiaTheme="minorEastAsia"/>
          <w:lang w:eastAsia="zh-CN"/>
        </w:rPr>
        <w:t>and support</w:t>
      </w:r>
      <w:r w:rsidR="004A4807">
        <w:rPr>
          <w:rFonts w:eastAsiaTheme="minorEastAsia"/>
          <w:lang w:eastAsia="zh-CN"/>
        </w:rPr>
        <w:t xml:space="preserve"> </w:t>
      </w:r>
      <w:r>
        <w:rPr>
          <w:rFonts w:eastAsiaTheme="minorEastAsia"/>
          <w:lang w:eastAsia="zh-CN"/>
        </w:rPr>
        <w:t>during the EE311FZ course</w:t>
      </w:r>
      <w:r w:rsidR="00A57237">
        <w:rPr>
          <w:rFonts w:eastAsiaTheme="minorEastAsia"/>
          <w:lang w:eastAsia="zh-CN"/>
        </w:rPr>
        <w:t xml:space="preserve">. </w:t>
      </w:r>
      <w:r w:rsidR="00AA1175">
        <w:rPr>
          <w:rFonts w:eastAsiaTheme="minorEastAsia"/>
          <w:lang w:eastAsia="zh-CN"/>
        </w:rPr>
        <w:t>And</w:t>
      </w:r>
      <w:r w:rsidR="00FB292A">
        <w:rPr>
          <w:rFonts w:eastAsiaTheme="minorEastAsia"/>
          <w:lang w:eastAsia="zh-CN"/>
        </w:rPr>
        <w:t xml:space="preserve"> </w:t>
      </w:r>
      <w:r w:rsidR="00003F7B">
        <w:rPr>
          <w:rFonts w:eastAsiaTheme="minorEastAsia"/>
          <w:lang w:eastAsia="zh-CN"/>
        </w:rPr>
        <w:t>I hope to thank</w:t>
      </w:r>
      <w:r w:rsidR="00704EE8">
        <w:rPr>
          <w:rFonts w:eastAsiaTheme="minorEastAsia"/>
          <w:lang w:eastAsia="zh-CN"/>
        </w:rPr>
        <w:t xml:space="preserve"> </w:t>
      </w:r>
      <w:r w:rsidR="006F2AD4">
        <w:rPr>
          <w:rFonts w:eastAsiaTheme="minorEastAsia"/>
          <w:lang w:eastAsia="zh-CN"/>
        </w:rPr>
        <w:t>Ms.</w:t>
      </w:r>
      <w:r w:rsidR="00692A2A">
        <w:rPr>
          <w:rFonts w:eastAsiaTheme="minorEastAsia"/>
          <w:lang w:eastAsia="zh-CN"/>
        </w:rPr>
        <w:t xml:space="preserve"> </w:t>
      </w:r>
      <w:proofErr w:type="spellStart"/>
      <w:r w:rsidR="006F2AD4">
        <w:rPr>
          <w:rFonts w:eastAsiaTheme="minorEastAsia"/>
          <w:lang w:eastAsia="zh-CN"/>
        </w:rPr>
        <w:t>Xue</w:t>
      </w:r>
      <w:proofErr w:type="spellEnd"/>
      <w:r w:rsidR="006F2AD4">
        <w:rPr>
          <w:rFonts w:eastAsiaTheme="minorEastAsia"/>
          <w:lang w:eastAsia="zh-CN"/>
        </w:rPr>
        <w:t xml:space="preserve"> </w:t>
      </w:r>
      <w:r w:rsidR="00692A2A">
        <w:rPr>
          <w:rFonts w:eastAsiaTheme="minorEastAsia"/>
          <w:lang w:eastAsia="zh-CN"/>
        </w:rPr>
        <w:t xml:space="preserve">for </w:t>
      </w:r>
      <w:r w:rsidR="00CB3751">
        <w:rPr>
          <w:rFonts w:eastAsiaTheme="minorEastAsia"/>
          <w:lang w:eastAsia="zh-CN"/>
        </w:rPr>
        <w:t xml:space="preserve">her helpful </w:t>
      </w:r>
      <w:r w:rsidR="00654227">
        <w:rPr>
          <w:rFonts w:eastAsiaTheme="minorEastAsia"/>
          <w:lang w:eastAsia="zh-CN"/>
        </w:rPr>
        <w:t>advice</w:t>
      </w:r>
      <w:bookmarkStart w:id="496" w:name="OLE_LINK320"/>
      <w:bookmarkStart w:id="497" w:name="OLE_LINK321"/>
      <w:r w:rsidR="00140799">
        <w:rPr>
          <w:rFonts w:eastAsiaTheme="minorEastAsia"/>
          <w:lang w:eastAsia="zh-CN"/>
        </w:rPr>
        <w:t>.</w:t>
      </w:r>
      <w:bookmarkEnd w:id="496"/>
      <w:bookmarkEnd w:id="497"/>
      <w:r w:rsidR="00AA1175">
        <w:rPr>
          <w:rFonts w:eastAsiaTheme="minorEastAsia"/>
          <w:lang w:eastAsia="zh-CN"/>
        </w:rPr>
        <w:t xml:space="preserve"> Also, I</w:t>
      </w:r>
      <w:r w:rsidR="002716D1">
        <w:rPr>
          <w:rFonts w:eastAsiaTheme="minorEastAsia"/>
          <w:lang w:eastAsia="zh-CN"/>
        </w:rPr>
        <w:t xml:space="preserve"> would like to thank the tutor who</w:t>
      </w:r>
      <w:r w:rsidR="005D1CD3">
        <w:rPr>
          <w:rFonts w:eastAsiaTheme="minorEastAsia"/>
          <w:lang w:eastAsia="zh-CN"/>
        </w:rPr>
        <w:t xml:space="preserve"> </w:t>
      </w:r>
      <w:r w:rsidR="005D1CD3" w:rsidRPr="005D1CD3">
        <w:rPr>
          <w:rFonts w:eastAsiaTheme="minorEastAsia"/>
          <w:lang w:eastAsia="zh-CN"/>
        </w:rPr>
        <w:t>carefully</w:t>
      </w:r>
      <w:r w:rsidR="002716D1">
        <w:rPr>
          <w:rFonts w:eastAsiaTheme="minorEastAsia"/>
          <w:lang w:eastAsia="zh-CN"/>
        </w:rPr>
        <w:t xml:space="preserve"> evaluate this report.</w:t>
      </w:r>
    </w:p>
    <w:bookmarkEnd w:id="491"/>
    <w:bookmarkEnd w:id="492"/>
    <w:bookmarkEnd w:id="493"/>
    <w:bookmarkEnd w:id="494"/>
    <w:bookmarkEnd w:id="495"/>
    <w:p w14:paraId="29DDEF80" w14:textId="77777777" w:rsidR="00FC2C3D" w:rsidRPr="005D1CD3" w:rsidRDefault="00FC2C3D" w:rsidP="00FE4466">
      <w:pPr>
        <w:tabs>
          <w:tab w:val="left" w:pos="2560"/>
        </w:tabs>
        <w:spacing w:after="87"/>
        <w:jc w:val="both"/>
        <w:rPr>
          <w:rFonts w:eastAsiaTheme="minorEastAsia"/>
          <w:lang w:eastAsia="zh-CN"/>
        </w:rPr>
      </w:pPr>
    </w:p>
    <w:p w14:paraId="41BDCDD1" w14:textId="0CEB63DE" w:rsidR="00F5138F" w:rsidRPr="00BB0821" w:rsidRDefault="002A4FFC" w:rsidP="00F5138F">
      <w:pPr>
        <w:pStyle w:val="a9"/>
        <w:spacing w:after="0"/>
        <w:rPr>
          <w:rFonts w:ascii="Georgia" w:eastAsia="宋体" w:hAnsi="Georgia"/>
          <w:sz w:val="28"/>
          <w:szCs w:val="21"/>
          <w:lang w:eastAsia="zh-CN"/>
        </w:rPr>
      </w:pPr>
      <w:bookmarkStart w:id="498" w:name="OLE_LINK122"/>
      <w:bookmarkStart w:id="499" w:name="OLE_LINK123"/>
      <w:bookmarkStart w:id="500" w:name="OLE_LINK309"/>
      <w:r>
        <w:rPr>
          <w:rFonts w:ascii="Georgia" w:eastAsia="宋体" w:hAnsi="Georgia"/>
          <w:sz w:val="28"/>
          <w:szCs w:val="21"/>
          <w:lang w:eastAsia="zh-CN"/>
        </w:rPr>
        <w:t>Reference</w:t>
      </w:r>
      <w:r w:rsidR="00587B78">
        <w:rPr>
          <w:rFonts w:ascii="Georgia" w:eastAsia="宋体" w:hAnsi="Georgia"/>
          <w:sz w:val="28"/>
          <w:szCs w:val="21"/>
          <w:lang w:eastAsia="zh-CN"/>
        </w:rPr>
        <w:t>s</w:t>
      </w:r>
    </w:p>
    <w:bookmarkEnd w:id="498"/>
    <w:bookmarkEnd w:id="499"/>
    <w:bookmarkEnd w:id="500"/>
    <w:p w14:paraId="6D15322A" w14:textId="77777777" w:rsidR="007466EB" w:rsidRDefault="007466EB" w:rsidP="00ED3612">
      <w:pPr>
        <w:tabs>
          <w:tab w:val="left" w:pos="2560"/>
        </w:tabs>
        <w:spacing w:after="87"/>
        <w:jc w:val="both"/>
        <w:rPr>
          <w:rFonts w:eastAsiaTheme="minorEastAsia"/>
          <w:lang w:eastAsia="zh-CN"/>
        </w:rPr>
      </w:pPr>
    </w:p>
    <w:p w14:paraId="3500B03E" w14:textId="26B28831" w:rsidR="00C641A6" w:rsidRPr="00C06376" w:rsidRDefault="007466EB" w:rsidP="00CC375E">
      <w:pPr>
        <w:pStyle w:val="EndNoteBibliography"/>
        <w:ind w:left="720" w:hanging="720"/>
        <w:jc w:val="left"/>
        <w:rPr>
          <w:noProof/>
          <w:sz w:val="22"/>
          <w:szCs w:val="18"/>
        </w:rPr>
      </w:pPr>
      <w:r w:rsidRPr="00C06376">
        <w:rPr>
          <w:rFonts w:eastAsiaTheme="minorEastAsia"/>
          <w:sz w:val="22"/>
          <w:szCs w:val="18"/>
          <w:lang w:eastAsia="zh-CN"/>
        </w:rPr>
        <w:fldChar w:fldCharType="begin"/>
      </w:r>
      <w:r w:rsidRPr="00C06376">
        <w:rPr>
          <w:rFonts w:eastAsiaTheme="minorEastAsia"/>
          <w:sz w:val="22"/>
          <w:szCs w:val="18"/>
          <w:lang w:eastAsia="zh-CN"/>
        </w:rPr>
        <w:instrText xml:space="preserve"> ADDIN EN.REFLIST </w:instrText>
      </w:r>
      <w:r w:rsidRPr="00C06376">
        <w:rPr>
          <w:rFonts w:eastAsiaTheme="minorEastAsia"/>
          <w:sz w:val="22"/>
          <w:szCs w:val="18"/>
          <w:lang w:eastAsia="zh-CN"/>
        </w:rPr>
        <w:fldChar w:fldCharType="separate"/>
      </w:r>
      <w:r w:rsidR="00C641A6" w:rsidRPr="00C06376">
        <w:rPr>
          <w:noProof/>
          <w:sz w:val="22"/>
          <w:szCs w:val="18"/>
        </w:rPr>
        <w:t>[1]</w:t>
      </w:r>
      <w:r w:rsidR="00C641A6" w:rsidRPr="00C06376">
        <w:rPr>
          <w:noProof/>
          <w:sz w:val="22"/>
          <w:szCs w:val="18"/>
        </w:rPr>
        <w:tab/>
        <w:t xml:space="preserve">Andresen T. Bode plot with asymptotes. Available online URL: </w:t>
      </w:r>
      <w:hyperlink r:id="rId34" w:history="1">
        <w:r w:rsidR="00C641A6" w:rsidRPr="00C06376">
          <w:rPr>
            <w:rStyle w:val="ae"/>
            <w:noProof/>
            <w:sz w:val="22"/>
            <w:szCs w:val="18"/>
          </w:rPr>
          <w:t>https://www.mathworks.com/matlabcentral/fileexchange/10183-bode-plot-with-asymptotes</w:t>
        </w:r>
      </w:hyperlink>
      <w:r w:rsidR="00C641A6" w:rsidRPr="00C06376">
        <w:rPr>
          <w:noProof/>
          <w:sz w:val="22"/>
          <w:szCs w:val="18"/>
        </w:rPr>
        <w:t xml:space="preserve"> [Z]. 2020</w:t>
      </w:r>
    </w:p>
    <w:p w14:paraId="554BE62A" w14:textId="4A7C5BDD" w:rsidR="00C641A6" w:rsidRPr="00C06376" w:rsidRDefault="00C641A6" w:rsidP="00CC375E">
      <w:pPr>
        <w:pStyle w:val="EndNoteBibliography"/>
        <w:ind w:left="720" w:hanging="720"/>
        <w:jc w:val="left"/>
        <w:rPr>
          <w:noProof/>
          <w:sz w:val="22"/>
          <w:szCs w:val="18"/>
        </w:rPr>
      </w:pPr>
      <w:r w:rsidRPr="00C06376">
        <w:rPr>
          <w:noProof/>
          <w:sz w:val="22"/>
          <w:szCs w:val="18"/>
        </w:rPr>
        <w:t>[2]</w:t>
      </w:r>
      <w:r w:rsidRPr="00C06376">
        <w:rPr>
          <w:noProof/>
          <w:sz w:val="22"/>
          <w:szCs w:val="18"/>
        </w:rPr>
        <w:tab/>
        <w:t>MathWorks</w:t>
      </w:r>
      <w:r w:rsidR="00AA1C05" w:rsidRPr="00C06376">
        <w:rPr>
          <w:noProof/>
          <w:sz w:val="22"/>
          <w:szCs w:val="18"/>
        </w:rPr>
        <w:t xml:space="preserve"> Groups</w:t>
      </w:r>
      <w:r w:rsidRPr="00C06376">
        <w:rPr>
          <w:noProof/>
          <w:sz w:val="22"/>
          <w:szCs w:val="18"/>
        </w:rPr>
        <w:t>, stepinfo function</w:t>
      </w:r>
      <w:r w:rsidR="00AA1C05" w:rsidRPr="00C06376">
        <w:rPr>
          <w:noProof/>
          <w:sz w:val="22"/>
          <w:szCs w:val="18"/>
        </w:rPr>
        <w:t>.</w:t>
      </w:r>
      <w:r w:rsidRPr="00C06376">
        <w:rPr>
          <w:noProof/>
          <w:sz w:val="22"/>
          <w:szCs w:val="18"/>
        </w:rPr>
        <w:t xml:space="preserve"> Available online: </w:t>
      </w:r>
      <w:hyperlink r:id="rId35" w:history="1">
        <w:r w:rsidRPr="00C06376">
          <w:rPr>
            <w:rStyle w:val="ae"/>
            <w:noProof/>
            <w:sz w:val="22"/>
            <w:szCs w:val="18"/>
          </w:rPr>
          <w:t>https://www.mathworks.com/help/ident/ref/lti.stepinfo.html</w:t>
        </w:r>
      </w:hyperlink>
      <w:r w:rsidRPr="00C06376">
        <w:rPr>
          <w:noProof/>
          <w:sz w:val="22"/>
          <w:szCs w:val="18"/>
        </w:rPr>
        <w:t xml:space="preserve"> [Z]. 2022</w:t>
      </w:r>
    </w:p>
    <w:p w14:paraId="635BBE17" w14:textId="77777777" w:rsidR="00C641A6" w:rsidRPr="00C06376" w:rsidRDefault="00C641A6" w:rsidP="00C06376">
      <w:pPr>
        <w:pStyle w:val="EndNoteBibliography"/>
        <w:ind w:left="720" w:hanging="720"/>
        <w:rPr>
          <w:noProof/>
          <w:sz w:val="22"/>
          <w:szCs w:val="18"/>
        </w:rPr>
      </w:pPr>
      <w:r w:rsidRPr="00C06376">
        <w:rPr>
          <w:noProof/>
          <w:sz w:val="22"/>
          <w:szCs w:val="18"/>
        </w:rPr>
        <w:t>[3]</w:t>
      </w:r>
      <w:r w:rsidRPr="00C06376">
        <w:rPr>
          <w:noProof/>
          <w:sz w:val="22"/>
          <w:szCs w:val="18"/>
        </w:rPr>
        <w:tab/>
        <w:t>Ogata K. Modern control engineering [M]. Prentice hall Upper Saddle River, NJ, 2010.</w:t>
      </w:r>
    </w:p>
    <w:p w14:paraId="76E5E5AA" w14:textId="24AE56D5" w:rsidR="00AB7401" w:rsidRPr="00BB0821" w:rsidRDefault="007466EB" w:rsidP="00C06376">
      <w:pPr>
        <w:tabs>
          <w:tab w:val="left" w:pos="2560"/>
        </w:tabs>
        <w:spacing w:after="87"/>
        <w:jc w:val="both"/>
        <w:rPr>
          <w:rFonts w:eastAsiaTheme="minorEastAsia"/>
          <w:lang w:eastAsia="zh-CN"/>
        </w:rPr>
      </w:pPr>
      <w:r w:rsidRPr="00C06376">
        <w:rPr>
          <w:rFonts w:eastAsiaTheme="minorEastAsia"/>
          <w:sz w:val="22"/>
          <w:szCs w:val="18"/>
          <w:lang w:eastAsia="zh-CN"/>
        </w:rPr>
        <w:fldChar w:fldCharType="end"/>
      </w:r>
    </w:p>
    <w:sectPr w:rsidR="00AB7401" w:rsidRPr="00BB082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CC161B" w14:textId="77777777" w:rsidR="00C806E9" w:rsidRDefault="00C806E9" w:rsidP="004804C2">
      <w:r>
        <w:separator/>
      </w:r>
    </w:p>
  </w:endnote>
  <w:endnote w:type="continuationSeparator" w:id="0">
    <w:p w14:paraId="5493FF89" w14:textId="77777777" w:rsidR="00C806E9" w:rsidRDefault="00C806E9" w:rsidP="004804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htakan">
    <w:panose1 w:val="02000400000000000000"/>
    <w:charset w:val="00"/>
    <w:family w:val="auto"/>
    <w:pitch w:val="variable"/>
    <w:sig w:usb0="8000040B" w:usb1="4000404A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A441A3" w14:textId="77777777" w:rsidR="00C806E9" w:rsidRDefault="00C806E9" w:rsidP="004804C2">
      <w:r>
        <w:separator/>
      </w:r>
    </w:p>
  </w:footnote>
  <w:footnote w:type="continuationSeparator" w:id="0">
    <w:p w14:paraId="02C79967" w14:textId="77777777" w:rsidR="00C806E9" w:rsidRDefault="00C806E9" w:rsidP="004804C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1B2E79"/>
    <w:multiLevelType w:val="hybridMultilevel"/>
    <w:tmpl w:val="E97838CC"/>
    <w:lvl w:ilvl="0" w:tplc="49E8ABB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54494B5A"/>
    <w:multiLevelType w:val="hybridMultilevel"/>
    <w:tmpl w:val="8A34573A"/>
    <w:lvl w:ilvl="0" w:tplc="DAAEDB6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816264454">
    <w:abstractNumId w:val="1"/>
  </w:num>
  <w:num w:numId="2" w16cid:durableId="136231764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7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Chinese Std GBT7714 (numeric)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50tswdqadtroevszlv9z0jse2pwpte9vfr&quot;&gt;FaceME-IoT&lt;record-ids&gt;&lt;item&gt;20&lt;/item&gt;&lt;item&gt;21&lt;/item&gt;&lt;item&gt;23&lt;/item&gt;&lt;/record-ids&gt;&lt;/item&gt;&lt;/Libraries&gt;"/>
  </w:docVars>
  <w:rsids>
    <w:rsidRoot w:val="00183F13"/>
    <w:rsid w:val="000001CC"/>
    <w:rsid w:val="00002AFE"/>
    <w:rsid w:val="00002FA1"/>
    <w:rsid w:val="00003F7B"/>
    <w:rsid w:val="000047C8"/>
    <w:rsid w:val="00005E60"/>
    <w:rsid w:val="00006B8D"/>
    <w:rsid w:val="00006C69"/>
    <w:rsid w:val="00006C91"/>
    <w:rsid w:val="000110D8"/>
    <w:rsid w:val="000112B4"/>
    <w:rsid w:val="000118BC"/>
    <w:rsid w:val="0001262A"/>
    <w:rsid w:val="0001343F"/>
    <w:rsid w:val="000137EA"/>
    <w:rsid w:val="000138A9"/>
    <w:rsid w:val="000143BC"/>
    <w:rsid w:val="00014E8B"/>
    <w:rsid w:val="00015900"/>
    <w:rsid w:val="00015BA2"/>
    <w:rsid w:val="000166B7"/>
    <w:rsid w:val="00016CA1"/>
    <w:rsid w:val="0001718F"/>
    <w:rsid w:val="000177C7"/>
    <w:rsid w:val="00017A25"/>
    <w:rsid w:val="00017EF7"/>
    <w:rsid w:val="000200EC"/>
    <w:rsid w:val="00020390"/>
    <w:rsid w:val="00020585"/>
    <w:rsid w:val="000214A9"/>
    <w:rsid w:val="00021F3D"/>
    <w:rsid w:val="0002262A"/>
    <w:rsid w:val="0002287C"/>
    <w:rsid w:val="00022DF5"/>
    <w:rsid w:val="0002466E"/>
    <w:rsid w:val="00024E04"/>
    <w:rsid w:val="000266E7"/>
    <w:rsid w:val="0002696E"/>
    <w:rsid w:val="00026A73"/>
    <w:rsid w:val="00030109"/>
    <w:rsid w:val="00030C5D"/>
    <w:rsid w:val="00032116"/>
    <w:rsid w:val="00032914"/>
    <w:rsid w:val="00032C98"/>
    <w:rsid w:val="00032DC2"/>
    <w:rsid w:val="00035102"/>
    <w:rsid w:val="00035653"/>
    <w:rsid w:val="0003585D"/>
    <w:rsid w:val="000359E9"/>
    <w:rsid w:val="00035D68"/>
    <w:rsid w:val="00037A09"/>
    <w:rsid w:val="00040A8E"/>
    <w:rsid w:val="0004178A"/>
    <w:rsid w:val="000417C9"/>
    <w:rsid w:val="00041FD0"/>
    <w:rsid w:val="00042CEE"/>
    <w:rsid w:val="00043131"/>
    <w:rsid w:val="000435A6"/>
    <w:rsid w:val="0004495E"/>
    <w:rsid w:val="00044C15"/>
    <w:rsid w:val="0004575F"/>
    <w:rsid w:val="000461A1"/>
    <w:rsid w:val="00046870"/>
    <w:rsid w:val="0005044D"/>
    <w:rsid w:val="00052138"/>
    <w:rsid w:val="00052CD5"/>
    <w:rsid w:val="00052FA6"/>
    <w:rsid w:val="0005406C"/>
    <w:rsid w:val="000544D7"/>
    <w:rsid w:val="000547E8"/>
    <w:rsid w:val="000557CD"/>
    <w:rsid w:val="00055B5E"/>
    <w:rsid w:val="00055FAB"/>
    <w:rsid w:val="00056715"/>
    <w:rsid w:val="00056D42"/>
    <w:rsid w:val="000570C7"/>
    <w:rsid w:val="00060555"/>
    <w:rsid w:val="0006056A"/>
    <w:rsid w:val="00061B03"/>
    <w:rsid w:val="00061C14"/>
    <w:rsid w:val="0006287B"/>
    <w:rsid w:val="00062BDD"/>
    <w:rsid w:val="00063413"/>
    <w:rsid w:val="00063831"/>
    <w:rsid w:val="00063CF8"/>
    <w:rsid w:val="00063FCD"/>
    <w:rsid w:val="00065229"/>
    <w:rsid w:val="0006573E"/>
    <w:rsid w:val="000669D1"/>
    <w:rsid w:val="00066BC2"/>
    <w:rsid w:val="0006749A"/>
    <w:rsid w:val="000679C5"/>
    <w:rsid w:val="00067A7C"/>
    <w:rsid w:val="00070A9B"/>
    <w:rsid w:val="00071BE0"/>
    <w:rsid w:val="000729FE"/>
    <w:rsid w:val="00072D55"/>
    <w:rsid w:val="00072E42"/>
    <w:rsid w:val="00073199"/>
    <w:rsid w:val="00075374"/>
    <w:rsid w:val="00075994"/>
    <w:rsid w:val="00075C79"/>
    <w:rsid w:val="00075FE9"/>
    <w:rsid w:val="000773E3"/>
    <w:rsid w:val="00077698"/>
    <w:rsid w:val="00077A15"/>
    <w:rsid w:val="0008070C"/>
    <w:rsid w:val="00080DD4"/>
    <w:rsid w:val="00081BCE"/>
    <w:rsid w:val="00081E1C"/>
    <w:rsid w:val="00083159"/>
    <w:rsid w:val="000834DB"/>
    <w:rsid w:val="00084840"/>
    <w:rsid w:val="00084D9D"/>
    <w:rsid w:val="000859E2"/>
    <w:rsid w:val="00086483"/>
    <w:rsid w:val="0008654F"/>
    <w:rsid w:val="00087A68"/>
    <w:rsid w:val="00087F4E"/>
    <w:rsid w:val="00087FD0"/>
    <w:rsid w:val="000900BD"/>
    <w:rsid w:val="000904C4"/>
    <w:rsid w:val="00090E80"/>
    <w:rsid w:val="000912E2"/>
    <w:rsid w:val="00092BB7"/>
    <w:rsid w:val="00092F92"/>
    <w:rsid w:val="000932F9"/>
    <w:rsid w:val="00093FCF"/>
    <w:rsid w:val="00094BA8"/>
    <w:rsid w:val="00094E8C"/>
    <w:rsid w:val="000950F2"/>
    <w:rsid w:val="00096A2E"/>
    <w:rsid w:val="0009773B"/>
    <w:rsid w:val="000978E4"/>
    <w:rsid w:val="00097B28"/>
    <w:rsid w:val="000A03D2"/>
    <w:rsid w:val="000A1B04"/>
    <w:rsid w:val="000A31BE"/>
    <w:rsid w:val="000A36DA"/>
    <w:rsid w:val="000A4101"/>
    <w:rsid w:val="000A5401"/>
    <w:rsid w:val="000A76A1"/>
    <w:rsid w:val="000A77A1"/>
    <w:rsid w:val="000B0987"/>
    <w:rsid w:val="000B0E15"/>
    <w:rsid w:val="000B17DA"/>
    <w:rsid w:val="000B1EBC"/>
    <w:rsid w:val="000B2394"/>
    <w:rsid w:val="000B3146"/>
    <w:rsid w:val="000B328F"/>
    <w:rsid w:val="000B35AE"/>
    <w:rsid w:val="000B386D"/>
    <w:rsid w:val="000B47A4"/>
    <w:rsid w:val="000B5006"/>
    <w:rsid w:val="000B559B"/>
    <w:rsid w:val="000B62E9"/>
    <w:rsid w:val="000B6785"/>
    <w:rsid w:val="000B6FFD"/>
    <w:rsid w:val="000B7627"/>
    <w:rsid w:val="000B7E0B"/>
    <w:rsid w:val="000C069F"/>
    <w:rsid w:val="000C0791"/>
    <w:rsid w:val="000C0A70"/>
    <w:rsid w:val="000C120E"/>
    <w:rsid w:val="000C1DA5"/>
    <w:rsid w:val="000C2335"/>
    <w:rsid w:val="000C290E"/>
    <w:rsid w:val="000C3D44"/>
    <w:rsid w:val="000C4315"/>
    <w:rsid w:val="000C44E3"/>
    <w:rsid w:val="000C4534"/>
    <w:rsid w:val="000C6E8E"/>
    <w:rsid w:val="000C7BF5"/>
    <w:rsid w:val="000D0993"/>
    <w:rsid w:val="000D0C7B"/>
    <w:rsid w:val="000D1639"/>
    <w:rsid w:val="000D16C0"/>
    <w:rsid w:val="000D3DE8"/>
    <w:rsid w:val="000D4035"/>
    <w:rsid w:val="000D41A0"/>
    <w:rsid w:val="000D41D2"/>
    <w:rsid w:val="000D4741"/>
    <w:rsid w:val="000D4FF1"/>
    <w:rsid w:val="000D628D"/>
    <w:rsid w:val="000D6A97"/>
    <w:rsid w:val="000D75E6"/>
    <w:rsid w:val="000D77DC"/>
    <w:rsid w:val="000D7ABF"/>
    <w:rsid w:val="000E00EF"/>
    <w:rsid w:val="000E05AB"/>
    <w:rsid w:val="000E0939"/>
    <w:rsid w:val="000E0B2D"/>
    <w:rsid w:val="000E0D79"/>
    <w:rsid w:val="000E1B07"/>
    <w:rsid w:val="000E2218"/>
    <w:rsid w:val="000E29BD"/>
    <w:rsid w:val="000E2DD1"/>
    <w:rsid w:val="000E2EFC"/>
    <w:rsid w:val="000E54F0"/>
    <w:rsid w:val="000E57B1"/>
    <w:rsid w:val="000E5EA0"/>
    <w:rsid w:val="000E5F3D"/>
    <w:rsid w:val="000E6EF8"/>
    <w:rsid w:val="000E724A"/>
    <w:rsid w:val="000E76FF"/>
    <w:rsid w:val="000F0728"/>
    <w:rsid w:val="000F3A35"/>
    <w:rsid w:val="000F3F10"/>
    <w:rsid w:val="000F48DF"/>
    <w:rsid w:val="000F4AAC"/>
    <w:rsid w:val="000F60F6"/>
    <w:rsid w:val="00100434"/>
    <w:rsid w:val="001004C4"/>
    <w:rsid w:val="001020C2"/>
    <w:rsid w:val="00103318"/>
    <w:rsid w:val="00104465"/>
    <w:rsid w:val="0010475B"/>
    <w:rsid w:val="00104800"/>
    <w:rsid w:val="00104993"/>
    <w:rsid w:val="00104BAE"/>
    <w:rsid w:val="00104EE9"/>
    <w:rsid w:val="00105719"/>
    <w:rsid w:val="00106F3C"/>
    <w:rsid w:val="00107E66"/>
    <w:rsid w:val="00111398"/>
    <w:rsid w:val="001120D3"/>
    <w:rsid w:val="00113821"/>
    <w:rsid w:val="00113B96"/>
    <w:rsid w:val="0011459C"/>
    <w:rsid w:val="00114B4C"/>
    <w:rsid w:val="00114F62"/>
    <w:rsid w:val="00115391"/>
    <w:rsid w:val="001157BD"/>
    <w:rsid w:val="00115BC3"/>
    <w:rsid w:val="00115FCC"/>
    <w:rsid w:val="0011744D"/>
    <w:rsid w:val="00122995"/>
    <w:rsid w:val="001234AA"/>
    <w:rsid w:val="001238A6"/>
    <w:rsid w:val="001264E1"/>
    <w:rsid w:val="00127998"/>
    <w:rsid w:val="00127D2A"/>
    <w:rsid w:val="00130613"/>
    <w:rsid w:val="00132441"/>
    <w:rsid w:val="001327F4"/>
    <w:rsid w:val="00133C02"/>
    <w:rsid w:val="00135820"/>
    <w:rsid w:val="00136440"/>
    <w:rsid w:val="001366D4"/>
    <w:rsid w:val="0013699A"/>
    <w:rsid w:val="00137A55"/>
    <w:rsid w:val="001401D1"/>
    <w:rsid w:val="00140379"/>
    <w:rsid w:val="00140799"/>
    <w:rsid w:val="00140FAC"/>
    <w:rsid w:val="00142194"/>
    <w:rsid w:val="00142281"/>
    <w:rsid w:val="00142BC1"/>
    <w:rsid w:val="0014363B"/>
    <w:rsid w:val="00143B47"/>
    <w:rsid w:val="00143CC2"/>
    <w:rsid w:val="001445AC"/>
    <w:rsid w:val="00144701"/>
    <w:rsid w:val="00144EF6"/>
    <w:rsid w:val="00147727"/>
    <w:rsid w:val="001511D4"/>
    <w:rsid w:val="00151CB9"/>
    <w:rsid w:val="00151EEC"/>
    <w:rsid w:val="00153394"/>
    <w:rsid w:val="00153514"/>
    <w:rsid w:val="00154C46"/>
    <w:rsid w:val="0015589D"/>
    <w:rsid w:val="00155A09"/>
    <w:rsid w:val="00155A82"/>
    <w:rsid w:val="00156BE8"/>
    <w:rsid w:val="00156D9A"/>
    <w:rsid w:val="001572E3"/>
    <w:rsid w:val="00157305"/>
    <w:rsid w:val="00160A45"/>
    <w:rsid w:val="001624CB"/>
    <w:rsid w:val="00162643"/>
    <w:rsid w:val="0016335D"/>
    <w:rsid w:val="00163A2B"/>
    <w:rsid w:val="00163AC1"/>
    <w:rsid w:val="00163C70"/>
    <w:rsid w:val="00164137"/>
    <w:rsid w:val="00164A0F"/>
    <w:rsid w:val="0016591F"/>
    <w:rsid w:val="00165A8A"/>
    <w:rsid w:val="00166CED"/>
    <w:rsid w:val="00166E38"/>
    <w:rsid w:val="00166EF0"/>
    <w:rsid w:val="00167773"/>
    <w:rsid w:val="00167802"/>
    <w:rsid w:val="001708C7"/>
    <w:rsid w:val="00172449"/>
    <w:rsid w:val="00172B36"/>
    <w:rsid w:val="00173D07"/>
    <w:rsid w:val="001754F4"/>
    <w:rsid w:val="00175B0A"/>
    <w:rsid w:val="0017602C"/>
    <w:rsid w:val="0017711F"/>
    <w:rsid w:val="00177219"/>
    <w:rsid w:val="00177D86"/>
    <w:rsid w:val="00180369"/>
    <w:rsid w:val="001810B6"/>
    <w:rsid w:val="00182526"/>
    <w:rsid w:val="00182676"/>
    <w:rsid w:val="00182BD1"/>
    <w:rsid w:val="00182FC2"/>
    <w:rsid w:val="00183F13"/>
    <w:rsid w:val="00185148"/>
    <w:rsid w:val="00185302"/>
    <w:rsid w:val="00185A67"/>
    <w:rsid w:val="00185ECD"/>
    <w:rsid w:val="00186110"/>
    <w:rsid w:val="0018673E"/>
    <w:rsid w:val="00186A50"/>
    <w:rsid w:val="00190E3E"/>
    <w:rsid w:val="00192152"/>
    <w:rsid w:val="00192227"/>
    <w:rsid w:val="0019398C"/>
    <w:rsid w:val="00193B03"/>
    <w:rsid w:val="00194427"/>
    <w:rsid w:val="001946FC"/>
    <w:rsid w:val="00194DE4"/>
    <w:rsid w:val="00195EA3"/>
    <w:rsid w:val="00196AEE"/>
    <w:rsid w:val="00196EC4"/>
    <w:rsid w:val="00196FC5"/>
    <w:rsid w:val="001A1469"/>
    <w:rsid w:val="001A17ED"/>
    <w:rsid w:val="001A1B66"/>
    <w:rsid w:val="001A4D2A"/>
    <w:rsid w:val="001A4EAA"/>
    <w:rsid w:val="001A55F0"/>
    <w:rsid w:val="001A5747"/>
    <w:rsid w:val="001A594C"/>
    <w:rsid w:val="001A6124"/>
    <w:rsid w:val="001A638D"/>
    <w:rsid w:val="001A63BC"/>
    <w:rsid w:val="001B11FC"/>
    <w:rsid w:val="001B1C82"/>
    <w:rsid w:val="001B2B85"/>
    <w:rsid w:val="001B3017"/>
    <w:rsid w:val="001B393D"/>
    <w:rsid w:val="001B66C2"/>
    <w:rsid w:val="001B68A9"/>
    <w:rsid w:val="001B7750"/>
    <w:rsid w:val="001B7E53"/>
    <w:rsid w:val="001C1047"/>
    <w:rsid w:val="001C13DF"/>
    <w:rsid w:val="001C29D4"/>
    <w:rsid w:val="001C3061"/>
    <w:rsid w:val="001C3164"/>
    <w:rsid w:val="001C31B9"/>
    <w:rsid w:val="001C3F9F"/>
    <w:rsid w:val="001C4686"/>
    <w:rsid w:val="001C503F"/>
    <w:rsid w:val="001C5228"/>
    <w:rsid w:val="001C5DA9"/>
    <w:rsid w:val="001C66E8"/>
    <w:rsid w:val="001C7104"/>
    <w:rsid w:val="001C7405"/>
    <w:rsid w:val="001C7A2C"/>
    <w:rsid w:val="001D11D0"/>
    <w:rsid w:val="001D16B7"/>
    <w:rsid w:val="001D17B5"/>
    <w:rsid w:val="001D36F2"/>
    <w:rsid w:val="001D4064"/>
    <w:rsid w:val="001D58F4"/>
    <w:rsid w:val="001D5A45"/>
    <w:rsid w:val="001D5FD5"/>
    <w:rsid w:val="001D61BA"/>
    <w:rsid w:val="001D72E2"/>
    <w:rsid w:val="001D7E52"/>
    <w:rsid w:val="001E0339"/>
    <w:rsid w:val="001E03BE"/>
    <w:rsid w:val="001E0EB8"/>
    <w:rsid w:val="001E1720"/>
    <w:rsid w:val="001E2907"/>
    <w:rsid w:val="001E2FA8"/>
    <w:rsid w:val="001E3A51"/>
    <w:rsid w:val="001E3E89"/>
    <w:rsid w:val="001E3F1F"/>
    <w:rsid w:val="001E485C"/>
    <w:rsid w:val="001E4E56"/>
    <w:rsid w:val="001E5186"/>
    <w:rsid w:val="001E587B"/>
    <w:rsid w:val="001E5CE4"/>
    <w:rsid w:val="001E5FA8"/>
    <w:rsid w:val="001E6436"/>
    <w:rsid w:val="001E663C"/>
    <w:rsid w:val="001E6F40"/>
    <w:rsid w:val="001E78A7"/>
    <w:rsid w:val="001E7C80"/>
    <w:rsid w:val="001F1E97"/>
    <w:rsid w:val="001F272D"/>
    <w:rsid w:val="001F2FC1"/>
    <w:rsid w:val="001F30D4"/>
    <w:rsid w:val="001F35DB"/>
    <w:rsid w:val="001F4287"/>
    <w:rsid w:val="001F451B"/>
    <w:rsid w:val="001F64C4"/>
    <w:rsid w:val="001F68A5"/>
    <w:rsid w:val="001F6909"/>
    <w:rsid w:val="001F6A03"/>
    <w:rsid w:val="001F7021"/>
    <w:rsid w:val="001F7B4A"/>
    <w:rsid w:val="001F7FEC"/>
    <w:rsid w:val="00200A26"/>
    <w:rsid w:val="00200E64"/>
    <w:rsid w:val="00201820"/>
    <w:rsid w:val="0020218A"/>
    <w:rsid w:val="0020260C"/>
    <w:rsid w:val="00203511"/>
    <w:rsid w:val="00203A3F"/>
    <w:rsid w:val="002041E3"/>
    <w:rsid w:val="00205618"/>
    <w:rsid w:val="0020644C"/>
    <w:rsid w:val="002073FA"/>
    <w:rsid w:val="0020789F"/>
    <w:rsid w:val="00207D19"/>
    <w:rsid w:val="00210A2D"/>
    <w:rsid w:val="0021174A"/>
    <w:rsid w:val="00211A9C"/>
    <w:rsid w:val="00211EBB"/>
    <w:rsid w:val="0021234E"/>
    <w:rsid w:val="00212463"/>
    <w:rsid w:val="00212556"/>
    <w:rsid w:val="00212957"/>
    <w:rsid w:val="0021296E"/>
    <w:rsid w:val="0021383C"/>
    <w:rsid w:val="00213FF2"/>
    <w:rsid w:val="00215D8C"/>
    <w:rsid w:val="00215FB2"/>
    <w:rsid w:val="002164AF"/>
    <w:rsid w:val="00217697"/>
    <w:rsid w:val="00221097"/>
    <w:rsid w:val="00222547"/>
    <w:rsid w:val="00222A74"/>
    <w:rsid w:val="00222BD8"/>
    <w:rsid w:val="0022308F"/>
    <w:rsid w:val="00223E5A"/>
    <w:rsid w:val="002243B0"/>
    <w:rsid w:val="00224F79"/>
    <w:rsid w:val="00225168"/>
    <w:rsid w:val="00225DD8"/>
    <w:rsid w:val="00227D5D"/>
    <w:rsid w:val="00227E6E"/>
    <w:rsid w:val="00230090"/>
    <w:rsid w:val="00230AD1"/>
    <w:rsid w:val="002316D0"/>
    <w:rsid w:val="00231A00"/>
    <w:rsid w:val="00231F63"/>
    <w:rsid w:val="00232727"/>
    <w:rsid w:val="0023303F"/>
    <w:rsid w:val="002330CB"/>
    <w:rsid w:val="002331FB"/>
    <w:rsid w:val="00233249"/>
    <w:rsid w:val="002333E9"/>
    <w:rsid w:val="00233A81"/>
    <w:rsid w:val="0023413E"/>
    <w:rsid w:val="00234738"/>
    <w:rsid w:val="002347FF"/>
    <w:rsid w:val="002348DA"/>
    <w:rsid w:val="00234D1B"/>
    <w:rsid w:val="00234F91"/>
    <w:rsid w:val="002360C2"/>
    <w:rsid w:val="00236524"/>
    <w:rsid w:val="00236774"/>
    <w:rsid w:val="00236924"/>
    <w:rsid w:val="00236B5A"/>
    <w:rsid w:val="0023786C"/>
    <w:rsid w:val="00237D31"/>
    <w:rsid w:val="002410D3"/>
    <w:rsid w:val="00241738"/>
    <w:rsid w:val="00244607"/>
    <w:rsid w:val="002451DC"/>
    <w:rsid w:val="00245854"/>
    <w:rsid w:val="00245E0C"/>
    <w:rsid w:val="00246C66"/>
    <w:rsid w:val="00246E34"/>
    <w:rsid w:val="00250332"/>
    <w:rsid w:val="00250F24"/>
    <w:rsid w:val="00254372"/>
    <w:rsid w:val="0025457C"/>
    <w:rsid w:val="00254BD9"/>
    <w:rsid w:val="0025609A"/>
    <w:rsid w:val="00256C14"/>
    <w:rsid w:val="00260039"/>
    <w:rsid w:val="002600DC"/>
    <w:rsid w:val="00260262"/>
    <w:rsid w:val="00260A4E"/>
    <w:rsid w:val="00260C34"/>
    <w:rsid w:val="00260F06"/>
    <w:rsid w:val="00261004"/>
    <w:rsid w:val="0026136A"/>
    <w:rsid w:val="002619E0"/>
    <w:rsid w:val="00261D45"/>
    <w:rsid w:val="002633C4"/>
    <w:rsid w:val="00263B3D"/>
    <w:rsid w:val="002648DF"/>
    <w:rsid w:val="00265176"/>
    <w:rsid w:val="002655F8"/>
    <w:rsid w:val="002657C5"/>
    <w:rsid w:val="00266421"/>
    <w:rsid w:val="0026684A"/>
    <w:rsid w:val="00266AB1"/>
    <w:rsid w:val="00266B28"/>
    <w:rsid w:val="00267DF8"/>
    <w:rsid w:val="002709F3"/>
    <w:rsid w:val="002716D1"/>
    <w:rsid w:val="002717B3"/>
    <w:rsid w:val="00271BD0"/>
    <w:rsid w:val="00271DD2"/>
    <w:rsid w:val="00271E51"/>
    <w:rsid w:val="00272F9E"/>
    <w:rsid w:val="00274AFF"/>
    <w:rsid w:val="00275322"/>
    <w:rsid w:val="00275368"/>
    <w:rsid w:val="00276317"/>
    <w:rsid w:val="00277C81"/>
    <w:rsid w:val="002820A3"/>
    <w:rsid w:val="002822BA"/>
    <w:rsid w:val="002858DB"/>
    <w:rsid w:val="002869E1"/>
    <w:rsid w:val="00286E55"/>
    <w:rsid w:val="00287078"/>
    <w:rsid w:val="00287830"/>
    <w:rsid w:val="002901A7"/>
    <w:rsid w:val="00292548"/>
    <w:rsid w:val="00292B07"/>
    <w:rsid w:val="002956F8"/>
    <w:rsid w:val="00295B96"/>
    <w:rsid w:val="00295C93"/>
    <w:rsid w:val="0029790C"/>
    <w:rsid w:val="002A0234"/>
    <w:rsid w:val="002A07A8"/>
    <w:rsid w:val="002A0CDB"/>
    <w:rsid w:val="002A0EC8"/>
    <w:rsid w:val="002A1E53"/>
    <w:rsid w:val="002A2399"/>
    <w:rsid w:val="002A27BB"/>
    <w:rsid w:val="002A2994"/>
    <w:rsid w:val="002A2AF9"/>
    <w:rsid w:val="002A2CB8"/>
    <w:rsid w:val="002A2CFF"/>
    <w:rsid w:val="002A3060"/>
    <w:rsid w:val="002A394B"/>
    <w:rsid w:val="002A43A1"/>
    <w:rsid w:val="002A49DA"/>
    <w:rsid w:val="002A4B22"/>
    <w:rsid w:val="002A4FFC"/>
    <w:rsid w:val="002A52D6"/>
    <w:rsid w:val="002A5AF0"/>
    <w:rsid w:val="002A650F"/>
    <w:rsid w:val="002A6541"/>
    <w:rsid w:val="002A758D"/>
    <w:rsid w:val="002B0031"/>
    <w:rsid w:val="002B091D"/>
    <w:rsid w:val="002B0E88"/>
    <w:rsid w:val="002B1659"/>
    <w:rsid w:val="002B1682"/>
    <w:rsid w:val="002B18F8"/>
    <w:rsid w:val="002B1D0C"/>
    <w:rsid w:val="002B214A"/>
    <w:rsid w:val="002B493D"/>
    <w:rsid w:val="002B4FA6"/>
    <w:rsid w:val="002B5A20"/>
    <w:rsid w:val="002B5CCF"/>
    <w:rsid w:val="002B6CD8"/>
    <w:rsid w:val="002B6D3D"/>
    <w:rsid w:val="002B6D77"/>
    <w:rsid w:val="002B749E"/>
    <w:rsid w:val="002C01CE"/>
    <w:rsid w:val="002C0873"/>
    <w:rsid w:val="002C16DA"/>
    <w:rsid w:val="002C23D3"/>
    <w:rsid w:val="002C26FE"/>
    <w:rsid w:val="002C37AA"/>
    <w:rsid w:val="002C383C"/>
    <w:rsid w:val="002C4A38"/>
    <w:rsid w:val="002C6A4B"/>
    <w:rsid w:val="002C73E3"/>
    <w:rsid w:val="002C787E"/>
    <w:rsid w:val="002D1EAD"/>
    <w:rsid w:val="002D3937"/>
    <w:rsid w:val="002D508F"/>
    <w:rsid w:val="002D52F8"/>
    <w:rsid w:val="002D54E8"/>
    <w:rsid w:val="002D5A08"/>
    <w:rsid w:val="002D5B7F"/>
    <w:rsid w:val="002D5E8A"/>
    <w:rsid w:val="002D656B"/>
    <w:rsid w:val="002D6D5F"/>
    <w:rsid w:val="002D77ED"/>
    <w:rsid w:val="002D7826"/>
    <w:rsid w:val="002E0116"/>
    <w:rsid w:val="002E01E2"/>
    <w:rsid w:val="002E19AF"/>
    <w:rsid w:val="002E1E56"/>
    <w:rsid w:val="002E2F2F"/>
    <w:rsid w:val="002E3767"/>
    <w:rsid w:val="002E3F90"/>
    <w:rsid w:val="002E46D5"/>
    <w:rsid w:val="002E4883"/>
    <w:rsid w:val="002E48DE"/>
    <w:rsid w:val="002E4C88"/>
    <w:rsid w:val="002E5940"/>
    <w:rsid w:val="002E5E2B"/>
    <w:rsid w:val="002E6193"/>
    <w:rsid w:val="002E6DD7"/>
    <w:rsid w:val="002F04C7"/>
    <w:rsid w:val="002F298F"/>
    <w:rsid w:val="002F2C34"/>
    <w:rsid w:val="002F2CCD"/>
    <w:rsid w:val="002F2CD4"/>
    <w:rsid w:val="002F3010"/>
    <w:rsid w:val="002F318F"/>
    <w:rsid w:val="002F5755"/>
    <w:rsid w:val="002F6272"/>
    <w:rsid w:val="002F6A63"/>
    <w:rsid w:val="002F6F0B"/>
    <w:rsid w:val="002F7C23"/>
    <w:rsid w:val="002F7E80"/>
    <w:rsid w:val="00300EF3"/>
    <w:rsid w:val="00301940"/>
    <w:rsid w:val="003023A3"/>
    <w:rsid w:val="003031DF"/>
    <w:rsid w:val="00303737"/>
    <w:rsid w:val="0030385B"/>
    <w:rsid w:val="0030458F"/>
    <w:rsid w:val="00304E45"/>
    <w:rsid w:val="0030532A"/>
    <w:rsid w:val="003055FF"/>
    <w:rsid w:val="0030574F"/>
    <w:rsid w:val="00305D5A"/>
    <w:rsid w:val="00306584"/>
    <w:rsid w:val="00306CB9"/>
    <w:rsid w:val="00306EF3"/>
    <w:rsid w:val="00306F8D"/>
    <w:rsid w:val="00307C3F"/>
    <w:rsid w:val="00307F6C"/>
    <w:rsid w:val="003117C5"/>
    <w:rsid w:val="00313033"/>
    <w:rsid w:val="00313B8E"/>
    <w:rsid w:val="00314C42"/>
    <w:rsid w:val="0031601F"/>
    <w:rsid w:val="0031665E"/>
    <w:rsid w:val="00316959"/>
    <w:rsid w:val="00317072"/>
    <w:rsid w:val="0031759F"/>
    <w:rsid w:val="0031781E"/>
    <w:rsid w:val="00317840"/>
    <w:rsid w:val="00317B0D"/>
    <w:rsid w:val="00320376"/>
    <w:rsid w:val="003205E5"/>
    <w:rsid w:val="00320F67"/>
    <w:rsid w:val="0032271F"/>
    <w:rsid w:val="00323935"/>
    <w:rsid w:val="00323B92"/>
    <w:rsid w:val="00324A7F"/>
    <w:rsid w:val="0032508D"/>
    <w:rsid w:val="003256CE"/>
    <w:rsid w:val="00326227"/>
    <w:rsid w:val="00327BBF"/>
    <w:rsid w:val="00327F8E"/>
    <w:rsid w:val="00331247"/>
    <w:rsid w:val="00331D42"/>
    <w:rsid w:val="00331E76"/>
    <w:rsid w:val="003320DC"/>
    <w:rsid w:val="00332A44"/>
    <w:rsid w:val="00332A94"/>
    <w:rsid w:val="00333B5F"/>
    <w:rsid w:val="00334731"/>
    <w:rsid w:val="00334FEC"/>
    <w:rsid w:val="00335206"/>
    <w:rsid w:val="00335277"/>
    <w:rsid w:val="00335F31"/>
    <w:rsid w:val="003400CE"/>
    <w:rsid w:val="003407F1"/>
    <w:rsid w:val="00341E2D"/>
    <w:rsid w:val="003420C4"/>
    <w:rsid w:val="003423DA"/>
    <w:rsid w:val="0034285C"/>
    <w:rsid w:val="00345088"/>
    <w:rsid w:val="003452B3"/>
    <w:rsid w:val="00345D78"/>
    <w:rsid w:val="00345E1F"/>
    <w:rsid w:val="003463BE"/>
    <w:rsid w:val="00346646"/>
    <w:rsid w:val="003466DE"/>
    <w:rsid w:val="00346E1E"/>
    <w:rsid w:val="003474AD"/>
    <w:rsid w:val="00350E92"/>
    <w:rsid w:val="003513E5"/>
    <w:rsid w:val="003518A4"/>
    <w:rsid w:val="0035366F"/>
    <w:rsid w:val="003536DA"/>
    <w:rsid w:val="00353C3B"/>
    <w:rsid w:val="003548C1"/>
    <w:rsid w:val="00354C66"/>
    <w:rsid w:val="00355449"/>
    <w:rsid w:val="00355983"/>
    <w:rsid w:val="00356711"/>
    <w:rsid w:val="003567E9"/>
    <w:rsid w:val="00357280"/>
    <w:rsid w:val="00357D11"/>
    <w:rsid w:val="00357D3B"/>
    <w:rsid w:val="0036098B"/>
    <w:rsid w:val="00360E80"/>
    <w:rsid w:val="003620B7"/>
    <w:rsid w:val="00362494"/>
    <w:rsid w:val="003628C3"/>
    <w:rsid w:val="00362946"/>
    <w:rsid w:val="003629FB"/>
    <w:rsid w:val="003634BD"/>
    <w:rsid w:val="00363BC2"/>
    <w:rsid w:val="0036435E"/>
    <w:rsid w:val="003643D7"/>
    <w:rsid w:val="003665C5"/>
    <w:rsid w:val="00366CCB"/>
    <w:rsid w:val="003677A9"/>
    <w:rsid w:val="00370DDB"/>
    <w:rsid w:val="0037159E"/>
    <w:rsid w:val="003715C5"/>
    <w:rsid w:val="0037257A"/>
    <w:rsid w:val="0037270C"/>
    <w:rsid w:val="00373E40"/>
    <w:rsid w:val="00373E8C"/>
    <w:rsid w:val="00374369"/>
    <w:rsid w:val="00374A54"/>
    <w:rsid w:val="0037585E"/>
    <w:rsid w:val="0037683B"/>
    <w:rsid w:val="0037730A"/>
    <w:rsid w:val="00377934"/>
    <w:rsid w:val="00377A67"/>
    <w:rsid w:val="00377F6C"/>
    <w:rsid w:val="003809E6"/>
    <w:rsid w:val="0038106A"/>
    <w:rsid w:val="003817E0"/>
    <w:rsid w:val="00383993"/>
    <w:rsid w:val="003848EA"/>
    <w:rsid w:val="00385C09"/>
    <w:rsid w:val="00387192"/>
    <w:rsid w:val="00390337"/>
    <w:rsid w:val="003905A4"/>
    <w:rsid w:val="00390F30"/>
    <w:rsid w:val="00390FFB"/>
    <w:rsid w:val="003912D9"/>
    <w:rsid w:val="00392BAC"/>
    <w:rsid w:val="00392CFC"/>
    <w:rsid w:val="00394725"/>
    <w:rsid w:val="0039478E"/>
    <w:rsid w:val="00394A7E"/>
    <w:rsid w:val="00394F01"/>
    <w:rsid w:val="0039556F"/>
    <w:rsid w:val="00395AA6"/>
    <w:rsid w:val="00396360"/>
    <w:rsid w:val="00396998"/>
    <w:rsid w:val="00396EE1"/>
    <w:rsid w:val="00397353"/>
    <w:rsid w:val="0039765C"/>
    <w:rsid w:val="00397B14"/>
    <w:rsid w:val="00397E3F"/>
    <w:rsid w:val="00397EAE"/>
    <w:rsid w:val="003A0A3B"/>
    <w:rsid w:val="003A0C86"/>
    <w:rsid w:val="003A1BA9"/>
    <w:rsid w:val="003A251E"/>
    <w:rsid w:val="003A2AE7"/>
    <w:rsid w:val="003A2DD4"/>
    <w:rsid w:val="003A6B28"/>
    <w:rsid w:val="003A6CA8"/>
    <w:rsid w:val="003A74A4"/>
    <w:rsid w:val="003A7532"/>
    <w:rsid w:val="003B2AB0"/>
    <w:rsid w:val="003B2DC7"/>
    <w:rsid w:val="003B31E5"/>
    <w:rsid w:val="003B39F4"/>
    <w:rsid w:val="003B697D"/>
    <w:rsid w:val="003B6EF7"/>
    <w:rsid w:val="003B7209"/>
    <w:rsid w:val="003B74AB"/>
    <w:rsid w:val="003B7F02"/>
    <w:rsid w:val="003C000B"/>
    <w:rsid w:val="003C0E44"/>
    <w:rsid w:val="003C265E"/>
    <w:rsid w:val="003C30F7"/>
    <w:rsid w:val="003C3E6D"/>
    <w:rsid w:val="003C45FB"/>
    <w:rsid w:val="003C47DD"/>
    <w:rsid w:val="003C5842"/>
    <w:rsid w:val="003C61A1"/>
    <w:rsid w:val="003C6459"/>
    <w:rsid w:val="003C6D6E"/>
    <w:rsid w:val="003C6FBD"/>
    <w:rsid w:val="003D2146"/>
    <w:rsid w:val="003D4B41"/>
    <w:rsid w:val="003D599A"/>
    <w:rsid w:val="003D5BDD"/>
    <w:rsid w:val="003D5D5B"/>
    <w:rsid w:val="003D67B3"/>
    <w:rsid w:val="003D702B"/>
    <w:rsid w:val="003D77A3"/>
    <w:rsid w:val="003D798D"/>
    <w:rsid w:val="003D7A89"/>
    <w:rsid w:val="003E03C6"/>
    <w:rsid w:val="003E17B3"/>
    <w:rsid w:val="003E1D71"/>
    <w:rsid w:val="003E1E2D"/>
    <w:rsid w:val="003E23BE"/>
    <w:rsid w:val="003E3A0C"/>
    <w:rsid w:val="003E4034"/>
    <w:rsid w:val="003E61F1"/>
    <w:rsid w:val="003E7E9D"/>
    <w:rsid w:val="003E7F8F"/>
    <w:rsid w:val="003F034E"/>
    <w:rsid w:val="003F036D"/>
    <w:rsid w:val="003F1B4C"/>
    <w:rsid w:val="003F224A"/>
    <w:rsid w:val="003F24DC"/>
    <w:rsid w:val="003F2D97"/>
    <w:rsid w:val="003F43EB"/>
    <w:rsid w:val="003F5872"/>
    <w:rsid w:val="003F5E63"/>
    <w:rsid w:val="003F6A6D"/>
    <w:rsid w:val="003F7AF4"/>
    <w:rsid w:val="003F7E57"/>
    <w:rsid w:val="003F7F57"/>
    <w:rsid w:val="00402C71"/>
    <w:rsid w:val="00403238"/>
    <w:rsid w:val="00403321"/>
    <w:rsid w:val="0040437B"/>
    <w:rsid w:val="004048A8"/>
    <w:rsid w:val="00405E1A"/>
    <w:rsid w:val="0040604E"/>
    <w:rsid w:val="00406074"/>
    <w:rsid w:val="0040626F"/>
    <w:rsid w:val="00407A4D"/>
    <w:rsid w:val="00407DFF"/>
    <w:rsid w:val="0041117F"/>
    <w:rsid w:val="00411AEF"/>
    <w:rsid w:val="00411E51"/>
    <w:rsid w:val="00412B5B"/>
    <w:rsid w:val="0041449A"/>
    <w:rsid w:val="004159E4"/>
    <w:rsid w:val="00416067"/>
    <w:rsid w:val="004162B7"/>
    <w:rsid w:val="004165FE"/>
    <w:rsid w:val="00416EBD"/>
    <w:rsid w:val="00422DD4"/>
    <w:rsid w:val="00423E4B"/>
    <w:rsid w:val="00426765"/>
    <w:rsid w:val="00426954"/>
    <w:rsid w:val="00426D7E"/>
    <w:rsid w:val="00430371"/>
    <w:rsid w:val="004303D1"/>
    <w:rsid w:val="00430500"/>
    <w:rsid w:val="00430CC1"/>
    <w:rsid w:val="00430FCA"/>
    <w:rsid w:val="00430FFE"/>
    <w:rsid w:val="004318F9"/>
    <w:rsid w:val="004331A0"/>
    <w:rsid w:val="004338E6"/>
    <w:rsid w:val="00433BF8"/>
    <w:rsid w:val="00433F68"/>
    <w:rsid w:val="0043409C"/>
    <w:rsid w:val="0043492C"/>
    <w:rsid w:val="004362B5"/>
    <w:rsid w:val="004363FF"/>
    <w:rsid w:val="00436F88"/>
    <w:rsid w:val="004375F2"/>
    <w:rsid w:val="00440010"/>
    <w:rsid w:val="00441579"/>
    <w:rsid w:val="0044188A"/>
    <w:rsid w:val="00441C53"/>
    <w:rsid w:val="00441F97"/>
    <w:rsid w:val="0044247E"/>
    <w:rsid w:val="0044255A"/>
    <w:rsid w:val="004447D0"/>
    <w:rsid w:val="00444F52"/>
    <w:rsid w:val="004453A7"/>
    <w:rsid w:val="004458CE"/>
    <w:rsid w:val="00445EB7"/>
    <w:rsid w:val="004466F7"/>
    <w:rsid w:val="004469D9"/>
    <w:rsid w:val="00446AA4"/>
    <w:rsid w:val="00447BC3"/>
    <w:rsid w:val="00450DB8"/>
    <w:rsid w:val="00451226"/>
    <w:rsid w:val="004513AD"/>
    <w:rsid w:val="0045247D"/>
    <w:rsid w:val="00452AD0"/>
    <w:rsid w:val="004535BC"/>
    <w:rsid w:val="0045385F"/>
    <w:rsid w:val="004546CA"/>
    <w:rsid w:val="00456484"/>
    <w:rsid w:val="00456EF6"/>
    <w:rsid w:val="00457CD3"/>
    <w:rsid w:val="00457E6A"/>
    <w:rsid w:val="004607CF"/>
    <w:rsid w:val="00460B6A"/>
    <w:rsid w:val="00461D2E"/>
    <w:rsid w:val="0046244B"/>
    <w:rsid w:val="00462B97"/>
    <w:rsid w:val="00463564"/>
    <w:rsid w:val="00463625"/>
    <w:rsid w:val="0046375E"/>
    <w:rsid w:val="00463880"/>
    <w:rsid w:val="00463899"/>
    <w:rsid w:val="00464614"/>
    <w:rsid w:val="004646A6"/>
    <w:rsid w:val="00464B61"/>
    <w:rsid w:val="0046528C"/>
    <w:rsid w:val="00465644"/>
    <w:rsid w:val="00465B4F"/>
    <w:rsid w:val="00466E3C"/>
    <w:rsid w:val="00466E5C"/>
    <w:rsid w:val="00467009"/>
    <w:rsid w:val="00470373"/>
    <w:rsid w:val="004707A1"/>
    <w:rsid w:val="0047105F"/>
    <w:rsid w:val="004717F8"/>
    <w:rsid w:val="00471CC6"/>
    <w:rsid w:val="0047288F"/>
    <w:rsid w:val="00474627"/>
    <w:rsid w:val="00474C4A"/>
    <w:rsid w:val="00474DB5"/>
    <w:rsid w:val="0047578A"/>
    <w:rsid w:val="00475FFA"/>
    <w:rsid w:val="00476ECD"/>
    <w:rsid w:val="00477116"/>
    <w:rsid w:val="004779A3"/>
    <w:rsid w:val="004804C2"/>
    <w:rsid w:val="0048255B"/>
    <w:rsid w:val="00484128"/>
    <w:rsid w:val="00484FA8"/>
    <w:rsid w:val="00485B5A"/>
    <w:rsid w:val="00485D31"/>
    <w:rsid w:val="00486204"/>
    <w:rsid w:val="00486730"/>
    <w:rsid w:val="00486EA3"/>
    <w:rsid w:val="0048753E"/>
    <w:rsid w:val="00490F25"/>
    <w:rsid w:val="00491321"/>
    <w:rsid w:val="00491394"/>
    <w:rsid w:val="004918FC"/>
    <w:rsid w:val="00491F78"/>
    <w:rsid w:val="00492093"/>
    <w:rsid w:val="00492251"/>
    <w:rsid w:val="0049245E"/>
    <w:rsid w:val="00492E6C"/>
    <w:rsid w:val="00492EE4"/>
    <w:rsid w:val="004938FE"/>
    <w:rsid w:val="004941F5"/>
    <w:rsid w:val="004951AD"/>
    <w:rsid w:val="00495896"/>
    <w:rsid w:val="004960AA"/>
    <w:rsid w:val="004962CA"/>
    <w:rsid w:val="004965C9"/>
    <w:rsid w:val="00497223"/>
    <w:rsid w:val="004A0EFF"/>
    <w:rsid w:val="004A1343"/>
    <w:rsid w:val="004A182D"/>
    <w:rsid w:val="004A1FE4"/>
    <w:rsid w:val="004A236B"/>
    <w:rsid w:val="004A2466"/>
    <w:rsid w:val="004A4807"/>
    <w:rsid w:val="004A4CD0"/>
    <w:rsid w:val="004A4F81"/>
    <w:rsid w:val="004A5BF6"/>
    <w:rsid w:val="004A6A77"/>
    <w:rsid w:val="004A6C98"/>
    <w:rsid w:val="004A6E07"/>
    <w:rsid w:val="004A6FAE"/>
    <w:rsid w:val="004A75FB"/>
    <w:rsid w:val="004B0A9B"/>
    <w:rsid w:val="004B0C52"/>
    <w:rsid w:val="004B1316"/>
    <w:rsid w:val="004B2F36"/>
    <w:rsid w:val="004B3FCD"/>
    <w:rsid w:val="004B42C3"/>
    <w:rsid w:val="004B47D9"/>
    <w:rsid w:val="004B65FA"/>
    <w:rsid w:val="004B7E89"/>
    <w:rsid w:val="004C0089"/>
    <w:rsid w:val="004C05D6"/>
    <w:rsid w:val="004C1E3B"/>
    <w:rsid w:val="004C2072"/>
    <w:rsid w:val="004C3B1B"/>
    <w:rsid w:val="004C4B80"/>
    <w:rsid w:val="004C5384"/>
    <w:rsid w:val="004C5597"/>
    <w:rsid w:val="004C5735"/>
    <w:rsid w:val="004C57AE"/>
    <w:rsid w:val="004C5C39"/>
    <w:rsid w:val="004C5DF5"/>
    <w:rsid w:val="004C68F0"/>
    <w:rsid w:val="004C6F89"/>
    <w:rsid w:val="004C79CE"/>
    <w:rsid w:val="004C7D88"/>
    <w:rsid w:val="004D01D2"/>
    <w:rsid w:val="004D028A"/>
    <w:rsid w:val="004D10DC"/>
    <w:rsid w:val="004D122B"/>
    <w:rsid w:val="004D4257"/>
    <w:rsid w:val="004D52FB"/>
    <w:rsid w:val="004D5AF9"/>
    <w:rsid w:val="004D5B3F"/>
    <w:rsid w:val="004E0E7A"/>
    <w:rsid w:val="004E0FDA"/>
    <w:rsid w:val="004E1F8A"/>
    <w:rsid w:val="004E23C7"/>
    <w:rsid w:val="004E27EE"/>
    <w:rsid w:val="004E2FE6"/>
    <w:rsid w:val="004E38FC"/>
    <w:rsid w:val="004E4A40"/>
    <w:rsid w:val="004E5997"/>
    <w:rsid w:val="004E64A7"/>
    <w:rsid w:val="004E68FD"/>
    <w:rsid w:val="004E6A44"/>
    <w:rsid w:val="004E6D90"/>
    <w:rsid w:val="004F0EC3"/>
    <w:rsid w:val="004F134B"/>
    <w:rsid w:val="004F235D"/>
    <w:rsid w:val="004F260A"/>
    <w:rsid w:val="004F27C8"/>
    <w:rsid w:val="004F2A59"/>
    <w:rsid w:val="004F2AFF"/>
    <w:rsid w:val="004F2B48"/>
    <w:rsid w:val="004F3DF0"/>
    <w:rsid w:val="004F407F"/>
    <w:rsid w:val="004F42B8"/>
    <w:rsid w:val="004F4C00"/>
    <w:rsid w:val="004F6C7F"/>
    <w:rsid w:val="004F787B"/>
    <w:rsid w:val="0050028B"/>
    <w:rsid w:val="00500703"/>
    <w:rsid w:val="00501C73"/>
    <w:rsid w:val="00501C83"/>
    <w:rsid w:val="005023D0"/>
    <w:rsid w:val="005026D2"/>
    <w:rsid w:val="00502AA4"/>
    <w:rsid w:val="005030A2"/>
    <w:rsid w:val="00504B02"/>
    <w:rsid w:val="00505215"/>
    <w:rsid w:val="0050542D"/>
    <w:rsid w:val="00505643"/>
    <w:rsid w:val="00505D2F"/>
    <w:rsid w:val="00505F16"/>
    <w:rsid w:val="0051022F"/>
    <w:rsid w:val="0051033B"/>
    <w:rsid w:val="00511729"/>
    <w:rsid w:val="0051296E"/>
    <w:rsid w:val="00513057"/>
    <w:rsid w:val="0051336A"/>
    <w:rsid w:val="00513E4B"/>
    <w:rsid w:val="00514C13"/>
    <w:rsid w:val="00514D48"/>
    <w:rsid w:val="00514E32"/>
    <w:rsid w:val="0051562E"/>
    <w:rsid w:val="00515A7E"/>
    <w:rsid w:val="00515CBE"/>
    <w:rsid w:val="00515D4B"/>
    <w:rsid w:val="005161CB"/>
    <w:rsid w:val="00516CE5"/>
    <w:rsid w:val="00516CF1"/>
    <w:rsid w:val="005176BE"/>
    <w:rsid w:val="00520384"/>
    <w:rsid w:val="005204F3"/>
    <w:rsid w:val="00520854"/>
    <w:rsid w:val="005218CD"/>
    <w:rsid w:val="00523659"/>
    <w:rsid w:val="00523667"/>
    <w:rsid w:val="005247C1"/>
    <w:rsid w:val="00524FE7"/>
    <w:rsid w:val="00525447"/>
    <w:rsid w:val="005255EF"/>
    <w:rsid w:val="00526444"/>
    <w:rsid w:val="0052647D"/>
    <w:rsid w:val="0052651F"/>
    <w:rsid w:val="005265B6"/>
    <w:rsid w:val="00527A3C"/>
    <w:rsid w:val="00530251"/>
    <w:rsid w:val="00531762"/>
    <w:rsid w:val="00532584"/>
    <w:rsid w:val="005327A5"/>
    <w:rsid w:val="0053391B"/>
    <w:rsid w:val="00534F2D"/>
    <w:rsid w:val="0053514F"/>
    <w:rsid w:val="005355A9"/>
    <w:rsid w:val="005356C9"/>
    <w:rsid w:val="00535EE2"/>
    <w:rsid w:val="00535F18"/>
    <w:rsid w:val="00536B1E"/>
    <w:rsid w:val="0053741D"/>
    <w:rsid w:val="0054025A"/>
    <w:rsid w:val="00540540"/>
    <w:rsid w:val="00540B86"/>
    <w:rsid w:val="00540C1A"/>
    <w:rsid w:val="00540E9C"/>
    <w:rsid w:val="00541C83"/>
    <w:rsid w:val="00542089"/>
    <w:rsid w:val="005423DD"/>
    <w:rsid w:val="0054260F"/>
    <w:rsid w:val="005428A8"/>
    <w:rsid w:val="00542B33"/>
    <w:rsid w:val="00543757"/>
    <w:rsid w:val="00543F65"/>
    <w:rsid w:val="00543FE7"/>
    <w:rsid w:val="0054406B"/>
    <w:rsid w:val="00544CD7"/>
    <w:rsid w:val="00545435"/>
    <w:rsid w:val="00547705"/>
    <w:rsid w:val="00547804"/>
    <w:rsid w:val="00547D45"/>
    <w:rsid w:val="00550903"/>
    <w:rsid w:val="00551022"/>
    <w:rsid w:val="00551F86"/>
    <w:rsid w:val="005526F7"/>
    <w:rsid w:val="0055275A"/>
    <w:rsid w:val="00552C43"/>
    <w:rsid w:val="00552FCD"/>
    <w:rsid w:val="00553263"/>
    <w:rsid w:val="00554294"/>
    <w:rsid w:val="005544C4"/>
    <w:rsid w:val="005546F7"/>
    <w:rsid w:val="00554F65"/>
    <w:rsid w:val="00554F91"/>
    <w:rsid w:val="005551E2"/>
    <w:rsid w:val="00555D1F"/>
    <w:rsid w:val="0055700F"/>
    <w:rsid w:val="00557779"/>
    <w:rsid w:val="005577AF"/>
    <w:rsid w:val="00560094"/>
    <w:rsid w:val="00560595"/>
    <w:rsid w:val="00560BD4"/>
    <w:rsid w:val="0056128D"/>
    <w:rsid w:val="0056141C"/>
    <w:rsid w:val="0056150F"/>
    <w:rsid w:val="00561867"/>
    <w:rsid w:val="0056323E"/>
    <w:rsid w:val="00563D94"/>
    <w:rsid w:val="005643F0"/>
    <w:rsid w:val="005648E4"/>
    <w:rsid w:val="00564F4F"/>
    <w:rsid w:val="005654DD"/>
    <w:rsid w:val="00566D8D"/>
    <w:rsid w:val="00566E64"/>
    <w:rsid w:val="005670EC"/>
    <w:rsid w:val="00567587"/>
    <w:rsid w:val="00567DC9"/>
    <w:rsid w:val="00571B22"/>
    <w:rsid w:val="00572333"/>
    <w:rsid w:val="00573357"/>
    <w:rsid w:val="00574F7C"/>
    <w:rsid w:val="0057516E"/>
    <w:rsid w:val="0057554B"/>
    <w:rsid w:val="005767A9"/>
    <w:rsid w:val="00576A57"/>
    <w:rsid w:val="00576AB1"/>
    <w:rsid w:val="00576B00"/>
    <w:rsid w:val="005775C2"/>
    <w:rsid w:val="00577EB0"/>
    <w:rsid w:val="00580197"/>
    <w:rsid w:val="0058115B"/>
    <w:rsid w:val="005825B1"/>
    <w:rsid w:val="0058265C"/>
    <w:rsid w:val="00584911"/>
    <w:rsid w:val="00584D89"/>
    <w:rsid w:val="00586330"/>
    <w:rsid w:val="00587417"/>
    <w:rsid w:val="00587914"/>
    <w:rsid w:val="00587991"/>
    <w:rsid w:val="00587B78"/>
    <w:rsid w:val="00587CC7"/>
    <w:rsid w:val="005908CA"/>
    <w:rsid w:val="00590CEC"/>
    <w:rsid w:val="00590E96"/>
    <w:rsid w:val="00591D50"/>
    <w:rsid w:val="00591E48"/>
    <w:rsid w:val="005922A2"/>
    <w:rsid w:val="005935F9"/>
    <w:rsid w:val="005946ED"/>
    <w:rsid w:val="005953CB"/>
    <w:rsid w:val="00595AA3"/>
    <w:rsid w:val="00596F23"/>
    <w:rsid w:val="00597635"/>
    <w:rsid w:val="005A1231"/>
    <w:rsid w:val="005A3F16"/>
    <w:rsid w:val="005A4FC4"/>
    <w:rsid w:val="005A518C"/>
    <w:rsid w:val="005A5BB8"/>
    <w:rsid w:val="005A65AE"/>
    <w:rsid w:val="005A67AD"/>
    <w:rsid w:val="005A68F0"/>
    <w:rsid w:val="005A71C5"/>
    <w:rsid w:val="005A7562"/>
    <w:rsid w:val="005A7658"/>
    <w:rsid w:val="005A7809"/>
    <w:rsid w:val="005A7D38"/>
    <w:rsid w:val="005B002C"/>
    <w:rsid w:val="005B0274"/>
    <w:rsid w:val="005B11C5"/>
    <w:rsid w:val="005B11DF"/>
    <w:rsid w:val="005B2387"/>
    <w:rsid w:val="005B24D2"/>
    <w:rsid w:val="005B2A06"/>
    <w:rsid w:val="005B2C8F"/>
    <w:rsid w:val="005B35B3"/>
    <w:rsid w:val="005B36FF"/>
    <w:rsid w:val="005B37E3"/>
    <w:rsid w:val="005B3A2D"/>
    <w:rsid w:val="005B4A97"/>
    <w:rsid w:val="005B4C4E"/>
    <w:rsid w:val="005B548A"/>
    <w:rsid w:val="005B6882"/>
    <w:rsid w:val="005B693D"/>
    <w:rsid w:val="005B7FC8"/>
    <w:rsid w:val="005C02A9"/>
    <w:rsid w:val="005C054D"/>
    <w:rsid w:val="005C2EC7"/>
    <w:rsid w:val="005C331A"/>
    <w:rsid w:val="005C4070"/>
    <w:rsid w:val="005C4D0C"/>
    <w:rsid w:val="005C4D6E"/>
    <w:rsid w:val="005C5528"/>
    <w:rsid w:val="005C5CC9"/>
    <w:rsid w:val="005C6382"/>
    <w:rsid w:val="005C7C42"/>
    <w:rsid w:val="005D0151"/>
    <w:rsid w:val="005D1A5D"/>
    <w:rsid w:val="005D1CD3"/>
    <w:rsid w:val="005D31A2"/>
    <w:rsid w:val="005D3612"/>
    <w:rsid w:val="005D3AD1"/>
    <w:rsid w:val="005D3BC2"/>
    <w:rsid w:val="005D3FC9"/>
    <w:rsid w:val="005D4B10"/>
    <w:rsid w:val="005D5838"/>
    <w:rsid w:val="005D63BB"/>
    <w:rsid w:val="005D6627"/>
    <w:rsid w:val="005D6E81"/>
    <w:rsid w:val="005E0DB1"/>
    <w:rsid w:val="005E1E05"/>
    <w:rsid w:val="005E2510"/>
    <w:rsid w:val="005E2B14"/>
    <w:rsid w:val="005E30AC"/>
    <w:rsid w:val="005E3222"/>
    <w:rsid w:val="005E567C"/>
    <w:rsid w:val="005E5727"/>
    <w:rsid w:val="005E770F"/>
    <w:rsid w:val="005E79A9"/>
    <w:rsid w:val="005F084F"/>
    <w:rsid w:val="005F16D2"/>
    <w:rsid w:val="005F2973"/>
    <w:rsid w:val="005F328C"/>
    <w:rsid w:val="005F422E"/>
    <w:rsid w:val="005F4A46"/>
    <w:rsid w:val="005F4D35"/>
    <w:rsid w:val="005F55FF"/>
    <w:rsid w:val="005F5C77"/>
    <w:rsid w:val="005F5E81"/>
    <w:rsid w:val="005F6EEB"/>
    <w:rsid w:val="0060101D"/>
    <w:rsid w:val="00601EB9"/>
    <w:rsid w:val="006022DC"/>
    <w:rsid w:val="00602B1E"/>
    <w:rsid w:val="00602CE6"/>
    <w:rsid w:val="00603268"/>
    <w:rsid w:val="006043CA"/>
    <w:rsid w:val="00604954"/>
    <w:rsid w:val="00604D6C"/>
    <w:rsid w:val="00604F8D"/>
    <w:rsid w:val="00605467"/>
    <w:rsid w:val="00605504"/>
    <w:rsid w:val="006056EF"/>
    <w:rsid w:val="00605771"/>
    <w:rsid w:val="00605AB0"/>
    <w:rsid w:val="00605B35"/>
    <w:rsid w:val="0060700C"/>
    <w:rsid w:val="006078EC"/>
    <w:rsid w:val="00610E65"/>
    <w:rsid w:val="00611017"/>
    <w:rsid w:val="00612184"/>
    <w:rsid w:val="00612367"/>
    <w:rsid w:val="00612B1D"/>
    <w:rsid w:val="00612C5B"/>
    <w:rsid w:val="00613B3F"/>
    <w:rsid w:val="00614050"/>
    <w:rsid w:val="00614DBC"/>
    <w:rsid w:val="00614E2E"/>
    <w:rsid w:val="00614FC8"/>
    <w:rsid w:val="0061514A"/>
    <w:rsid w:val="00615268"/>
    <w:rsid w:val="0061564E"/>
    <w:rsid w:val="00617431"/>
    <w:rsid w:val="00621795"/>
    <w:rsid w:val="00622AA5"/>
    <w:rsid w:val="00622BDC"/>
    <w:rsid w:val="0062301A"/>
    <w:rsid w:val="00623EC5"/>
    <w:rsid w:val="0062430B"/>
    <w:rsid w:val="00624681"/>
    <w:rsid w:val="00627771"/>
    <w:rsid w:val="00627D06"/>
    <w:rsid w:val="006300A0"/>
    <w:rsid w:val="00630C71"/>
    <w:rsid w:val="006317DC"/>
    <w:rsid w:val="0063246B"/>
    <w:rsid w:val="00633E06"/>
    <w:rsid w:val="006349B4"/>
    <w:rsid w:val="006361A3"/>
    <w:rsid w:val="00636852"/>
    <w:rsid w:val="006406F1"/>
    <w:rsid w:val="00640856"/>
    <w:rsid w:val="00640A6A"/>
    <w:rsid w:val="00640D56"/>
    <w:rsid w:val="00641414"/>
    <w:rsid w:val="00642437"/>
    <w:rsid w:val="00642A2A"/>
    <w:rsid w:val="00642CE2"/>
    <w:rsid w:val="00642DDB"/>
    <w:rsid w:val="00643083"/>
    <w:rsid w:val="00643086"/>
    <w:rsid w:val="006433DF"/>
    <w:rsid w:val="006434BF"/>
    <w:rsid w:val="006435E8"/>
    <w:rsid w:val="0064376E"/>
    <w:rsid w:val="00643D65"/>
    <w:rsid w:val="00644895"/>
    <w:rsid w:val="006450AA"/>
    <w:rsid w:val="00646A2D"/>
    <w:rsid w:val="00646C6C"/>
    <w:rsid w:val="0064735C"/>
    <w:rsid w:val="00647D46"/>
    <w:rsid w:val="00650BDD"/>
    <w:rsid w:val="00651003"/>
    <w:rsid w:val="00651480"/>
    <w:rsid w:val="00651D36"/>
    <w:rsid w:val="0065346C"/>
    <w:rsid w:val="00654227"/>
    <w:rsid w:val="006549B9"/>
    <w:rsid w:val="00655A24"/>
    <w:rsid w:val="0065645C"/>
    <w:rsid w:val="00657FD8"/>
    <w:rsid w:val="00660C53"/>
    <w:rsid w:val="00660E0C"/>
    <w:rsid w:val="00661DC2"/>
    <w:rsid w:val="00662192"/>
    <w:rsid w:val="00662484"/>
    <w:rsid w:val="006626BD"/>
    <w:rsid w:val="00662E1B"/>
    <w:rsid w:val="006634D7"/>
    <w:rsid w:val="0066428A"/>
    <w:rsid w:val="00664348"/>
    <w:rsid w:val="0066713E"/>
    <w:rsid w:val="0066777F"/>
    <w:rsid w:val="00671880"/>
    <w:rsid w:val="00671B5D"/>
    <w:rsid w:val="00673141"/>
    <w:rsid w:val="00674C59"/>
    <w:rsid w:val="00675A0C"/>
    <w:rsid w:val="00676581"/>
    <w:rsid w:val="00677888"/>
    <w:rsid w:val="00677C6A"/>
    <w:rsid w:val="006819DC"/>
    <w:rsid w:val="00684633"/>
    <w:rsid w:val="0068545F"/>
    <w:rsid w:val="00685A0A"/>
    <w:rsid w:val="0068604A"/>
    <w:rsid w:val="00686BD0"/>
    <w:rsid w:val="00686C2B"/>
    <w:rsid w:val="00687D1F"/>
    <w:rsid w:val="00690862"/>
    <w:rsid w:val="00690A07"/>
    <w:rsid w:val="00690D8B"/>
    <w:rsid w:val="00690FE1"/>
    <w:rsid w:val="006910F5"/>
    <w:rsid w:val="00691119"/>
    <w:rsid w:val="00692A2A"/>
    <w:rsid w:val="00693246"/>
    <w:rsid w:val="006933D1"/>
    <w:rsid w:val="00693F69"/>
    <w:rsid w:val="006942E3"/>
    <w:rsid w:val="00694D80"/>
    <w:rsid w:val="0069519F"/>
    <w:rsid w:val="00695ECC"/>
    <w:rsid w:val="00696298"/>
    <w:rsid w:val="00696F86"/>
    <w:rsid w:val="00697BF0"/>
    <w:rsid w:val="00697CF5"/>
    <w:rsid w:val="006A0170"/>
    <w:rsid w:val="006A1146"/>
    <w:rsid w:val="006A23ED"/>
    <w:rsid w:val="006A33FD"/>
    <w:rsid w:val="006A3E11"/>
    <w:rsid w:val="006A4277"/>
    <w:rsid w:val="006A4943"/>
    <w:rsid w:val="006A4ABA"/>
    <w:rsid w:val="006A553A"/>
    <w:rsid w:val="006A5BE1"/>
    <w:rsid w:val="006A634F"/>
    <w:rsid w:val="006A63F9"/>
    <w:rsid w:val="006A743F"/>
    <w:rsid w:val="006A7578"/>
    <w:rsid w:val="006B0746"/>
    <w:rsid w:val="006B0E3E"/>
    <w:rsid w:val="006B138F"/>
    <w:rsid w:val="006B322E"/>
    <w:rsid w:val="006B3563"/>
    <w:rsid w:val="006B48AC"/>
    <w:rsid w:val="006B5027"/>
    <w:rsid w:val="006B51AB"/>
    <w:rsid w:val="006B6640"/>
    <w:rsid w:val="006B6A6F"/>
    <w:rsid w:val="006B7896"/>
    <w:rsid w:val="006B7F54"/>
    <w:rsid w:val="006C0736"/>
    <w:rsid w:val="006C158B"/>
    <w:rsid w:val="006C1D1B"/>
    <w:rsid w:val="006C2AA7"/>
    <w:rsid w:val="006C415E"/>
    <w:rsid w:val="006C5578"/>
    <w:rsid w:val="006C6105"/>
    <w:rsid w:val="006C72C4"/>
    <w:rsid w:val="006C7826"/>
    <w:rsid w:val="006C79F2"/>
    <w:rsid w:val="006C7B2A"/>
    <w:rsid w:val="006C7ED9"/>
    <w:rsid w:val="006D0521"/>
    <w:rsid w:val="006D0856"/>
    <w:rsid w:val="006D0A08"/>
    <w:rsid w:val="006D12B3"/>
    <w:rsid w:val="006D145B"/>
    <w:rsid w:val="006D1B74"/>
    <w:rsid w:val="006D1DA0"/>
    <w:rsid w:val="006D3229"/>
    <w:rsid w:val="006D3834"/>
    <w:rsid w:val="006D394C"/>
    <w:rsid w:val="006D3B6F"/>
    <w:rsid w:val="006D4F7B"/>
    <w:rsid w:val="006D5AAF"/>
    <w:rsid w:val="006D6E8F"/>
    <w:rsid w:val="006D76D5"/>
    <w:rsid w:val="006D7A1C"/>
    <w:rsid w:val="006E3619"/>
    <w:rsid w:val="006E3631"/>
    <w:rsid w:val="006E47F0"/>
    <w:rsid w:val="006E57D0"/>
    <w:rsid w:val="006E698C"/>
    <w:rsid w:val="006F2AD4"/>
    <w:rsid w:val="006F3348"/>
    <w:rsid w:val="006F3705"/>
    <w:rsid w:val="006F4730"/>
    <w:rsid w:val="006F5216"/>
    <w:rsid w:val="006F5DCA"/>
    <w:rsid w:val="006F642D"/>
    <w:rsid w:val="006F68A0"/>
    <w:rsid w:val="006F7334"/>
    <w:rsid w:val="006F7BC5"/>
    <w:rsid w:val="006F7E67"/>
    <w:rsid w:val="00700118"/>
    <w:rsid w:val="007005F9"/>
    <w:rsid w:val="00700B81"/>
    <w:rsid w:val="00701011"/>
    <w:rsid w:val="0070153B"/>
    <w:rsid w:val="007022BC"/>
    <w:rsid w:val="0070327B"/>
    <w:rsid w:val="00704EE8"/>
    <w:rsid w:val="007056FA"/>
    <w:rsid w:val="0070582B"/>
    <w:rsid w:val="0070614B"/>
    <w:rsid w:val="0070643D"/>
    <w:rsid w:val="0070775A"/>
    <w:rsid w:val="00707AA5"/>
    <w:rsid w:val="007104D5"/>
    <w:rsid w:val="007125BC"/>
    <w:rsid w:val="00712EBA"/>
    <w:rsid w:val="00713277"/>
    <w:rsid w:val="00713865"/>
    <w:rsid w:val="007146E1"/>
    <w:rsid w:val="00714BEA"/>
    <w:rsid w:val="00714DBB"/>
    <w:rsid w:val="00714FA6"/>
    <w:rsid w:val="00715105"/>
    <w:rsid w:val="0071587C"/>
    <w:rsid w:val="00715AAB"/>
    <w:rsid w:val="0071633E"/>
    <w:rsid w:val="0071719A"/>
    <w:rsid w:val="00717418"/>
    <w:rsid w:val="0071746A"/>
    <w:rsid w:val="00720177"/>
    <w:rsid w:val="007209D9"/>
    <w:rsid w:val="00721F80"/>
    <w:rsid w:val="00721FBE"/>
    <w:rsid w:val="007233AD"/>
    <w:rsid w:val="00723818"/>
    <w:rsid w:val="00723EBF"/>
    <w:rsid w:val="00726131"/>
    <w:rsid w:val="007262F3"/>
    <w:rsid w:val="0072674F"/>
    <w:rsid w:val="00727330"/>
    <w:rsid w:val="00727D92"/>
    <w:rsid w:val="00730442"/>
    <w:rsid w:val="00730B71"/>
    <w:rsid w:val="00730FBF"/>
    <w:rsid w:val="00732B20"/>
    <w:rsid w:val="00733550"/>
    <w:rsid w:val="00734188"/>
    <w:rsid w:val="00734C13"/>
    <w:rsid w:val="007351AF"/>
    <w:rsid w:val="00735F51"/>
    <w:rsid w:val="00736CD5"/>
    <w:rsid w:val="00737ACB"/>
    <w:rsid w:val="007414B2"/>
    <w:rsid w:val="00742A48"/>
    <w:rsid w:val="0074350E"/>
    <w:rsid w:val="00743FAD"/>
    <w:rsid w:val="0074475F"/>
    <w:rsid w:val="00744F54"/>
    <w:rsid w:val="0074576D"/>
    <w:rsid w:val="0074592E"/>
    <w:rsid w:val="00745E1B"/>
    <w:rsid w:val="007465FB"/>
    <w:rsid w:val="00746606"/>
    <w:rsid w:val="007466EB"/>
    <w:rsid w:val="00747143"/>
    <w:rsid w:val="00747574"/>
    <w:rsid w:val="007502F0"/>
    <w:rsid w:val="0075063B"/>
    <w:rsid w:val="007509AC"/>
    <w:rsid w:val="007509E0"/>
    <w:rsid w:val="00750D28"/>
    <w:rsid w:val="00751089"/>
    <w:rsid w:val="00751619"/>
    <w:rsid w:val="00752B73"/>
    <w:rsid w:val="007530CA"/>
    <w:rsid w:val="00753D91"/>
    <w:rsid w:val="00754141"/>
    <w:rsid w:val="00754EC6"/>
    <w:rsid w:val="00756352"/>
    <w:rsid w:val="00756769"/>
    <w:rsid w:val="00756ECA"/>
    <w:rsid w:val="007570A0"/>
    <w:rsid w:val="00760762"/>
    <w:rsid w:val="00760AFE"/>
    <w:rsid w:val="00760BDB"/>
    <w:rsid w:val="00760C94"/>
    <w:rsid w:val="00761114"/>
    <w:rsid w:val="00761312"/>
    <w:rsid w:val="007613C2"/>
    <w:rsid w:val="00761D14"/>
    <w:rsid w:val="00761F7E"/>
    <w:rsid w:val="00762CD6"/>
    <w:rsid w:val="00763DC3"/>
    <w:rsid w:val="00763F11"/>
    <w:rsid w:val="007657A1"/>
    <w:rsid w:val="0076591A"/>
    <w:rsid w:val="00765B3D"/>
    <w:rsid w:val="007669E7"/>
    <w:rsid w:val="00766D77"/>
    <w:rsid w:val="00766E12"/>
    <w:rsid w:val="0076756B"/>
    <w:rsid w:val="0077027A"/>
    <w:rsid w:val="007702F6"/>
    <w:rsid w:val="0077219F"/>
    <w:rsid w:val="00774212"/>
    <w:rsid w:val="00776DFF"/>
    <w:rsid w:val="00776F23"/>
    <w:rsid w:val="0078146E"/>
    <w:rsid w:val="007826DD"/>
    <w:rsid w:val="00782867"/>
    <w:rsid w:val="00782EC9"/>
    <w:rsid w:val="00783CA0"/>
    <w:rsid w:val="007849AF"/>
    <w:rsid w:val="00784DE6"/>
    <w:rsid w:val="00784E6A"/>
    <w:rsid w:val="007850CE"/>
    <w:rsid w:val="00786D15"/>
    <w:rsid w:val="007874D0"/>
    <w:rsid w:val="00787D63"/>
    <w:rsid w:val="007907A6"/>
    <w:rsid w:val="00791775"/>
    <w:rsid w:val="0079251E"/>
    <w:rsid w:val="00792D2F"/>
    <w:rsid w:val="00793E41"/>
    <w:rsid w:val="00793F57"/>
    <w:rsid w:val="00794208"/>
    <w:rsid w:val="007947C7"/>
    <w:rsid w:val="00794AED"/>
    <w:rsid w:val="00794D55"/>
    <w:rsid w:val="007956A6"/>
    <w:rsid w:val="00795B1F"/>
    <w:rsid w:val="00797EC7"/>
    <w:rsid w:val="007A0A4C"/>
    <w:rsid w:val="007A0EF7"/>
    <w:rsid w:val="007A17D7"/>
    <w:rsid w:val="007A182A"/>
    <w:rsid w:val="007A1A79"/>
    <w:rsid w:val="007A3415"/>
    <w:rsid w:val="007A38AB"/>
    <w:rsid w:val="007A3E28"/>
    <w:rsid w:val="007A4C18"/>
    <w:rsid w:val="007A4C3D"/>
    <w:rsid w:val="007A5E1A"/>
    <w:rsid w:val="007A6584"/>
    <w:rsid w:val="007A721B"/>
    <w:rsid w:val="007B0E4B"/>
    <w:rsid w:val="007B1F78"/>
    <w:rsid w:val="007B29F9"/>
    <w:rsid w:val="007B356D"/>
    <w:rsid w:val="007B3B5B"/>
    <w:rsid w:val="007B3FAA"/>
    <w:rsid w:val="007B4579"/>
    <w:rsid w:val="007B48D0"/>
    <w:rsid w:val="007B56B7"/>
    <w:rsid w:val="007B5AE3"/>
    <w:rsid w:val="007B66EA"/>
    <w:rsid w:val="007B70DB"/>
    <w:rsid w:val="007B7305"/>
    <w:rsid w:val="007B754F"/>
    <w:rsid w:val="007C08A4"/>
    <w:rsid w:val="007C1253"/>
    <w:rsid w:val="007C1914"/>
    <w:rsid w:val="007C19AC"/>
    <w:rsid w:val="007C1A11"/>
    <w:rsid w:val="007C2833"/>
    <w:rsid w:val="007C2C47"/>
    <w:rsid w:val="007C3CE5"/>
    <w:rsid w:val="007C54C8"/>
    <w:rsid w:val="007C55DE"/>
    <w:rsid w:val="007C6BFE"/>
    <w:rsid w:val="007C6D5E"/>
    <w:rsid w:val="007C73EB"/>
    <w:rsid w:val="007D1621"/>
    <w:rsid w:val="007D1817"/>
    <w:rsid w:val="007D20EC"/>
    <w:rsid w:val="007D2CEF"/>
    <w:rsid w:val="007D2E08"/>
    <w:rsid w:val="007D2FA4"/>
    <w:rsid w:val="007D3746"/>
    <w:rsid w:val="007D3902"/>
    <w:rsid w:val="007D4060"/>
    <w:rsid w:val="007D41D3"/>
    <w:rsid w:val="007D43AE"/>
    <w:rsid w:val="007D4AD2"/>
    <w:rsid w:val="007D54EC"/>
    <w:rsid w:val="007D65BE"/>
    <w:rsid w:val="007D724D"/>
    <w:rsid w:val="007D74AF"/>
    <w:rsid w:val="007D75E4"/>
    <w:rsid w:val="007D7817"/>
    <w:rsid w:val="007D7932"/>
    <w:rsid w:val="007D7BD1"/>
    <w:rsid w:val="007D7C54"/>
    <w:rsid w:val="007D7CCD"/>
    <w:rsid w:val="007D7E6A"/>
    <w:rsid w:val="007E02B5"/>
    <w:rsid w:val="007E0335"/>
    <w:rsid w:val="007E04C5"/>
    <w:rsid w:val="007E1483"/>
    <w:rsid w:val="007E1BC5"/>
    <w:rsid w:val="007E474E"/>
    <w:rsid w:val="007E59E4"/>
    <w:rsid w:val="007E5BD4"/>
    <w:rsid w:val="007E6769"/>
    <w:rsid w:val="007E7DD5"/>
    <w:rsid w:val="007E7FD5"/>
    <w:rsid w:val="007F0D06"/>
    <w:rsid w:val="007F10C3"/>
    <w:rsid w:val="007F17F2"/>
    <w:rsid w:val="007F1965"/>
    <w:rsid w:val="007F22FD"/>
    <w:rsid w:val="007F29A6"/>
    <w:rsid w:val="007F2B63"/>
    <w:rsid w:val="007F5878"/>
    <w:rsid w:val="007F60C1"/>
    <w:rsid w:val="007F61B6"/>
    <w:rsid w:val="007F74D9"/>
    <w:rsid w:val="00800FB9"/>
    <w:rsid w:val="00801DD1"/>
    <w:rsid w:val="00802375"/>
    <w:rsid w:val="008026BF"/>
    <w:rsid w:val="008027FF"/>
    <w:rsid w:val="008037E3"/>
    <w:rsid w:val="00803CC1"/>
    <w:rsid w:val="0080533B"/>
    <w:rsid w:val="00805C9B"/>
    <w:rsid w:val="0080656F"/>
    <w:rsid w:val="00807195"/>
    <w:rsid w:val="00807333"/>
    <w:rsid w:val="008109E1"/>
    <w:rsid w:val="00812FC8"/>
    <w:rsid w:val="00813809"/>
    <w:rsid w:val="008138D1"/>
    <w:rsid w:val="00813AA0"/>
    <w:rsid w:val="008143CE"/>
    <w:rsid w:val="00816037"/>
    <w:rsid w:val="008163E3"/>
    <w:rsid w:val="00816988"/>
    <w:rsid w:val="008200D3"/>
    <w:rsid w:val="00822148"/>
    <w:rsid w:val="008223B7"/>
    <w:rsid w:val="00822A96"/>
    <w:rsid w:val="00822DFA"/>
    <w:rsid w:val="00823293"/>
    <w:rsid w:val="008238A5"/>
    <w:rsid w:val="00824064"/>
    <w:rsid w:val="00824194"/>
    <w:rsid w:val="008242BE"/>
    <w:rsid w:val="00824DA1"/>
    <w:rsid w:val="00826B1C"/>
    <w:rsid w:val="00826F6C"/>
    <w:rsid w:val="008271BF"/>
    <w:rsid w:val="00827337"/>
    <w:rsid w:val="00827F0B"/>
    <w:rsid w:val="008309ED"/>
    <w:rsid w:val="00830BA2"/>
    <w:rsid w:val="00831627"/>
    <w:rsid w:val="00831E14"/>
    <w:rsid w:val="008322A3"/>
    <w:rsid w:val="008322B9"/>
    <w:rsid w:val="008327C6"/>
    <w:rsid w:val="008328BD"/>
    <w:rsid w:val="00832B3C"/>
    <w:rsid w:val="00833026"/>
    <w:rsid w:val="008330AF"/>
    <w:rsid w:val="008332ED"/>
    <w:rsid w:val="00835BA6"/>
    <w:rsid w:val="00835F1A"/>
    <w:rsid w:val="00836F4A"/>
    <w:rsid w:val="00837CC8"/>
    <w:rsid w:val="0084029B"/>
    <w:rsid w:val="00840F3A"/>
    <w:rsid w:val="00841D65"/>
    <w:rsid w:val="0084259D"/>
    <w:rsid w:val="008433E7"/>
    <w:rsid w:val="00843E5C"/>
    <w:rsid w:val="00843E80"/>
    <w:rsid w:val="00844769"/>
    <w:rsid w:val="00844A65"/>
    <w:rsid w:val="00845D43"/>
    <w:rsid w:val="00845F5E"/>
    <w:rsid w:val="00846093"/>
    <w:rsid w:val="008460D3"/>
    <w:rsid w:val="008462B0"/>
    <w:rsid w:val="008465B2"/>
    <w:rsid w:val="00846C19"/>
    <w:rsid w:val="00846F24"/>
    <w:rsid w:val="00847BF5"/>
    <w:rsid w:val="00850336"/>
    <w:rsid w:val="0085093D"/>
    <w:rsid w:val="0085111B"/>
    <w:rsid w:val="0085165F"/>
    <w:rsid w:val="00851C16"/>
    <w:rsid w:val="00852B9A"/>
    <w:rsid w:val="00852FE7"/>
    <w:rsid w:val="00853E95"/>
    <w:rsid w:val="00854717"/>
    <w:rsid w:val="00855041"/>
    <w:rsid w:val="008551FB"/>
    <w:rsid w:val="00856C11"/>
    <w:rsid w:val="00856F4B"/>
    <w:rsid w:val="008570B0"/>
    <w:rsid w:val="0085742B"/>
    <w:rsid w:val="00857870"/>
    <w:rsid w:val="008578AE"/>
    <w:rsid w:val="00857A26"/>
    <w:rsid w:val="008604CE"/>
    <w:rsid w:val="00860845"/>
    <w:rsid w:val="00860AD3"/>
    <w:rsid w:val="00861BBE"/>
    <w:rsid w:val="00863402"/>
    <w:rsid w:val="008636EB"/>
    <w:rsid w:val="00863DBD"/>
    <w:rsid w:val="008649D3"/>
    <w:rsid w:val="00864B25"/>
    <w:rsid w:val="00864F47"/>
    <w:rsid w:val="00865410"/>
    <w:rsid w:val="00865963"/>
    <w:rsid w:val="008659BE"/>
    <w:rsid w:val="008664E7"/>
    <w:rsid w:val="00867002"/>
    <w:rsid w:val="00867B1D"/>
    <w:rsid w:val="00867E72"/>
    <w:rsid w:val="0087014E"/>
    <w:rsid w:val="00870D4B"/>
    <w:rsid w:val="00871FED"/>
    <w:rsid w:val="008721D7"/>
    <w:rsid w:val="00872590"/>
    <w:rsid w:val="008731AC"/>
    <w:rsid w:val="008733EB"/>
    <w:rsid w:val="00873632"/>
    <w:rsid w:val="0087489C"/>
    <w:rsid w:val="00874DAD"/>
    <w:rsid w:val="00875429"/>
    <w:rsid w:val="00875488"/>
    <w:rsid w:val="00875499"/>
    <w:rsid w:val="00875F27"/>
    <w:rsid w:val="0087616A"/>
    <w:rsid w:val="0087639C"/>
    <w:rsid w:val="00877129"/>
    <w:rsid w:val="00877790"/>
    <w:rsid w:val="0087781E"/>
    <w:rsid w:val="0088296D"/>
    <w:rsid w:val="008829DA"/>
    <w:rsid w:val="0088305B"/>
    <w:rsid w:val="00883C36"/>
    <w:rsid w:val="008842E7"/>
    <w:rsid w:val="008845F0"/>
    <w:rsid w:val="0088464A"/>
    <w:rsid w:val="00885650"/>
    <w:rsid w:val="00885D97"/>
    <w:rsid w:val="00885EAF"/>
    <w:rsid w:val="0088602F"/>
    <w:rsid w:val="008860FF"/>
    <w:rsid w:val="008866D0"/>
    <w:rsid w:val="0089018B"/>
    <w:rsid w:val="00890998"/>
    <w:rsid w:val="00890F52"/>
    <w:rsid w:val="008917B5"/>
    <w:rsid w:val="00892346"/>
    <w:rsid w:val="00893867"/>
    <w:rsid w:val="00894824"/>
    <w:rsid w:val="00894A67"/>
    <w:rsid w:val="00895C5D"/>
    <w:rsid w:val="00896EC2"/>
    <w:rsid w:val="00897181"/>
    <w:rsid w:val="008977AE"/>
    <w:rsid w:val="00897BD6"/>
    <w:rsid w:val="008A0728"/>
    <w:rsid w:val="008A08C3"/>
    <w:rsid w:val="008A11FC"/>
    <w:rsid w:val="008A1CCA"/>
    <w:rsid w:val="008A2443"/>
    <w:rsid w:val="008A2F22"/>
    <w:rsid w:val="008A3BAA"/>
    <w:rsid w:val="008A3C40"/>
    <w:rsid w:val="008A5B42"/>
    <w:rsid w:val="008A6201"/>
    <w:rsid w:val="008A72C5"/>
    <w:rsid w:val="008A745F"/>
    <w:rsid w:val="008B0252"/>
    <w:rsid w:val="008B105F"/>
    <w:rsid w:val="008B16D8"/>
    <w:rsid w:val="008B1BBE"/>
    <w:rsid w:val="008B2049"/>
    <w:rsid w:val="008B2350"/>
    <w:rsid w:val="008B2DD2"/>
    <w:rsid w:val="008B2FFD"/>
    <w:rsid w:val="008B4088"/>
    <w:rsid w:val="008B54D4"/>
    <w:rsid w:val="008B57EF"/>
    <w:rsid w:val="008B63FA"/>
    <w:rsid w:val="008B7B05"/>
    <w:rsid w:val="008C01AC"/>
    <w:rsid w:val="008C070A"/>
    <w:rsid w:val="008C0AA3"/>
    <w:rsid w:val="008C0E05"/>
    <w:rsid w:val="008C1071"/>
    <w:rsid w:val="008C10C3"/>
    <w:rsid w:val="008C1126"/>
    <w:rsid w:val="008C4BFD"/>
    <w:rsid w:val="008C5985"/>
    <w:rsid w:val="008C6C24"/>
    <w:rsid w:val="008C7600"/>
    <w:rsid w:val="008C7A92"/>
    <w:rsid w:val="008D0584"/>
    <w:rsid w:val="008D099B"/>
    <w:rsid w:val="008D0BFC"/>
    <w:rsid w:val="008D1C37"/>
    <w:rsid w:val="008D1CC8"/>
    <w:rsid w:val="008D24D7"/>
    <w:rsid w:val="008D398C"/>
    <w:rsid w:val="008D3B1E"/>
    <w:rsid w:val="008D4E5A"/>
    <w:rsid w:val="008D506E"/>
    <w:rsid w:val="008D5369"/>
    <w:rsid w:val="008D5585"/>
    <w:rsid w:val="008D56C4"/>
    <w:rsid w:val="008D5DCA"/>
    <w:rsid w:val="008D62E3"/>
    <w:rsid w:val="008D72A7"/>
    <w:rsid w:val="008E0AF6"/>
    <w:rsid w:val="008E214C"/>
    <w:rsid w:val="008E268B"/>
    <w:rsid w:val="008E2A93"/>
    <w:rsid w:val="008E3B38"/>
    <w:rsid w:val="008E46C4"/>
    <w:rsid w:val="008E6A69"/>
    <w:rsid w:val="008E6DAC"/>
    <w:rsid w:val="008E6FAB"/>
    <w:rsid w:val="008E7436"/>
    <w:rsid w:val="008F0C9C"/>
    <w:rsid w:val="008F1003"/>
    <w:rsid w:val="008F2277"/>
    <w:rsid w:val="008F336A"/>
    <w:rsid w:val="008F4249"/>
    <w:rsid w:val="008F473A"/>
    <w:rsid w:val="008F48FD"/>
    <w:rsid w:val="008F573E"/>
    <w:rsid w:val="008F59F2"/>
    <w:rsid w:val="008F5B3B"/>
    <w:rsid w:val="008F6230"/>
    <w:rsid w:val="008F673C"/>
    <w:rsid w:val="008F6BF6"/>
    <w:rsid w:val="008F6E55"/>
    <w:rsid w:val="0090013B"/>
    <w:rsid w:val="0090016D"/>
    <w:rsid w:val="00900662"/>
    <w:rsid w:val="00900C67"/>
    <w:rsid w:val="00901E8E"/>
    <w:rsid w:val="00903108"/>
    <w:rsid w:val="00903352"/>
    <w:rsid w:val="00903EBC"/>
    <w:rsid w:val="009046D9"/>
    <w:rsid w:val="009055B4"/>
    <w:rsid w:val="00905656"/>
    <w:rsid w:val="009056BD"/>
    <w:rsid w:val="009058C0"/>
    <w:rsid w:val="00905986"/>
    <w:rsid w:val="00907934"/>
    <w:rsid w:val="00907DC1"/>
    <w:rsid w:val="00911A24"/>
    <w:rsid w:val="00912454"/>
    <w:rsid w:val="0091431E"/>
    <w:rsid w:val="00915966"/>
    <w:rsid w:val="009168B3"/>
    <w:rsid w:val="009169B4"/>
    <w:rsid w:val="00916BD4"/>
    <w:rsid w:val="00916FF6"/>
    <w:rsid w:val="00920836"/>
    <w:rsid w:val="00920C5E"/>
    <w:rsid w:val="0092168D"/>
    <w:rsid w:val="00921766"/>
    <w:rsid w:val="009230CB"/>
    <w:rsid w:val="009235C3"/>
    <w:rsid w:val="00923F4B"/>
    <w:rsid w:val="009240E6"/>
    <w:rsid w:val="00924272"/>
    <w:rsid w:val="00924A71"/>
    <w:rsid w:val="009255AF"/>
    <w:rsid w:val="00925659"/>
    <w:rsid w:val="009259CA"/>
    <w:rsid w:val="00926552"/>
    <w:rsid w:val="009277EB"/>
    <w:rsid w:val="00930CE1"/>
    <w:rsid w:val="0093125E"/>
    <w:rsid w:val="00932F36"/>
    <w:rsid w:val="00933007"/>
    <w:rsid w:val="009330CF"/>
    <w:rsid w:val="00933A90"/>
    <w:rsid w:val="00933FBD"/>
    <w:rsid w:val="00935013"/>
    <w:rsid w:val="0093574D"/>
    <w:rsid w:val="0093658B"/>
    <w:rsid w:val="00936F28"/>
    <w:rsid w:val="00937283"/>
    <w:rsid w:val="00940F5B"/>
    <w:rsid w:val="009419AC"/>
    <w:rsid w:val="0094205D"/>
    <w:rsid w:val="00942D5B"/>
    <w:rsid w:val="009444D0"/>
    <w:rsid w:val="00944C8F"/>
    <w:rsid w:val="00945E38"/>
    <w:rsid w:val="00946457"/>
    <w:rsid w:val="00946A59"/>
    <w:rsid w:val="009472D5"/>
    <w:rsid w:val="00947A9F"/>
    <w:rsid w:val="00947EB7"/>
    <w:rsid w:val="00950463"/>
    <w:rsid w:val="00950A71"/>
    <w:rsid w:val="0095146A"/>
    <w:rsid w:val="00951AEC"/>
    <w:rsid w:val="009525D8"/>
    <w:rsid w:val="00953C94"/>
    <w:rsid w:val="00954B98"/>
    <w:rsid w:val="00954CDF"/>
    <w:rsid w:val="00954DB1"/>
    <w:rsid w:val="009551C2"/>
    <w:rsid w:val="00955719"/>
    <w:rsid w:val="0095577B"/>
    <w:rsid w:val="009559D4"/>
    <w:rsid w:val="00956781"/>
    <w:rsid w:val="00960062"/>
    <w:rsid w:val="00960BD9"/>
    <w:rsid w:val="00960F01"/>
    <w:rsid w:val="009617B3"/>
    <w:rsid w:val="00961900"/>
    <w:rsid w:val="009634A1"/>
    <w:rsid w:val="00963B72"/>
    <w:rsid w:val="0096558E"/>
    <w:rsid w:val="009655D1"/>
    <w:rsid w:val="0096788D"/>
    <w:rsid w:val="00967E95"/>
    <w:rsid w:val="009709D7"/>
    <w:rsid w:val="00970A96"/>
    <w:rsid w:val="00970F68"/>
    <w:rsid w:val="009710F2"/>
    <w:rsid w:val="009717B7"/>
    <w:rsid w:val="0097183B"/>
    <w:rsid w:val="00973421"/>
    <w:rsid w:val="0097366A"/>
    <w:rsid w:val="009736EF"/>
    <w:rsid w:val="009737D4"/>
    <w:rsid w:val="00973B80"/>
    <w:rsid w:val="00974020"/>
    <w:rsid w:val="00975ED6"/>
    <w:rsid w:val="009764A9"/>
    <w:rsid w:val="00976D14"/>
    <w:rsid w:val="00976D36"/>
    <w:rsid w:val="00976DA1"/>
    <w:rsid w:val="009778B7"/>
    <w:rsid w:val="00977FC9"/>
    <w:rsid w:val="009807DA"/>
    <w:rsid w:val="00980E3E"/>
    <w:rsid w:val="0098102C"/>
    <w:rsid w:val="00981D57"/>
    <w:rsid w:val="0098254A"/>
    <w:rsid w:val="009835F1"/>
    <w:rsid w:val="00983C2B"/>
    <w:rsid w:val="009856AC"/>
    <w:rsid w:val="00986495"/>
    <w:rsid w:val="009868D0"/>
    <w:rsid w:val="00986CE2"/>
    <w:rsid w:val="00986D62"/>
    <w:rsid w:val="00986F9C"/>
    <w:rsid w:val="00990093"/>
    <w:rsid w:val="0099011A"/>
    <w:rsid w:val="009907C8"/>
    <w:rsid w:val="009928A9"/>
    <w:rsid w:val="00992D7D"/>
    <w:rsid w:val="009938B7"/>
    <w:rsid w:val="009957BA"/>
    <w:rsid w:val="00997124"/>
    <w:rsid w:val="00997352"/>
    <w:rsid w:val="009A0157"/>
    <w:rsid w:val="009A03B4"/>
    <w:rsid w:val="009A0E98"/>
    <w:rsid w:val="009A1283"/>
    <w:rsid w:val="009A1A4B"/>
    <w:rsid w:val="009A285A"/>
    <w:rsid w:val="009A2984"/>
    <w:rsid w:val="009A4575"/>
    <w:rsid w:val="009A4FB4"/>
    <w:rsid w:val="009A5899"/>
    <w:rsid w:val="009A58C5"/>
    <w:rsid w:val="009A6A72"/>
    <w:rsid w:val="009A6C97"/>
    <w:rsid w:val="009A7E04"/>
    <w:rsid w:val="009B0E00"/>
    <w:rsid w:val="009B2A00"/>
    <w:rsid w:val="009B334B"/>
    <w:rsid w:val="009B342F"/>
    <w:rsid w:val="009B395D"/>
    <w:rsid w:val="009B4DA9"/>
    <w:rsid w:val="009B4F0F"/>
    <w:rsid w:val="009B5563"/>
    <w:rsid w:val="009B6AEE"/>
    <w:rsid w:val="009B775E"/>
    <w:rsid w:val="009C01F2"/>
    <w:rsid w:val="009C0D05"/>
    <w:rsid w:val="009C1CA3"/>
    <w:rsid w:val="009C27B6"/>
    <w:rsid w:val="009C4B74"/>
    <w:rsid w:val="009C6714"/>
    <w:rsid w:val="009C6EF4"/>
    <w:rsid w:val="009C7AB8"/>
    <w:rsid w:val="009D002B"/>
    <w:rsid w:val="009D048C"/>
    <w:rsid w:val="009D1771"/>
    <w:rsid w:val="009D1F18"/>
    <w:rsid w:val="009D26DE"/>
    <w:rsid w:val="009D26E1"/>
    <w:rsid w:val="009D2B25"/>
    <w:rsid w:val="009D360B"/>
    <w:rsid w:val="009D4E41"/>
    <w:rsid w:val="009D51F6"/>
    <w:rsid w:val="009D5617"/>
    <w:rsid w:val="009D5DEA"/>
    <w:rsid w:val="009E02E3"/>
    <w:rsid w:val="009E04A7"/>
    <w:rsid w:val="009E0A65"/>
    <w:rsid w:val="009E0F29"/>
    <w:rsid w:val="009E141A"/>
    <w:rsid w:val="009E1C6F"/>
    <w:rsid w:val="009E2E78"/>
    <w:rsid w:val="009E362F"/>
    <w:rsid w:val="009E4944"/>
    <w:rsid w:val="009E57D4"/>
    <w:rsid w:val="009E5BA4"/>
    <w:rsid w:val="009E6A2D"/>
    <w:rsid w:val="009E6B1B"/>
    <w:rsid w:val="009E7FEC"/>
    <w:rsid w:val="009F107E"/>
    <w:rsid w:val="009F212C"/>
    <w:rsid w:val="009F2816"/>
    <w:rsid w:val="009F2B36"/>
    <w:rsid w:val="009F364D"/>
    <w:rsid w:val="009F479F"/>
    <w:rsid w:val="009F49AA"/>
    <w:rsid w:val="009F546F"/>
    <w:rsid w:val="009F6183"/>
    <w:rsid w:val="009F651C"/>
    <w:rsid w:val="009F6EC5"/>
    <w:rsid w:val="009F72C4"/>
    <w:rsid w:val="009F7B4A"/>
    <w:rsid w:val="009F7C94"/>
    <w:rsid w:val="009F7E73"/>
    <w:rsid w:val="00A00517"/>
    <w:rsid w:val="00A006B7"/>
    <w:rsid w:val="00A00C60"/>
    <w:rsid w:val="00A01247"/>
    <w:rsid w:val="00A017A0"/>
    <w:rsid w:val="00A01888"/>
    <w:rsid w:val="00A0195B"/>
    <w:rsid w:val="00A01A35"/>
    <w:rsid w:val="00A02E1C"/>
    <w:rsid w:val="00A0360D"/>
    <w:rsid w:val="00A03F76"/>
    <w:rsid w:val="00A0418E"/>
    <w:rsid w:val="00A04B9B"/>
    <w:rsid w:val="00A05CB3"/>
    <w:rsid w:val="00A064AD"/>
    <w:rsid w:val="00A1020B"/>
    <w:rsid w:val="00A1122E"/>
    <w:rsid w:val="00A118A5"/>
    <w:rsid w:val="00A13C77"/>
    <w:rsid w:val="00A151CF"/>
    <w:rsid w:val="00A15A7A"/>
    <w:rsid w:val="00A15B60"/>
    <w:rsid w:val="00A2087B"/>
    <w:rsid w:val="00A20FCD"/>
    <w:rsid w:val="00A215DB"/>
    <w:rsid w:val="00A21FF1"/>
    <w:rsid w:val="00A22650"/>
    <w:rsid w:val="00A22A63"/>
    <w:rsid w:val="00A22B97"/>
    <w:rsid w:val="00A22DB5"/>
    <w:rsid w:val="00A22FD9"/>
    <w:rsid w:val="00A241E7"/>
    <w:rsid w:val="00A24B9A"/>
    <w:rsid w:val="00A27245"/>
    <w:rsid w:val="00A27759"/>
    <w:rsid w:val="00A2795F"/>
    <w:rsid w:val="00A279FE"/>
    <w:rsid w:val="00A27E02"/>
    <w:rsid w:val="00A3123E"/>
    <w:rsid w:val="00A31DDC"/>
    <w:rsid w:val="00A31F36"/>
    <w:rsid w:val="00A320A5"/>
    <w:rsid w:val="00A32202"/>
    <w:rsid w:val="00A32270"/>
    <w:rsid w:val="00A324F3"/>
    <w:rsid w:val="00A32AF9"/>
    <w:rsid w:val="00A335CF"/>
    <w:rsid w:val="00A339CE"/>
    <w:rsid w:val="00A34F47"/>
    <w:rsid w:val="00A358B4"/>
    <w:rsid w:val="00A359A9"/>
    <w:rsid w:val="00A36BDB"/>
    <w:rsid w:val="00A373E9"/>
    <w:rsid w:val="00A37B93"/>
    <w:rsid w:val="00A4059D"/>
    <w:rsid w:val="00A41280"/>
    <w:rsid w:val="00A41586"/>
    <w:rsid w:val="00A43434"/>
    <w:rsid w:val="00A435CB"/>
    <w:rsid w:val="00A43911"/>
    <w:rsid w:val="00A43F2A"/>
    <w:rsid w:val="00A4427E"/>
    <w:rsid w:val="00A44E35"/>
    <w:rsid w:val="00A45538"/>
    <w:rsid w:val="00A46127"/>
    <w:rsid w:val="00A47B57"/>
    <w:rsid w:val="00A47C5E"/>
    <w:rsid w:val="00A50E8F"/>
    <w:rsid w:val="00A51D62"/>
    <w:rsid w:val="00A5211F"/>
    <w:rsid w:val="00A521E4"/>
    <w:rsid w:val="00A52578"/>
    <w:rsid w:val="00A52779"/>
    <w:rsid w:val="00A52D8B"/>
    <w:rsid w:val="00A547F3"/>
    <w:rsid w:val="00A549F5"/>
    <w:rsid w:val="00A55F75"/>
    <w:rsid w:val="00A56094"/>
    <w:rsid w:val="00A5647C"/>
    <w:rsid w:val="00A56AC4"/>
    <w:rsid w:val="00A57237"/>
    <w:rsid w:val="00A57335"/>
    <w:rsid w:val="00A6017F"/>
    <w:rsid w:val="00A6033C"/>
    <w:rsid w:val="00A60E08"/>
    <w:rsid w:val="00A60FF7"/>
    <w:rsid w:val="00A612A2"/>
    <w:rsid w:val="00A61D1A"/>
    <w:rsid w:val="00A6296B"/>
    <w:rsid w:val="00A63614"/>
    <w:rsid w:val="00A64C82"/>
    <w:rsid w:val="00A64DA1"/>
    <w:rsid w:val="00A658CF"/>
    <w:rsid w:val="00A6615C"/>
    <w:rsid w:val="00A6740F"/>
    <w:rsid w:val="00A70653"/>
    <w:rsid w:val="00A71784"/>
    <w:rsid w:val="00A72A1F"/>
    <w:rsid w:val="00A744BB"/>
    <w:rsid w:val="00A74963"/>
    <w:rsid w:val="00A74EDC"/>
    <w:rsid w:val="00A75117"/>
    <w:rsid w:val="00A753C9"/>
    <w:rsid w:val="00A777F4"/>
    <w:rsid w:val="00A82D5A"/>
    <w:rsid w:val="00A843BE"/>
    <w:rsid w:val="00A84592"/>
    <w:rsid w:val="00A84A31"/>
    <w:rsid w:val="00A85038"/>
    <w:rsid w:val="00A85059"/>
    <w:rsid w:val="00A85786"/>
    <w:rsid w:val="00A85B0E"/>
    <w:rsid w:val="00A8631B"/>
    <w:rsid w:val="00A865AB"/>
    <w:rsid w:val="00A866A4"/>
    <w:rsid w:val="00A86845"/>
    <w:rsid w:val="00A86AD7"/>
    <w:rsid w:val="00A86ED6"/>
    <w:rsid w:val="00A9031E"/>
    <w:rsid w:val="00A905CB"/>
    <w:rsid w:val="00A909D2"/>
    <w:rsid w:val="00A91A9A"/>
    <w:rsid w:val="00A91ED1"/>
    <w:rsid w:val="00A91FA4"/>
    <w:rsid w:val="00A93349"/>
    <w:rsid w:val="00A93B48"/>
    <w:rsid w:val="00A93BAE"/>
    <w:rsid w:val="00A94630"/>
    <w:rsid w:val="00A949F6"/>
    <w:rsid w:val="00A953C8"/>
    <w:rsid w:val="00A957AC"/>
    <w:rsid w:val="00A96546"/>
    <w:rsid w:val="00A97C8E"/>
    <w:rsid w:val="00AA1132"/>
    <w:rsid w:val="00AA1175"/>
    <w:rsid w:val="00AA11E0"/>
    <w:rsid w:val="00AA1C05"/>
    <w:rsid w:val="00AA1C98"/>
    <w:rsid w:val="00AA302D"/>
    <w:rsid w:val="00AA384B"/>
    <w:rsid w:val="00AA468D"/>
    <w:rsid w:val="00AA4755"/>
    <w:rsid w:val="00AA49F0"/>
    <w:rsid w:val="00AA4E84"/>
    <w:rsid w:val="00AA5152"/>
    <w:rsid w:val="00AA519D"/>
    <w:rsid w:val="00AA569D"/>
    <w:rsid w:val="00AA5709"/>
    <w:rsid w:val="00AA5747"/>
    <w:rsid w:val="00AA5C37"/>
    <w:rsid w:val="00AA6605"/>
    <w:rsid w:val="00AA771A"/>
    <w:rsid w:val="00AA7FD6"/>
    <w:rsid w:val="00AB05D8"/>
    <w:rsid w:val="00AB0ECA"/>
    <w:rsid w:val="00AB1A1A"/>
    <w:rsid w:val="00AB1DA0"/>
    <w:rsid w:val="00AB213C"/>
    <w:rsid w:val="00AB238F"/>
    <w:rsid w:val="00AB2FA1"/>
    <w:rsid w:val="00AB3081"/>
    <w:rsid w:val="00AB39DB"/>
    <w:rsid w:val="00AB3F55"/>
    <w:rsid w:val="00AB4AF8"/>
    <w:rsid w:val="00AB4B19"/>
    <w:rsid w:val="00AB4F4F"/>
    <w:rsid w:val="00AB6376"/>
    <w:rsid w:val="00AB6F1D"/>
    <w:rsid w:val="00AB7401"/>
    <w:rsid w:val="00AB790C"/>
    <w:rsid w:val="00AC04C5"/>
    <w:rsid w:val="00AC1554"/>
    <w:rsid w:val="00AC178F"/>
    <w:rsid w:val="00AC1A62"/>
    <w:rsid w:val="00AC2570"/>
    <w:rsid w:val="00AC3097"/>
    <w:rsid w:val="00AC3284"/>
    <w:rsid w:val="00AC3C6F"/>
    <w:rsid w:val="00AC46F9"/>
    <w:rsid w:val="00AC5111"/>
    <w:rsid w:val="00AC54B0"/>
    <w:rsid w:val="00AC6136"/>
    <w:rsid w:val="00AC61B9"/>
    <w:rsid w:val="00AC70EA"/>
    <w:rsid w:val="00AC7404"/>
    <w:rsid w:val="00AD0DB6"/>
    <w:rsid w:val="00AD0F24"/>
    <w:rsid w:val="00AD25FA"/>
    <w:rsid w:val="00AD3EA7"/>
    <w:rsid w:val="00AD4834"/>
    <w:rsid w:val="00AD4B8A"/>
    <w:rsid w:val="00AD52D8"/>
    <w:rsid w:val="00AD6087"/>
    <w:rsid w:val="00AD608D"/>
    <w:rsid w:val="00AD61EA"/>
    <w:rsid w:val="00AD62BC"/>
    <w:rsid w:val="00AD6440"/>
    <w:rsid w:val="00AD6F9C"/>
    <w:rsid w:val="00AD7284"/>
    <w:rsid w:val="00AD760C"/>
    <w:rsid w:val="00AD7B74"/>
    <w:rsid w:val="00AE079C"/>
    <w:rsid w:val="00AE4AEE"/>
    <w:rsid w:val="00AE5A3A"/>
    <w:rsid w:val="00AE69B4"/>
    <w:rsid w:val="00AE6BD7"/>
    <w:rsid w:val="00AE6BF5"/>
    <w:rsid w:val="00AE726B"/>
    <w:rsid w:val="00AE7A50"/>
    <w:rsid w:val="00AF03EF"/>
    <w:rsid w:val="00AF0890"/>
    <w:rsid w:val="00AF09A3"/>
    <w:rsid w:val="00AF0BE9"/>
    <w:rsid w:val="00AF103A"/>
    <w:rsid w:val="00AF1882"/>
    <w:rsid w:val="00AF2DB7"/>
    <w:rsid w:val="00AF2E7F"/>
    <w:rsid w:val="00AF3C0D"/>
    <w:rsid w:val="00AF3E0F"/>
    <w:rsid w:val="00AF5330"/>
    <w:rsid w:val="00AF58ED"/>
    <w:rsid w:val="00AF5E00"/>
    <w:rsid w:val="00AF602C"/>
    <w:rsid w:val="00AF6289"/>
    <w:rsid w:val="00AF62F9"/>
    <w:rsid w:val="00AF6F07"/>
    <w:rsid w:val="00AF7F97"/>
    <w:rsid w:val="00B000D9"/>
    <w:rsid w:val="00B00270"/>
    <w:rsid w:val="00B0069F"/>
    <w:rsid w:val="00B00B68"/>
    <w:rsid w:val="00B01DC6"/>
    <w:rsid w:val="00B020F9"/>
    <w:rsid w:val="00B02D35"/>
    <w:rsid w:val="00B0370B"/>
    <w:rsid w:val="00B039FD"/>
    <w:rsid w:val="00B03D69"/>
    <w:rsid w:val="00B05C10"/>
    <w:rsid w:val="00B06A60"/>
    <w:rsid w:val="00B06B71"/>
    <w:rsid w:val="00B06DC2"/>
    <w:rsid w:val="00B07089"/>
    <w:rsid w:val="00B1080E"/>
    <w:rsid w:val="00B10BFA"/>
    <w:rsid w:val="00B10F46"/>
    <w:rsid w:val="00B110B2"/>
    <w:rsid w:val="00B115B3"/>
    <w:rsid w:val="00B12905"/>
    <w:rsid w:val="00B12C8D"/>
    <w:rsid w:val="00B13771"/>
    <w:rsid w:val="00B13AEA"/>
    <w:rsid w:val="00B143C9"/>
    <w:rsid w:val="00B146AA"/>
    <w:rsid w:val="00B14DE6"/>
    <w:rsid w:val="00B15025"/>
    <w:rsid w:val="00B15EC6"/>
    <w:rsid w:val="00B16192"/>
    <w:rsid w:val="00B17D28"/>
    <w:rsid w:val="00B21444"/>
    <w:rsid w:val="00B21A8B"/>
    <w:rsid w:val="00B21D93"/>
    <w:rsid w:val="00B224DD"/>
    <w:rsid w:val="00B22E62"/>
    <w:rsid w:val="00B24A4E"/>
    <w:rsid w:val="00B261E7"/>
    <w:rsid w:val="00B27974"/>
    <w:rsid w:val="00B304F6"/>
    <w:rsid w:val="00B30698"/>
    <w:rsid w:val="00B318CE"/>
    <w:rsid w:val="00B32A12"/>
    <w:rsid w:val="00B33122"/>
    <w:rsid w:val="00B33708"/>
    <w:rsid w:val="00B3537D"/>
    <w:rsid w:val="00B364E6"/>
    <w:rsid w:val="00B3706D"/>
    <w:rsid w:val="00B3769D"/>
    <w:rsid w:val="00B378E0"/>
    <w:rsid w:val="00B40244"/>
    <w:rsid w:val="00B40AE9"/>
    <w:rsid w:val="00B4180B"/>
    <w:rsid w:val="00B41897"/>
    <w:rsid w:val="00B42774"/>
    <w:rsid w:val="00B42846"/>
    <w:rsid w:val="00B42903"/>
    <w:rsid w:val="00B42DED"/>
    <w:rsid w:val="00B42E3D"/>
    <w:rsid w:val="00B43A4F"/>
    <w:rsid w:val="00B43E1D"/>
    <w:rsid w:val="00B43FDF"/>
    <w:rsid w:val="00B4504C"/>
    <w:rsid w:val="00B4684F"/>
    <w:rsid w:val="00B46A1A"/>
    <w:rsid w:val="00B46C8C"/>
    <w:rsid w:val="00B46FA5"/>
    <w:rsid w:val="00B471CF"/>
    <w:rsid w:val="00B4725F"/>
    <w:rsid w:val="00B47901"/>
    <w:rsid w:val="00B504A7"/>
    <w:rsid w:val="00B51505"/>
    <w:rsid w:val="00B52013"/>
    <w:rsid w:val="00B520F7"/>
    <w:rsid w:val="00B53058"/>
    <w:rsid w:val="00B537C9"/>
    <w:rsid w:val="00B54198"/>
    <w:rsid w:val="00B543DA"/>
    <w:rsid w:val="00B54528"/>
    <w:rsid w:val="00B5491B"/>
    <w:rsid w:val="00B54A1E"/>
    <w:rsid w:val="00B54FB3"/>
    <w:rsid w:val="00B56A05"/>
    <w:rsid w:val="00B56B0E"/>
    <w:rsid w:val="00B57C6A"/>
    <w:rsid w:val="00B57F3D"/>
    <w:rsid w:val="00B6185B"/>
    <w:rsid w:val="00B61956"/>
    <w:rsid w:val="00B6253A"/>
    <w:rsid w:val="00B62998"/>
    <w:rsid w:val="00B63D36"/>
    <w:rsid w:val="00B653F9"/>
    <w:rsid w:val="00B656CE"/>
    <w:rsid w:val="00B66495"/>
    <w:rsid w:val="00B67F44"/>
    <w:rsid w:val="00B70272"/>
    <w:rsid w:val="00B70D6E"/>
    <w:rsid w:val="00B70EE9"/>
    <w:rsid w:val="00B7115F"/>
    <w:rsid w:val="00B71222"/>
    <w:rsid w:val="00B72C09"/>
    <w:rsid w:val="00B72EFB"/>
    <w:rsid w:val="00B73216"/>
    <w:rsid w:val="00B74969"/>
    <w:rsid w:val="00B75725"/>
    <w:rsid w:val="00B75EBD"/>
    <w:rsid w:val="00B76599"/>
    <w:rsid w:val="00B76F0C"/>
    <w:rsid w:val="00B775FB"/>
    <w:rsid w:val="00B82516"/>
    <w:rsid w:val="00B8289E"/>
    <w:rsid w:val="00B8344C"/>
    <w:rsid w:val="00B837EC"/>
    <w:rsid w:val="00B83C6F"/>
    <w:rsid w:val="00B842C1"/>
    <w:rsid w:val="00B8455D"/>
    <w:rsid w:val="00B84BE9"/>
    <w:rsid w:val="00B85DEC"/>
    <w:rsid w:val="00B8692F"/>
    <w:rsid w:val="00B8698D"/>
    <w:rsid w:val="00B90859"/>
    <w:rsid w:val="00B90A4D"/>
    <w:rsid w:val="00B90F0A"/>
    <w:rsid w:val="00B90FE9"/>
    <w:rsid w:val="00B9287D"/>
    <w:rsid w:val="00B933E3"/>
    <w:rsid w:val="00B9495A"/>
    <w:rsid w:val="00B94966"/>
    <w:rsid w:val="00B95520"/>
    <w:rsid w:val="00B957E4"/>
    <w:rsid w:val="00B96B87"/>
    <w:rsid w:val="00B97038"/>
    <w:rsid w:val="00B9773C"/>
    <w:rsid w:val="00B9796B"/>
    <w:rsid w:val="00BA0A0F"/>
    <w:rsid w:val="00BA0C41"/>
    <w:rsid w:val="00BA50AF"/>
    <w:rsid w:val="00BA58B1"/>
    <w:rsid w:val="00BB0821"/>
    <w:rsid w:val="00BB3A47"/>
    <w:rsid w:val="00BB3EE4"/>
    <w:rsid w:val="00BB5246"/>
    <w:rsid w:val="00BB5FF2"/>
    <w:rsid w:val="00BB6772"/>
    <w:rsid w:val="00BB69F4"/>
    <w:rsid w:val="00BB7B9B"/>
    <w:rsid w:val="00BC11BE"/>
    <w:rsid w:val="00BC1B92"/>
    <w:rsid w:val="00BC3993"/>
    <w:rsid w:val="00BC3C85"/>
    <w:rsid w:val="00BC3CDB"/>
    <w:rsid w:val="00BC4325"/>
    <w:rsid w:val="00BC5202"/>
    <w:rsid w:val="00BC5341"/>
    <w:rsid w:val="00BC56F6"/>
    <w:rsid w:val="00BC5903"/>
    <w:rsid w:val="00BC64B4"/>
    <w:rsid w:val="00BC64BA"/>
    <w:rsid w:val="00BC665A"/>
    <w:rsid w:val="00BC7413"/>
    <w:rsid w:val="00BC7B2F"/>
    <w:rsid w:val="00BD05F7"/>
    <w:rsid w:val="00BD182B"/>
    <w:rsid w:val="00BD23F9"/>
    <w:rsid w:val="00BD2516"/>
    <w:rsid w:val="00BD36AE"/>
    <w:rsid w:val="00BD3FE1"/>
    <w:rsid w:val="00BD42DC"/>
    <w:rsid w:val="00BD5442"/>
    <w:rsid w:val="00BD58D4"/>
    <w:rsid w:val="00BD59E5"/>
    <w:rsid w:val="00BD59F3"/>
    <w:rsid w:val="00BD5FBA"/>
    <w:rsid w:val="00BD6F0E"/>
    <w:rsid w:val="00BD719F"/>
    <w:rsid w:val="00BD7525"/>
    <w:rsid w:val="00BD78F3"/>
    <w:rsid w:val="00BE0116"/>
    <w:rsid w:val="00BE05F3"/>
    <w:rsid w:val="00BE0F6D"/>
    <w:rsid w:val="00BE132D"/>
    <w:rsid w:val="00BE27ED"/>
    <w:rsid w:val="00BE49A7"/>
    <w:rsid w:val="00BE4E11"/>
    <w:rsid w:val="00BE4FE0"/>
    <w:rsid w:val="00BE51DE"/>
    <w:rsid w:val="00BE6741"/>
    <w:rsid w:val="00BE72D4"/>
    <w:rsid w:val="00BE76E6"/>
    <w:rsid w:val="00BF01F2"/>
    <w:rsid w:val="00BF0359"/>
    <w:rsid w:val="00BF05CB"/>
    <w:rsid w:val="00BF05E8"/>
    <w:rsid w:val="00BF071A"/>
    <w:rsid w:val="00BF0CF2"/>
    <w:rsid w:val="00BF129E"/>
    <w:rsid w:val="00BF274D"/>
    <w:rsid w:val="00BF2779"/>
    <w:rsid w:val="00BF29D7"/>
    <w:rsid w:val="00BF3267"/>
    <w:rsid w:val="00BF37A1"/>
    <w:rsid w:val="00BF46FD"/>
    <w:rsid w:val="00BF5B80"/>
    <w:rsid w:val="00BF65F4"/>
    <w:rsid w:val="00BF7354"/>
    <w:rsid w:val="00BF75DC"/>
    <w:rsid w:val="00C00717"/>
    <w:rsid w:val="00C0192A"/>
    <w:rsid w:val="00C02026"/>
    <w:rsid w:val="00C02E26"/>
    <w:rsid w:val="00C033CD"/>
    <w:rsid w:val="00C0537E"/>
    <w:rsid w:val="00C05819"/>
    <w:rsid w:val="00C05AFA"/>
    <w:rsid w:val="00C061E0"/>
    <w:rsid w:val="00C06376"/>
    <w:rsid w:val="00C069F6"/>
    <w:rsid w:val="00C076A2"/>
    <w:rsid w:val="00C07841"/>
    <w:rsid w:val="00C07C03"/>
    <w:rsid w:val="00C10032"/>
    <w:rsid w:val="00C1076D"/>
    <w:rsid w:val="00C11A51"/>
    <w:rsid w:val="00C12415"/>
    <w:rsid w:val="00C12E2E"/>
    <w:rsid w:val="00C14D9A"/>
    <w:rsid w:val="00C15368"/>
    <w:rsid w:val="00C15F1E"/>
    <w:rsid w:val="00C1657C"/>
    <w:rsid w:val="00C1676B"/>
    <w:rsid w:val="00C17B21"/>
    <w:rsid w:val="00C17EC6"/>
    <w:rsid w:val="00C21E44"/>
    <w:rsid w:val="00C229C6"/>
    <w:rsid w:val="00C22CD2"/>
    <w:rsid w:val="00C23CD3"/>
    <w:rsid w:val="00C23D70"/>
    <w:rsid w:val="00C23F62"/>
    <w:rsid w:val="00C2439A"/>
    <w:rsid w:val="00C26A98"/>
    <w:rsid w:val="00C2786E"/>
    <w:rsid w:val="00C27F2C"/>
    <w:rsid w:val="00C30C19"/>
    <w:rsid w:val="00C30F31"/>
    <w:rsid w:val="00C31E3D"/>
    <w:rsid w:val="00C3210D"/>
    <w:rsid w:val="00C3217C"/>
    <w:rsid w:val="00C322E2"/>
    <w:rsid w:val="00C33426"/>
    <w:rsid w:val="00C33597"/>
    <w:rsid w:val="00C34CA5"/>
    <w:rsid w:val="00C34FB1"/>
    <w:rsid w:val="00C36264"/>
    <w:rsid w:val="00C36FCA"/>
    <w:rsid w:val="00C3755E"/>
    <w:rsid w:val="00C3781B"/>
    <w:rsid w:val="00C37B4B"/>
    <w:rsid w:val="00C37E8B"/>
    <w:rsid w:val="00C4137C"/>
    <w:rsid w:val="00C414F4"/>
    <w:rsid w:val="00C43372"/>
    <w:rsid w:val="00C44496"/>
    <w:rsid w:val="00C44CEF"/>
    <w:rsid w:val="00C452BA"/>
    <w:rsid w:val="00C452E1"/>
    <w:rsid w:val="00C4564E"/>
    <w:rsid w:val="00C4571B"/>
    <w:rsid w:val="00C4706D"/>
    <w:rsid w:val="00C47813"/>
    <w:rsid w:val="00C47F69"/>
    <w:rsid w:val="00C503D8"/>
    <w:rsid w:val="00C50A88"/>
    <w:rsid w:val="00C512B8"/>
    <w:rsid w:val="00C51E67"/>
    <w:rsid w:val="00C51FD9"/>
    <w:rsid w:val="00C527CC"/>
    <w:rsid w:val="00C52A2B"/>
    <w:rsid w:val="00C53A1B"/>
    <w:rsid w:val="00C543AE"/>
    <w:rsid w:val="00C5442C"/>
    <w:rsid w:val="00C548DA"/>
    <w:rsid w:val="00C54C96"/>
    <w:rsid w:val="00C55106"/>
    <w:rsid w:val="00C5535B"/>
    <w:rsid w:val="00C5702B"/>
    <w:rsid w:val="00C572DE"/>
    <w:rsid w:val="00C57DD3"/>
    <w:rsid w:val="00C6023A"/>
    <w:rsid w:val="00C62260"/>
    <w:rsid w:val="00C626E6"/>
    <w:rsid w:val="00C62A9B"/>
    <w:rsid w:val="00C62E55"/>
    <w:rsid w:val="00C63B18"/>
    <w:rsid w:val="00C64075"/>
    <w:rsid w:val="00C641A6"/>
    <w:rsid w:val="00C6421C"/>
    <w:rsid w:val="00C64BA2"/>
    <w:rsid w:val="00C657A3"/>
    <w:rsid w:val="00C65CF8"/>
    <w:rsid w:val="00C66577"/>
    <w:rsid w:val="00C70BC8"/>
    <w:rsid w:val="00C71B68"/>
    <w:rsid w:val="00C71EBE"/>
    <w:rsid w:val="00C72D78"/>
    <w:rsid w:val="00C73342"/>
    <w:rsid w:val="00C734C2"/>
    <w:rsid w:val="00C73CEF"/>
    <w:rsid w:val="00C74BBC"/>
    <w:rsid w:val="00C76900"/>
    <w:rsid w:val="00C806E9"/>
    <w:rsid w:val="00C822DE"/>
    <w:rsid w:val="00C8276A"/>
    <w:rsid w:val="00C83362"/>
    <w:rsid w:val="00C83D6C"/>
    <w:rsid w:val="00C84CEC"/>
    <w:rsid w:val="00C852A9"/>
    <w:rsid w:val="00C86FB9"/>
    <w:rsid w:val="00C87673"/>
    <w:rsid w:val="00C92161"/>
    <w:rsid w:val="00C921C5"/>
    <w:rsid w:val="00C92644"/>
    <w:rsid w:val="00C92762"/>
    <w:rsid w:val="00C93920"/>
    <w:rsid w:val="00C93EDF"/>
    <w:rsid w:val="00C94695"/>
    <w:rsid w:val="00C952A3"/>
    <w:rsid w:val="00C95611"/>
    <w:rsid w:val="00C969D7"/>
    <w:rsid w:val="00C96EDC"/>
    <w:rsid w:val="00CA06BE"/>
    <w:rsid w:val="00CA0E72"/>
    <w:rsid w:val="00CA2147"/>
    <w:rsid w:val="00CA3282"/>
    <w:rsid w:val="00CA37FC"/>
    <w:rsid w:val="00CA3F7D"/>
    <w:rsid w:val="00CA5BDE"/>
    <w:rsid w:val="00CA5EC0"/>
    <w:rsid w:val="00CA5F52"/>
    <w:rsid w:val="00CA6629"/>
    <w:rsid w:val="00CA6F56"/>
    <w:rsid w:val="00CA7940"/>
    <w:rsid w:val="00CA7B7F"/>
    <w:rsid w:val="00CB03AE"/>
    <w:rsid w:val="00CB0621"/>
    <w:rsid w:val="00CB213A"/>
    <w:rsid w:val="00CB30BE"/>
    <w:rsid w:val="00CB334C"/>
    <w:rsid w:val="00CB3751"/>
    <w:rsid w:val="00CB3C5A"/>
    <w:rsid w:val="00CB4717"/>
    <w:rsid w:val="00CB48ED"/>
    <w:rsid w:val="00CB4F12"/>
    <w:rsid w:val="00CB51CF"/>
    <w:rsid w:val="00CB67A3"/>
    <w:rsid w:val="00CB726F"/>
    <w:rsid w:val="00CB7E3C"/>
    <w:rsid w:val="00CC04EB"/>
    <w:rsid w:val="00CC0714"/>
    <w:rsid w:val="00CC10E6"/>
    <w:rsid w:val="00CC2210"/>
    <w:rsid w:val="00CC375E"/>
    <w:rsid w:val="00CC376F"/>
    <w:rsid w:val="00CC3965"/>
    <w:rsid w:val="00CC402C"/>
    <w:rsid w:val="00CC50CD"/>
    <w:rsid w:val="00CC56F0"/>
    <w:rsid w:val="00CC6142"/>
    <w:rsid w:val="00CC6745"/>
    <w:rsid w:val="00CC74CC"/>
    <w:rsid w:val="00CD2032"/>
    <w:rsid w:val="00CD20E1"/>
    <w:rsid w:val="00CD3CAE"/>
    <w:rsid w:val="00CD3E44"/>
    <w:rsid w:val="00CD4FDF"/>
    <w:rsid w:val="00CD5B67"/>
    <w:rsid w:val="00CD6683"/>
    <w:rsid w:val="00CD6705"/>
    <w:rsid w:val="00CD7071"/>
    <w:rsid w:val="00CE025E"/>
    <w:rsid w:val="00CE02A7"/>
    <w:rsid w:val="00CE05DF"/>
    <w:rsid w:val="00CE10DF"/>
    <w:rsid w:val="00CE3323"/>
    <w:rsid w:val="00CE4396"/>
    <w:rsid w:val="00CE448E"/>
    <w:rsid w:val="00CE4798"/>
    <w:rsid w:val="00CE4979"/>
    <w:rsid w:val="00CE4DA1"/>
    <w:rsid w:val="00CE55A5"/>
    <w:rsid w:val="00CE5961"/>
    <w:rsid w:val="00CE5BD0"/>
    <w:rsid w:val="00CE5F84"/>
    <w:rsid w:val="00CE66F1"/>
    <w:rsid w:val="00CE76F5"/>
    <w:rsid w:val="00CE7D06"/>
    <w:rsid w:val="00CF039A"/>
    <w:rsid w:val="00CF0E72"/>
    <w:rsid w:val="00CF153F"/>
    <w:rsid w:val="00CF1575"/>
    <w:rsid w:val="00CF22EB"/>
    <w:rsid w:val="00CF24BC"/>
    <w:rsid w:val="00CF27D5"/>
    <w:rsid w:val="00CF54ED"/>
    <w:rsid w:val="00CF67D0"/>
    <w:rsid w:val="00CF7229"/>
    <w:rsid w:val="00D00FBC"/>
    <w:rsid w:val="00D014A9"/>
    <w:rsid w:val="00D017C0"/>
    <w:rsid w:val="00D01BCE"/>
    <w:rsid w:val="00D01C30"/>
    <w:rsid w:val="00D01D17"/>
    <w:rsid w:val="00D04F85"/>
    <w:rsid w:val="00D052BA"/>
    <w:rsid w:val="00D05932"/>
    <w:rsid w:val="00D0596B"/>
    <w:rsid w:val="00D05DAA"/>
    <w:rsid w:val="00D06A02"/>
    <w:rsid w:val="00D06EF5"/>
    <w:rsid w:val="00D072AC"/>
    <w:rsid w:val="00D127A4"/>
    <w:rsid w:val="00D14666"/>
    <w:rsid w:val="00D150DA"/>
    <w:rsid w:val="00D15E52"/>
    <w:rsid w:val="00D17226"/>
    <w:rsid w:val="00D172AA"/>
    <w:rsid w:val="00D17C52"/>
    <w:rsid w:val="00D20822"/>
    <w:rsid w:val="00D20830"/>
    <w:rsid w:val="00D21591"/>
    <w:rsid w:val="00D2237F"/>
    <w:rsid w:val="00D2587E"/>
    <w:rsid w:val="00D25C73"/>
    <w:rsid w:val="00D25F46"/>
    <w:rsid w:val="00D27755"/>
    <w:rsid w:val="00D278E7"/>
    <w:rsid w:val="00D30BF2"/>
    <w:rsid w:val="00D30C83"/>
    <w:rsid w:val="00D30ECD"/>
    <w:rsid w:val="00D31713"/>
    <w:rsid w:val="00D322EE"/>
    <w:rsid w:val="00D330CD"/>
    <w:rsid w:val="00D35222"/>
    <w:rsid w:val="00D35780"/>
    <w:rsid w:val="00D3698C"/>
    <w:rsid w:val="00D37193"/>
    <w:rsid w:val="00D376CF"/>
    <w:rsid w:val="00D4021D"/>
    <w:rsid w:val="00D40B7A"/>
    <w:rsid w:val="00D40B96"/>
    <w:rsid w:val="00D40D52"/>
    <w:rsid w:val="00D42118"/>
    <w:rsid w:val="00D422E2"/>
    <w:rsid w:val="00D42D8F"/>
    <w:rsid w:val="00D4389A"/>
    <w:rsid w:val="00D44662"/>
    <w:rsid w:val="00D449E8"/>
    <w:rsid w:val="00D45AD9"/>
    <w:rsid w:val="00D45DB5"/>
    <w:rsid w:val="00D47220"/>
    <w:rsid w:val="00D47987"/>
    <w:rsid w:val="00D47DED"/>
    <w:rsid w:val="00D47F85"/>
    <w:rsid w:val="00D50D33"/>
    <w:rsid w:val="00D51A28"/>
    <w:rsid w:val="00D52817"/>
    <w:rsid w:val="00D554F7"/>
    <w:rsid w:val="00D56991"/>
    <w:rsid w:val="00D572CC"/>
    <w:rsid w:val="00D57968"/>
    <w:rsid w:val="00D60BC6"/>
    <w:rsid w:val="00D612C5"/>
    <w:rsid w:val="00D62F85"/>
    <w:rsid w:val="00D6325F"/>
    <w:rsid w:val="00D63E04"/>
    <w:rsid w:val="00D6478C"/>
    <w:rsid w:val="00D653D7"/>
    <w:rsid w:val="00D65698"/>
    <w:rsid w:val="00D65787"/>
    <w:rsid w:val="00D657D8"/>
    <w:rsid w:val="00D65F01"/>
    <w:rsid w:val="00D66E59"/>
    <w:rsid w:val="00D67504"/>
    <w:rsid w:val="00D67724"/>
    <w:rsid w:val="00D67CC8"/>
    <w:rsid w:val="00D70A3A"/>
    <w:rsid w:val="00D71587"/>
    <w:rsid w:val="00D7200A"/>
    <w:rsid w:val="00D72E6A"/>
    <w:rsid w:val="00D7389B"/>
    <w:rsid w:val="00D73E87"/>
    <w:rsid w:val="00D757EE"/>
    <w:rsid w:val="00D75D77"/>
    <w:rsid w:val="00D768A3"/>
    <w:rsid w:val="00D768A7"/>
    <w:rsid w:val="00D76B10"/>
    <w:rsid w:val="00D76E37"/>
    <w:rsid w:val="00D807A7"/>
    <w:rsid w:val="00D8086C"/>
    <w:rsid w:val="00D81258"/>
    <w:rsid w:val="00D82B11"/>
    <w:rsid w:val="00D83EB8"/>
    <w:rsid w:val="00D84729"/>
    <w:rsid w:val="00D857A2"/>
    <w:rsid w:val="00D8600E"/>
    <w:rsid w:val="00D8607C"/>
    <w:rsid w:val="00D861F6"/>
    <w:rsid w:val="00D8652D"/>
    <w:rsid w:val="00D866C2"/>
    <w:rsid w:val="00D86955"/>
    <w:rsid w:val="00D86C63"/>
    <w:rsid w:val="00D8705E"/>
    <w:rsid w:val="00D876C1"/>
    <w:rsid w:val="00D87772"/>
    <w:rsid w:val="00D87CB5"/>
    <w:rsid w:val="00D909A0"/>
    <w:rsid w:val="00D9127A"/>
    <w:rsid w:val="00D913F3"/>
    <w:rsid w:val="00D918AF"/>
    <w:rsid w:val="00D92393"/>
    <w:rsid w:val="00D92606"/>
    <w:rsid w:val="00D927C3"/>
    <w:rsid w:val="00D92939"/>
    <w:rsid w:val="00D93838"/>
    <w:rsid w:val="00D93AAE"/>
    <w:rsid w:val="00D94C6B"/>
    <w:rsid w:val="00D9501F"/>
    <w:rsid w:val="00D96221"/>
    <w:rsid w:val="00D9700B"/>
    <w:rsid w:val="00DA0755"/>
    <w:rsid w:val="00DA0C4D"/>
    <w:rsid w:val="00DA0D58"/>
    <w:rsid w:val="00DA1075"/>
    <w:rsid w:val="00DA175F"/>
    <w:rsid w:val="00DA3228"/>
    <w:rsid w:val="00DA3F62"/>
    <w:rsid w:val="00DA5C1E"/>
    <w:rsid w:val="00DB0596"/>
    <w:rsid w:val="00DB142B"/>
    <w:rsid w:val="00DB34E5"/>
    <w:rsid w:val="00DB3868"/>
    <w:rsid w:val="00DB3E45"/>
    <w:rsid w:val="00DB448C"/>
    <w:rsid w:val="00DB58D8"/>
    <w:rsid w:val="00DB5E5D"/>
    <w:rsid w:val="00DB645E"/>
    <w:rsid w:val="00DB6A7C"/>
    <w:rsid w:val="00DC0EE0"/>
    <w:rsid w:val="00DC17AB"/>
    <w:rsid w:val="00DC1DAA"/>
    <w:rsid w:val="00DC2A85"/>
    <w:rsid w:val="00DC3404"/>
    <w:rsid w:val="00DC4A7E"/>
    <w:rsid w:val="00DC5072"/>
    <w:rsid w:val="00DD01BF"/>
    <w:rsid w:val="00DD02BB"/>
    <w:rsid w:val="00DD06A0"/>
    <w:rsid w:val="00DD0B50"/>
    <w:rsid w:val="00DD0C4A"/>
    <w:rsid w:val="00DD0FBC"/>
    <w:rsid w:val="00DD11D5"/>
    <w:rsid w:val="00DD1D88"/>
    <w:rsid w:val="00DD28AE"/>
    <w:rsid w:val="00DD2B23"/>
    <w:rsid w:val="00DD2E5F"/>
    <w:rsid w:val="00DD3515"/>
    <w:rsid w:val="00DD416E"/>
    <w:rsid w:val="00DD53F1"/>
    <w:rsid w:val="00DD5892"/>
    <w:rsid w:val="00DD5E64"/>
    <w:rsid w:val="00DD607C"/>
    <w:rsid w:val="00DD75E2"/>
    <w:rsid w:val="00DD7C1E"/>
    <w:rsid w:val="00DE0F48"/>
    <w:rsid w:val="00DE1485"/>
    <w:rsid w:val="00DE2A32"/>
    <w:rsid w:val="00DE3C1F"/>
    <w:rsid w:val="00DE5DDA"/>
    <w:rsid w:val="00DE6C36"/>
    <w:rsid w:val="00DE6D77"/>
    <w:rsid w:val="00DE7FFE"/>
    <w:rsid w:val="00DF0135"/>
    <w:rsid w:val="00DF1598"/>
    <w:rsid w:val="00DF194E"/>
    <w:rsid w:val="00DF21D4"/>
    <w:rsid w:val="00DF3338"/>
    <w:rsid w:val="00DF3523"/>
    <w:rsid w:val="00DF555B"/>
    <w:rsid w:val="00DF5935"/>
    <w:rsid w:val="00DF656A"/>
    <w:rsid w:val="00DF6EE6"/>
    <w:rsid w:val="00E002AB"/>
    <w:rsid w:val="00E005AD"/>
    <w:rsid w:val="00E00B3C"/>
    <w:rsid w:val="00E00C02"/>
    <w:rsid w:val="00E01550"/>
    <w:rsid w:val="00E01CDC"/>
    <w:rsid w:val="00E02B1B"/>
    <w:rsid w:val="00E0394E"/>
    <w:rsid w:val="00E04774"/>
    <w:rsid w:val="00E04BC1"/>
    <w:rsid w:val="00E05D3F"/>
    <w:rsid w:val="00E0644A"/>
    <w:rsid w:val="00E0652F"/>
    <w:rsid w:val="00E06B95"/>
    <w:rsid w:val="00E06E6F"/>
    <w:rsid w:val="00E07DD2"/>
    <w:rsid w:val="00E105AD"/>
    <w:rsid w:val="00E11018"/>
    <w:rsid w:val="00E11BED"/>
    <w:rsid w:val="00E12C92"/>
    <w:rsid w:val="00E14325"/>
    <w:rsid w:val="00E14465"/>
    <w:rsid w:val="00E15DFE"/>
    <w:rsid w:val="00E160D2"/>
    <w:rsid w:val="00E166BE"/>
    <w:rsid w:val="00E16B28"/>
    <w:rsid w:val="00E17858"/>
    <w:rsid w:val="00E20398"/>
    <w:rsid w:val="00E2140E"/>
    <w:rsid w:val="00E2188E"/>
    <w:rsid w:val="00E21D4D"/>
    <w:rsid w:val="00E21F10"/>
    <w:rsid w:val="00E22289"/>
    <w:rsid w:val="00E23570"/>
    <w:rsid w:val="00E235B2"/>
    <w:rsid w:val="00E237C0"/>
    <w:rsid w:val="00E23817"/>
    <w:rsid w:val="00E23C6B"/>
    <w:rsid w:val="00E24227"/>
    <w:rsid w:val="00E24CF0"/>
    <w:rsid w:val="00E24EEB"/>
    <w:rsid w:val="00E27362"/>
    <w:rsid w:val="00E27A59"/>
    <w:rsid w:val="00E304DE"/>
    <w:rsid w:val="00E309AA"/>
    <w:rsid w:val="00E310B6"/>
    <w:rsid w:val="00E31F9D"/>
    <w:rsid w:val="00E320B1"/>
    <w:rsid w:val="00E32205"/>
    <w:rsid w:val="00E33757"/>
    <w:rsid w:val="00E347A8"/>
    <w:rsid w:val="00E356CA"/>
    <w:rsid w:val="00E357D3"/>
    <w:rsid w:val="00E36324"/>
    <w:rsid w:val="00E36BDF"/>
    <w:rsid w:val="00E37894"/>
    <w:rsid w:val="00E403D6"/>
    <w:rsid w:val="00E41F8C"/>
    <w:rsid w:val="00E42BBD"/>
    <w:rsid w:val="00E4380D"/>
    <w:rsid w:val="00E43AB2"/>
    <w:rsid w:val="00E43AC6"/>
    <w:rsid w:val="00E43E6C"/>
    <w:rsid w:val="00E4484F"/>
    <w:rsid w:val="00E448B5"/>
    <w:rsid w:val="00E4766A"/>
    <w:rsid w:val="00E50326"/>
    <w:rsid w:val="00E503AF"/>
    <w:rsid w:val="00E5046A"/>
    <w:rsid w:val="00E5048F"/>
    <w:rsid w:val="00E50B3F"/>
    <w:rsid w:val="00E50BFF"/>
    <w:rsid w:val="00E51CF3"/>
    <w:rsid w:val="00E52505"/>
    <w:rsid w:val="00E5404D"/>
    <w:rsid w:val="00E55BFD"/>
    <w:rsid w:val="00E55D2A"/>
    <w:rsid w:val="00E56CE6"/>
    <w:rsid w:val="00E57E26"/>
    <w:rsid w:val="00E607DB"/>
    <w:rsid w:val="00E614CB"/>
    <w:rsid w:val="00E617A2"/>
    <w:rsid w:val="00E621A2"/>
    <w:rsid w:val="00E623E4"/>
    <w:rsid w:val="00E62D8F"/>
    <w:rsid w:val="00E62E3D"/>
    <w:rsid w:val="00E63397"/>
    <w:rsid w:val="00E65132"/>
    <w:rsid w:val="00E6586E"/>
    <w:rsid w:val="00E662DE"/>
    <w:rsid w:val="00E7065C"/>
    <w:rsid w:val="00E70B0A"/>
    <w:rsid w:val="00E70E70"/>
    <w:rsid w:val="00E723D8"/>
    <w:rsid w:val="00E7258D"/>
    <w:rsid w:val="00E7395C"/>
    <w:rsid w:val="00E744E2"/>
    <w:rsid w:val="00E757D5"/>
    <w:rsid w:val="00E75CB6"/>
    <w:rsid w:val="00E75D87"/>
    <w:rsid w:val="00E768E5"/>
    <w:rsid w:val="00E76E18"/>
    <w:rsid w:val="00E773C9"/>
    <w:rsid w:val="00E77A7C"/>
    <w:rsid w:val="00E77FDB"/>
    <w:rsid w:val="00E8160D"/>
    <w:rsid w:val="00E81806"/>
    <w:rsid w:val="00E819B2"/>
    <w:rsid w:val="00E82C98"/>
    <w:rsid w:val="00E82EE7"/>
    <w:rsid w:val="00E8375B"/>
    <w:rsid w:val="00E83BE1"/>
    <w:rsid w:val="00E85669"/>
    <w:rsid w:val="00E8579A"/>
    <w:rsid w:val="00E858C1"/>
    <w:rsid w:val="00E86257"/>
    <w:rsid w:val="00E86F28"/>
    <w:rsid w:val="00E86FB8"/>
    <w:rsid w:val="00E86FED"/>
    <w:rsid w:val="00E87CE8"/>
    <w:rsid w:val="00E90A52"/>
    <w:rsid w:val="00E917B4"/>
    <w:rsid w:val="00E92007"/>
    <w:rsid w:val="00E92AEF"/>
    <w:rsid w:val="00E93753"/>
    <w:rsid w:val="00E940CA"/>
    <w:rsid w:val="00E940DE"/>
    <w:rsid w:val="00E941A5"/>
    <w:rsid w:val="00E94978"/>
    <w:rsid w:val="00E949DA"/>
    <w:rsid w:val="00E9576C"/>
    <w:rsid w:val="00E9615D"/>
    <w:rsid w:val="00E966DF"/>
    <w:rsid w:val="00E969CD"/>
    <w:rsid w:val="00E971FB"/>
    <w:rsid w:val="00E976FD"/>
    <w:rsid w:val="00EA017F"/>
    <w:rsid w:val="00EA0B38"/>
    <w:rsid w:val="00EA2250"/>
    <w:rsid w:val="00EA27CB"/>
    <w:rsid w:val="00EA2B94"/>
    <w:rsid w:val="00EA3E8A"/>
    <w:rsid w:val="00EA45FA"/>
    <w:rsid w:val="00EA4C0D"/>
    <w:rsid w:val="00EA51DA"/>
    <w:rsid w:val="00EA579A"/>
    <w:rsid w:val="00EA6132"/>
    <w:rsid w:val="00EA68BB"/>
    <w:rsid w:val="00EA78F0"/>
    <w:rsid w:val="00EB0908"/>
    <w:rsid w:val="00EB0E8C"/>
    <w:rsid w:val="00EB2004"/>
    <w:rsid w:val="00EB2C56"/>
    <w:rsid w:val="00EB310F"/>
    <w:rsid w:val="00EB4EE9"/>
    <w:rsid w:val="00EB554E"/>
    <w:rsid w:val="00EB56F8"/>
    <w:rsid w:val="00EB6E36"/>
    <w:rsid w:val="00EB7017"/>
    <w:rsid w:val="00EB7AB2"/>
    <w:rsid w:val="00EC0819"/>
    <w:rsid w:val="00EC136D"/>
    <w:rsid w:val="00EC1E76"/>
    <w:rsid w:val="00EC2662"/>
    <w:rsid w:val="00EC2B76"/>
    <w:rsid w:val="00EC2DCB"/>
    <w:rsid w:val="00EC38A5"/>
    <w:rsid w:val="00EC42A5"/>
    <w:rsid w:val="00EC6114"/>
    <w:rsid w:val="00EC6BFD"/>
    <w:rsid w:val="00EC6FD2"/>
    <w:rsid w:val="00EC701F"/>
    <w:rsid w:val="00EC7462"/>
    <w:rsid w:val="00EC78E8"/>
    <w:rsid w:val="00EC7E8E"/>
    <w:rsid w:val="00ED04C0"/>
    <w:rsid w:val="00ED0674"/>
    <w:rsid w:val="00ED0B5B"/>
    <w:rsid w:val="00ED1421"/>
    <w:rsid w:val="00ED1A29"/>
    <w:rsid w:val="00ED2412"/>
    <w:rsid w:val="00ED2A46"/>
    <w:rsid w:val="00ED3612"/>
    <w:rsid w:val="00ED36FD"/>
    <w:rsid w:val="00ED4751"/>
    <w:rsid w:val="00ED4FE3"/>
    <w:rsid w:val="00ED6098"/>
    <w:rsid w:val="00ED774A"/>
    <w:rsid w:val="00ED77EF"/>
    <w:rsid w:val="00ED7AD3"/>
    <w:rsid w:val="00ED7BBF"/>
    <w:rsid w:val="00ED7DA2"/>
    <w:rsid w:val="00EE0346"/>
    <w:rsid w:val="00EE1579"/>
    <w:rsid w:val="00EE175F"/>
    <w:rsid w:val="00EE2086"/>
    <w:rsid w:val="00EE276D"/>
    <w:rsid w:val="00EE3088"/>
    <w:rsid w:val="00EE44D9"/>
    <w:rsid w:val="00EE517C"/>
    <w:rsid w:val="00EE59BD"/>
    <w:rsid w:val="00EE603F"/>
    <w:rsid w:val="00EE62F2"/>
    <w:rsid w:val="00EE6F95"/>
    <w:rsid w:val="00EE7B1F"/>
    <w:rsid w:val="00EF04BE"/>
    <w:rsid w:val="00EF0CB0"/>
    <w:rsid w:val="00EF19E9"/>
    <w:rsid w:val="00EF2157"/>
    <w:rsid w:val="00EF31A3"/>
    <w:rsid w:val="00EF44DA"/>
    <w:rsid w:val="00EF514C"/>
    <w:rsid w:val="00EF559A"/>
    <w:rsid w:val="00EF5E44"/>
    <w:rsid w:val="00EF646C"/>
    <w:rsid w:val="00EF6BB3"/>
    <w:rsid w:val="00EF6DE3"/>
    <w:rsid w:val="00EF70E7"/>
    <w:rsid w:val="00EF7143"/>
    <w:rsid w:val="00EF7D14"/>
    <w:rsid w:val="00F01D5B"/>
    <w:rsid w:val="00F02A24"/>
    <w:rsid w:val="00F05D7C"/>
    <w:rsid w:val="00F06DAA"/>
    <w:rsid w:val="00F07B5E"/>
    <w:rsid w:val="00F07C9F"/>
    <w:rsid w:val="00F07D63"/>
    <w:rsid w:val="00F107F0"/>
    <w:rsid w:val="00F12C23"/>
    <w:rsid w:val="00F131AC"/>
    <w:rsid w:val="00F131F3"/>
    <w:rsid w:val="00F154FE"/>
    <w:rsid w:val="00F159CF"/>
    <w:rsid w:val="00F15FB8"/>
    <w:rsid w:val="00F23E4C"/>
    <w:rsid w:val="00F24699"/>
    <w:rsid w:val="00F26579"/>
    <w:rsid w:val="00F26612"/>
    <w:rsid w:val="00F26935"/>
    <w:rsid w:val="00F26C33"/>
    <w:rsid w:val="00F26CB4"/>
    <w:rsid w:val="00F26E2B"/>
    <w:rsid w:val="00F2713A"/>
    <w:rsid w:val="00F27703"/>
    <w:rsid w:val="00F27E25"/>
    <w:rsid w:val="00F301B6"/>
    <w:rsid w:val="00F307FA"/>
    <w:rsid w:val="00F31EA0"/>
    <w:rsid w:val="00F3203C"/>
    <w:rsid w:val="00F3207B"/>
    <w:rsid w:val="00F32997"/>
    <w:rsid w:val="00F32B02"/>
    <w:rsid w:val="00F33DC2"/>
    <w:rsid w:val="00F33F80"/>
    <w:rsid w:val="00F34AF6"/>
    <w:rsid w:val="00F34BC7"/>
    <w:rsid w:val="00F362F0"/>
    <w:rsid w:val="00F36881"/>
    <w:rsid w:val="00F37074"/>
    <w:rsid w:val="00F40074"/>
    <w:rsid w:val="00F406F2"/>
    <w:rsid w:val="00F41CB2"/>
    <w:rsid w:val="00F424AA"/>
    <w:rsid w:val="00F42EC1"/>
    <w:rsid w:val="00F433FC"/>
    <w:rsid w:val="00F43B29"/>
    <w:rsid w:val="00F44551"/>
    <w:rsid w:val="00F459D9"/>
    <w:rsid w:val="00F4616A"/>
    <w:rsid w:val="00F463D3"/>
    <w:rsid w:val="00F46508"/>
    <w:rsid w:val="00F4735D"/>
    <w:rsid w:val="00F47817"/>
    <w:rsid w:val="00F5117C"/>
    <w:rsid w:val="00F5131D"/>
    <w:rsid w:val="00F5138F"/>
    <w:rsid w:val="00F5146A"/>
    <w:rsid w:val="00F51DA5"/>
    <w:rsid w:val="00F5262C"/>
    <w:rsid w:val="00F52F94"/>
    <w:rsid w:val="00F539D5"/>
    <w:rsid w:val="00F53D33"/>
    <w:rsid w:val="00F54850"/>
    <w:rsid w:val="00F5592A"/>
    <w:rsid w:val="00F55C0A"/>
    <w:rsid w:val="00F5616A"/>
    <w:rsid w:val="00F577BA"/>
    <w:rsid w:val="00F577F1"/>
    <w:rsid w:val="00F57A2D"/>
    <w:rsid w:val="00F57B63"/>
    <w:rsid w:val="00F61749"/>
    <w:rsid w:val="00F62061"/>
    <w:rsid w:val="00F62542"/>
    <w:rsid w:val="00F632A6"/>
    <w:rsid w:val="00F63932"/>
    <w:rsid w:val="00F648F5"/>
    <w:rsid w:val="00F64A5C"/>
    <w:rsid w:val="00F64E18"/>
    <w:rsid w:val="00F65123"/>
    <w:rsid w:val="00F65DB3"/>
    <w:rsid w:val="00F66A8D"/>
    <w:rsid w:val="00F671C8"/>
    <w:rsid w:val="00F67B67"/>
    <w:rsid w:val="00F70797"/>
    <w:rsid w:val="00F7284F"/>
    <w:rsid w:val="00F74049"/>
    <w:rsid w:val="00F742F5"/>
    <w:rsid w:val="00F756BB"/>
    <w:rsid w:val="00F75A79"/>
    <w:rsid w:val="00F76CA2"/>
    <w:rsid w:val="00F76DE0"/>
    <w:rsid w:val="00F76F39"/>
    <w:rsid w:val="00F77D0B"/>
    <w:rsid w:val="00F81662"/>
    <w:rsid w:val="00F81799"/>
    <w:rsid w:val="00F817E3"/>
    <w:rsid w:val="00F81E36"/>
    <w:rsid w:val="00F82200"/>
    <w:rsid w:val="00F82409"/>
    <w:rsid w:val="00F83003"/>
    <w:rsid w:val="00F83FD5"/>
    <w:rsid w:val="00F84025"/>
    <w:rsid w:val="00F840B1"/>
    <w:rsid w:val="00F84344"/>
    <w:rsid w:val="00F8443E"/>
    <w:rsid w:val="00F85310"/>
    <w:rsid w:val="00F864A0"/>
    <w:rsid w:val="00F86ACB"/>
    <w:rsid w:val="00F876A3"/>
    <w:rsid w:val="00F87EF3"/>
    <w:rsid w:val="00F90539"/>
    <w:rsid w:val="00F90796"/>
    <w:rsid w:val="00F9168A"/>
    <w:rsid w:val="00F92075"/>
    <w:rsid w:val="00F926D0"/>
    <w:rsid w:val="00F92B20"/>
    <w:rsid w:val="00F92CCD"/>
    <w:rsid w:val="00F92DE0"/>
    <w:rsid w:val="00F93F79"/>
    <w:rsid w:val="00F94635"/>
    <w:rsid w:val="00F9465E"/>
    <w:rsid w:val="00F94913"/>
    <w:rsid w:val="00F94C6F"/>
    <w:rsid w:val="00F94EC6"/>
    <w:rsid w:val="00F95232"/>
    <w:rsid w:val="00F95A59"/>
    <w:rsid w:val="00F97214"/>
    <w:rsid w:val="00F97383"/>
    <w:rsid w:val="00F973E5"/>
    <w:rsid w:val="00FA1E82"/>
    <w:rsid w:val="00FA2275"/>
    <w:rsid w:val="00FA2E82"/>
    <w:rsid w:val="00FA4DEB"/>
    <w:rsid w:val="00FA59C8"/>
    <w:rsid w:val="00FA5C7C"/>
    <w:rsid w:val="00FA66A1"/>
    <w:rsid w:val="00FB086D"/>
    <w:rsid w:val="00FB102B"/>
    <w:rsid w:val="00FB1D11"/>
    <w:rsid w:val="00FB235A"/>
    <w:rsid w:val="00FB292A"/>
    <w:rsid w:val="00FB5852"/>
    <w:rsid w:val="00FB6519"/>
    <w:rsid w:val="00FC0895"/>
    <w:rsid w:val="00FC0DC1"/>
    <w:rsid w:val="00FC152C"/>
    <w:rsid w:val="00FC1E35"/>
    <w:rsid w:val="00FC208E"/>
    <w:rsid w:val="00FC245A"/>
    <w:rsid w:val="00FC2507"/>
    <w:rsid w:val="00FC2589"/>
    <w:rsid w:val="00FC2C3D"/>
    <w:rsid w:val="00FC3637"/>
    <w:rsid w:val="00FC3C23"/>
    <w:rsid w:val="00FC46AE"/>
    <w:rsid w:val="00FC4C01"/>
    <w:rsid w:val="00FC50E6"/>
    <w:rsid w:val="00FC5805"/>
    <w:rsid w:val="00FD00F4"/>
    <w:rsid w:val="00FD0AFE"/>
    <w:rsid w:val="00FD0C46"/>
    <w:rsid w:val="00FD1B22"/>
    <w:rsid w:val="00FD202F"/>
    <w:rsid w:val="00FD2C78"/>
    <w:rsid w:val="00FD2DAD"/>
    <w:rsid w:val="00FD32DB"/>
    <w:rsid w:val="00FD3302"/>
    <w:rsid w:val="00FD38FF"/>
    <w:rsid w:val="00FD3C3C"/>
    <w:rsid w:val="00FD3EC5"/>
    <w:rsid w:val="00FD42C9"/>
    <w:rsid w:val="00FD4649"/>
    <w:rsid w:val="00FD5410"/>
    <w:rsid w:val="00FD7177"/>
    <w:rsid w:val="00FD74D3"/>
    <w:rsid w:val="00FD7B5C"/>
    <w:rsid w:val="00FD7D55"/>
    <w:rsid w:val="00FD7E02"/>
    <w:rsid w:val="00FE13A5"/>
    <w:rsid w:val="00FE177A"/>
    <w:rsid w:val="00FE338D"/>
    <w:rsid w:val="00FE33FA"/>
    <w:rsid w:val="00FE34CF"/>
    <w:rsid w:val="00FE36D4"/>
    <w:rsid w:val="00FE3816"/>
    <w:rsid w:val="00FE3C14"/>
    <w:rsid w:val="00FE4466"/>
    <w:rsid w:val="00FE4666"/>
    <w:rsid w:val="00FE471C"/>
    <w:rsid w:val="00FE4D53"/>
    <w:rsid w:val="00FE642C"/>
    <w:rsid w:val="00FE64E7"/>
    <w:rsid w:val="00FE695D"/>
    <w:rsid w:val="00FE7B24"/>
    <w:rsid w:val="00FF0B9B"/>
    <w:rsid w:val="00FF4388"/>
    <w:rsid w:val="00FF486E"/>
    <w:rsid w:val="00FF5E32"/>
    <w:rsid w:val="00FF6C4D"/>
    <w:rsid w:val="00FF7A2D"/>
    <w:rsid w:val="772375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651E3C3"/>
  <w15:docId w15:val="{EBB71D93-4BDA-4A5D-B71E-95D74A5BD9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0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A71C5"/>
    <w:rPr>
      <w:rFonts w:ascii="Times New Roman" w:eastAsia="Times New Roman" w:hAnsi="Times New Roman" w:cs="Times New Roman"/>
      <w:sz w:val="24"/>
      <w:lang w:eastAsia="ja-JP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qFormat/>
    <w:pPr>
      <w:keepNext/>
      <w:jc w:val="center"/>
      <w:outlineLvl w:val="1"/>
    </w:pPr>
    <w:rPr>
      <w:b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uiPriority w:val="35"/>
    <w:unhideWhenUsed/>
    <w:qFormat/>
    <w:rPr>
      <w:rFonts w:asciiTheme="majorHAnsi" w:eastAsia="黑体" w:hAnsiTheme="majorHAnsi" w:cstheme="majorBidi"/>
      <w:sz w:val="20"/>
    </w:rPr>
  </w:style>
  <w:style w:type="paragraph" w:styleId="a4">
    <w:name w:val="footer"/>
    <w:basedOn w:val="a"/>
    <w:link w:val="a5"/>
    <w:uiPriority w:val="99"/>
    <w:unhideWhenUsed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6">
    <w:name w:val="header"/>
    <w:basedOn w:val="a"/>
    <w:link w:val="a7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a8">
    <w:name w:val="Table Grid"/>
    <w:basedOn w:val="a1"/>
    <w:uiPriority w:val="59"/>
    <w:qFormat/>
    <w:rPr>
      <w:rFonts w:ascii="Times New Roman" w:eastAsia="宋体" w:hAnsi="Times New Roman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标题 2 字符"/>
    <w:basedOn w:val="a0"/>
    <w:link w:val="2"/>
    <w:qFormat/>
    <w:rPr>
      <w:rFonts w:ascii="Times New Roman" w:eastAsia="Times New Roman" w:hAnsi="Times New Roman" w:cs="Times New Roman"/>
      <w:b/>
      <w:kern w:val="0"/>
      <w:sz w:val="32"/>
      <w:szCs w:val="20"/>
      <w:lang w:eastAsia="ja-JP"/>
    </w:rPr>
  </w:style>
  <w:style w:type="character" w:customStyle="1" w:styleId="11">
    <w:name w:val="明显强调1"/>
    <w:basedOn w:val="a0"/>
    <w:uiPriority w:val="21"/>
    <w:qFormat/>
    <w:rPr>
      <w:i/>
      <w:iCs/>
      <w:color w:val="4472C4" w:themeColor="accent1"/>
    </w:rPr>
  </w:style>
  <w:style w:type="paragraph" w:styleId="a9">
    <w:name w:val="Intense Quote"/>
    <w:basedOn w:val="a"/>
    <w:next w:val="a"/>
    <w:link w:val="aa"/>
    <w:uiPriority w:val="30"/>
    <w:qFormat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a">
    <w:name w:val="明显引用 字符"/>
    <w:basedOn w:val="a0"/>
    <w:link w:val="a9"/>
    <w:uiPriority w:val="30"/>
    <w:qFormat/>
    <w:rPr>
      <w:rFonts w:ascii="Times New Roman" w:eastAsia="Times New Roman" w:hAnsi="Times New Roman" w:cs="Times New Roman"/>
      <w:i/>
      <w:iCs/>
      <w:color w:val="4472C4" w:themeColor="accent1"/>
      <w:kern w:val="0"/>
      <w:sz w:val="24"/>
      <w:szCs w:val="20"/>
      <w:lang w:eastAsia="ja-JP"/>
    </w:rPr>
  </w:style>
  <w:style w:type="table" w:customStyle="1" w:styleId="TableGrid">
    <w:name w:val="TableGrid"/>
    <w:qFormat/>
    <w:rPr>
      <w:szCs w:val="22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b">
    <w:name w:val="List Paragraph"/>
    <w:basedOn w:val="a"/>
    <w:uiPriority w:val="34"/>
    <w:qFormat/>
    <w:pPr>
      <w:ind w:firstLineChars="200" w:firstLine="420"/>
    </w:pPr>
  </w:style>
  <w:style w:type="character" w:styleId="ac">
    <w:name w:val="Placeholder Text"/>
    <w:basedOn w:val="a0"/>
    <w:uiPriority w:val="99"/>
    <w:semiHidden/>
    <w:qFormat/>
    <w:rPr>
      <w:color w:val="808080"/>
    </w:rPr>
  </w:style>
  <w:style w:type="character" w:customStyle="1" w:styleId="a7">
    <w:name w:val="页眉 字符"/>
    <w:basedOn w:val="a0"/>
    <w:link w:val="a6"/>
    <w:uiPriority w:val="99"/>
    <w:qFormat/>
    <w:rPr>
      <w:rFonts w:ascii="Times New Roman" w:eastAsia="Times New Roman" w:hAnsi="Times New Roman" w:cs="Times New Roman"/>
      <w:kern w:val="0"/>
      <w:sz w:val="18"/>
      <w:szCs w:val="18"/>
      <w:lang w:eastAsia="ja-JP"/>
    </w:rPr>
  </w:style>
  <w:style w:type="character" w:customStyle="1" w:styleId="a5">
    <w:name w:val="页脚 字符"/>
    <w:basedOn w:val="a0"/>
    <w:link w:val="a4"/>
    <w:uiPriority w:val="99"/>
    <w:rPr>
      <w:rFonts w:ascii="Times New Roman" w:eastAsia="Times New Roman" w:hAnsi="Times New Roman" w:cs="Times New Roman"/>
      <w:kern w:val="0"/>
      <w:sz w:val="18"/>
      <w:szCs w:val="18"/>
      <w:lang w:eastAsia="ja-JP"/>
    </w:rPr>
  </w:style>
  <w:style w:type="character" w:customStyle="1" w:styleId="10">
    <w:name w:val="标题 1 字符"/>
    <w:basedOn w:val="a0"/>
    <w:link w:val="1"/>
    <w:uiPriority w:val="9"/>
    <w:rPr>
      <w:rFonts w:ascii="Times New Roman" w:eastAsia="Times New Roman" w:hAnsi="Times New Roman" w:cs="Times New Roman"/>
      <w:b/>
      <w:bCs/>
      <w:kern w:val="44"/>
      <w:sz w:val="44"/>
      <w:szCs w:val="44"/>
      <w:lang w:eastAsia="ja-JP"/>
    </w:rPr>
  </w:style>
  <w:style w:type="paragraph" w:customStyle="1" w:styleId="ad">
    <w:name w:val="图表标题"/>
    <w:basedOn w:val="a"/>
    <w:next w:val="a"/>
    <w:qFormat/>
    <w:rsid w:val="004338E6"/>
    <w:pPr>
      <w:widowControl w:val="0"/>
      <w:jc w:val="center"/>
    </w:pPr>
    <w:rPr>
      <w:rFonts w:eastAsia="宋体"/>
      <w:b/>
      <w:kern w:val="2"/>
      <w:sz w:val="21"/>
      <w:szCs w:val="21"/>
      <w:lang w:eastAsia="zh-CN"/>
    </w:rPr>
  </w:style>
  <w:style w:type="paragraph" w:customStyle="1" w:styleId="EndNoteBibliographyTitle">
    <w:name w:val="EndNote Bibliography Title"/>
    <w:basedOn w:val="a"/>
    <w:link w:val="EndNoteBibliographyTitle0"/>
    <w:rsid w:val="00043131"/>
    <w:pPr>
      <w:jc w:val="center"/>
    </w:pPr>
  </w:style>
  <w:style w:type="character" w:customStyle="1" w:styleId="EndNoteBibliographyTitle0">
    <w:name w:val="EndNote Bibliography Title 字符"/>
    <w:basedOn w:val="a0"/>
    <w:link w:val="EndNoteBibliographyTitle"/>
    <w:rsid w:val="00043131"/>
    <w:rPr>
      <w:rFonts w:ascii="Times New Roman" w:eastAsia="Times New Roman" w:hAnsi="Times New Roman" w:cs="Times New Roman"/>
      <w:sz w:val="24"/>
      <w:lang w:eastAsia="ja-JP"/>
    </w:rPr>
  </w:style>
  <w:style w:type="paragraph" w:customStyle="1" w:styleId="EndNoteBibliography">
    <w:name w:val="EndNote Bibliography"/>
    <w:basedOn w:val="a"/>
    <w:link w:val="EndNoteBibliography0"/>
    <w:rsid w:val="00043131"/>
    <w:pPr>
      <w:jc w:val="both"/>
    </w:pPr>
  </w:style>
  <w:style w:type="character" w:customStyle="1" w:styleId="EndNoteBibliography0">
    <w:name w:val="EndNote Bibliography 字符"/>
    <w:basedOn w:val="a0"/>
    <w:link w:val="EndNoteBibliography"/>
    <w:rsid w:val="00043131"/>
    <w:rPr>
      <w:rFonts w:ascii="Times New Roman" w:eastAsia="Times New Roman" w:hAnsi="Times New Roman" w:cs="Times New Roman"/>
      <w:sz w:val="24"/>
      <w:lang w:eastAsia="ja-JP"/>
    </w:rPr>
  </w:style>
  <w:style w:type="character" w:styleId="ae">
    <w:name w:val="Hyperlink"/>
    <w:basedOn w:val="a0"/>
    <w:uiPriority w:val="99"/>
    <w:unhideWhenUsed/>
    <w:rsid w:val="00043131"/>
    <w:rPr>
      <w:color w:val="0563C1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043131"/>
    <w:rPr>
      <w:color w:val="605E5C"/>
      <w:shd w:val="clear" w:color="auto" w:fill="E1DFDD"/>
    </w:rPr>
  </w:style>
  <w:style w:type="character" w:styleId="af0">
    <w:name w:val="FollowedHyperlink"/>
    <w:basedOn w:val="a0"/>
    <w:uiPriority w:val="99"/>
    <w:semiHidden/>
    <w:unhideWhenUsed/>
    <w:rsid w:val="007466E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080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778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097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30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77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81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28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13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9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2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38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33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13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152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227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72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72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14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23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58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79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91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75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201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5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59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578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59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627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294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48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54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71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134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681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92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7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7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2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9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0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414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6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077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75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309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174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828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0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544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67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76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31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18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8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79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1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917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74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29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54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85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256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16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97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47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60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1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313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83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2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1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73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37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599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205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48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07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487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00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814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44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4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79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284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55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679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88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4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33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523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5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6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15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65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44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4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4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61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206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5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7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071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25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96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22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50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558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93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3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55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283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645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55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739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525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35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04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61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1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1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695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36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882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3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64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467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4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316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4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9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069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02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9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180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680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19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555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08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9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07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64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4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25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02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76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0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5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5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83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42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59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76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26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037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98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6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2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4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7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89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53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42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14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94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230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1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8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998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86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1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81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86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934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78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65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287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979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233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7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55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0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085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164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33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953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3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9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41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99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58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5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533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4224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97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06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635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00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95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821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57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382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0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73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420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2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3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1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70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3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800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95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48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94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47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15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57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01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3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8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35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93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60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07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2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93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2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659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730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825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740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462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29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82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87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801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503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460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05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171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73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777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13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157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140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03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846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0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20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28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9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32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2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72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355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8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968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66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45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56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085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786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10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555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8791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420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34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1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271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4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69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9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818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85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505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399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991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7263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17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368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95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23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67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006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7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738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4986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16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5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2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96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89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30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91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06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7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91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79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75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70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088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816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8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64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73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523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40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197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116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32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13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93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76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61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535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4963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22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773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76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0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87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236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129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963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108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95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14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464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586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465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86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18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523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51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6.png"/><Relationship Id="rId21" Type="http://schemas.openxmlformats.org/officeDocument/2006/relationships/package" Target="embeddings/Microsoft_Word___1.docx"/><Relationship Id="rId34" Type="http://schemas.openxmlformats.org/officeDocument/2006/relationships/hyperlink" Target="https://www.mathworks.com/matlabcentral/fileexchange/10183-bode-plot-with-asymptotes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package" Target="embeddings/Microsoft_Word___2.docx"/><Relationship Id="rId33" Type="http://schemas.openxmlformats.org/officeDocument/2006/relationships/package" Target="embeddings/Microsoft_Word___4.docx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emf"/><Relationship Id="rId29" Type="http://schemas.openxmlformats.org/officeDocument/2006/relationships/package" Target="embeddings/Microsoft_Word___3.docx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5.emf"/><Relationship Id="rId32" Type="http://schemas.openxmlformats.org/officeDocument/2006/relationships/image" Target="media/image21.emf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4.png"/><Relationship Id="rId28" Type="http://schemas.openxmlformats.org/officeDocument/2006/relationships/image" Target="media/image18.emf"/><Relationship Id="rId36" Type="http://schemas.openxmlformats.org/officeDocument/2006/relationships/fontTable" Target="fontTable.xml"/><Relationship Id="rId10" Type="http://schemas.openxmlformats.org/officeDocument/2006/relationships/package" Target="embeddings/Microsoft_Word___.docx"/><Relationship Id="rId19" Type="http://schemas.openxmlformats.org/officeDocument/2006/relationships/image" Target="media/image11.png"/><Relationship Id="rId31" Type="http://schemas.openxmlformats.org/officeDocument/2006/relationships/image" Target="media/image20.png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6.png"/><Relationship Id="rId22" Type="http://schemas.openxmlformats.org/officeDocument/2006/relationships/image" Target="media/image13.png"/><Relationship Id="rId27" Type="http://schemas.openxmlformats.org/officeDocument/2006/relationships/image" Target="media/image17.png"/><Relationship Id="rId30" Type="http://schemas.openxmlformats.org/officeDocument/2006/relationships/image" Target="media/image19.png"/><Relationship Id="rId35" Type="http://schemas.openxmlformats.org/officeDocument/2006/relationships/hyperlink" Target="https://www.mathworks.com/help/ident/ref/lti.stepinfo.html" TargetMode="External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41D3D0-536B-4C28-BE8D-5CD1176A97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8</TotalTime>
  <Pages>17</Pages>
  <Words>2456</Words>
  <Characters>14000</Characters>
  <Application>Microsoft Office Word</Application>
  <DocSecurity>0</DocSecurity>
  <Lines>116</Lines>
  <Paragraphs>32</Paragraphs>
  <ScaleCrop>false</ScaleCrop>
  <Company/>
  <LinksUpToDate>false</LinksUpToDate>
  <CharactersWithSpaces>16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LIN CAI</dc:creator>
  <cp:lastModifiedBy>HANLIN CAI</cp:lastModifiedBy>
  <cp:revision>3362</cp:revision>
  <dcterms:created xsi:type="dcterms:W3CDTF">2022-05-23T04:12:00Z</dcterms:created>
  <dcterms:modified xsi:type="dcterms:W3CDTF">2022-12-19T1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1691</vt:lpwstr>
  </property>
  <property fmtid="{D5CDD505-2E9C-101B-9397-08002B2CF9AE}" pid="3" name="ICV">
    <vt:lpwstr>EEB43F6B38914BE8934D806BFB85EB10</vt:lpwstr>
  </property>
</Properties>
</file>